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7B8102" w14:textId="6B4E7E5B" w:rsidR="00944C22" w:rsidRPr="00305F69" w:rsidRDefault="00DE4E9C" w:rsidP="007A5EEB">
      <w:pPr>
        <w:spacing w:line="360" w:lineRule="auto"/>
        <w:jc w:val="both"/>
        <w:rPr>
          <w:b/>
          <w:bCs/>
          <w:u w:val="single"/>
          <w:lang w:val="en-US"/>
        </w:rPr>
      </w:pPr>
      <w:r w:rsidRPr="00305F69">
        <w:rPr>
          <w:b/>
          <w:bCs/>
          <w:sz w:val="24"/>
          <w:szCs w:val="24"/>
          <w:u w:val="single"/>
          <w:lang w:val="en-US"/>
        </w:rPr>
        <w:t xml:space="preserve">Emerging mechanisms of organ crosstalk: </w:t>
      </w:r>
      <w:r w:rsidR="00C136BF" w:rsidRPr="00305F69">
        <w:rPr>
          <w:b/>
          <w:bCs/>
          <w:sz w:val="24"/>
          <w:szCs w:val="24"/>
          <w:u w:val="single"/>
          <w:lang w:val="en-US"/>
        </w:rPr>
        <w:t>The r</w:t>
      </w:r>
      <w:r w:rsidRPr="00305F69">
        <w:rPr>
          <w:b/>
          <w:bCs/>
          <w:sz w:val="24"/>
          <w:szCs w:val="24"/>
          <w:u w:val="single"/>
          <w:lang w:val="en-US"/>
        </w:rPr>
        <w:t>ole of oxylipins</w:t>
      </w:r>
    </w:p>
    <w:p w14:paraId="5DA1D29E" w14:textId="77777777" w:rsidR="007A5EEB" w:rsidRDefault="007A5EEB" w:rsidP="007A5EEB">
      <w:pPr>
        <w:spacing w:line="360" w:lineRule="auto"/>
        <w:jc w:val="both"/>
        <w:rPr>
          <w:lang w:val="en-US"/>
        </w:rPr>
      </w:pPr>
    </w:p>
    <w:p w14:paraId="6E62971E" w14:textId="1D75CFF3" w:rsidR="00944C22" w:rsidRDefault="00262263" w:rsidP="007A5EEB">
      <w:pPr>
        <w:spacing w:line="360" w:lineRule="auto"/>
        <w:jc w:val="both"/>
        <w:rPr>
          <w:lang w:val="en-US"/>
        </w:rPr>
      </w:pPr>
      <w:r w:rsidRPr="00225AFA">
        <w:rPr>
          <w:lang w:val="en-US"/>
        </w:rPr>
        <w:t>Helena L</w:t>
      </w:r>
      <w:r w:rsidR="00870831" w:rsidRPr="00225AFA">
        <w:rPr>
          <w:lang w:val="en-US"/>
        </w:rPr>
        <w:t>ucy</w:t>
      </w:r>
      <w:r w:rsidRPr="00225AFA">
        <w:rPr>
          <w:lang w:val="en-US"/>
        </w:rPr>
        <w:t xml:space="preserve"> Fisk</w:t>
      </w:r>
      <w:r w:rsidR="007F6901">
        <w:rPr>
          <w:lang w:val="en-US"/>
        </w:rPr>
        <w:t>*</w:t>
      </w:r>
      <w:r w:rsidRPr="007F6901">
        <w:rPr>
          <w:vertAlign w:val="superscript"/>
          <w:lang w:val="en-US"/>
        </w:rPr>
        <w:t>1</w:t>
      </w:r>
      <w:r w:rsidR="00DA2104" w:rsidRPr="007F6901">
        <w:rPr>
          <w:vertAlign w:val="superscript"/>
          <w:lang w:val="en-US"/>
        </w:rPr>
        <w:t>,2</w:t>
      </w:r>
      <w:r w:rsidRPr="00225AFA">
        <w:rPr>
          <w:lang w:val="en-US"/>
        </w:rPr>
        <w:t>, Saame R</w:t>
      </w:r>
      <w:r w:rsidR="00870831" w:rsidRPr="00225AFA">
        <w:rPr>
          <w:lang w:val="en-US"/>
        </w:rPr>
        <w:t>aza</w:t>
      </w:r>
      <w:r w:rsidRPr="00225AFA">
        <w:rPr>
          <w:lang w:val="en-US"/>
        </w:rPr>
        <w:t xml:space="preserve"> Shaikh</w:t>
      </w:r>
      <w:r w:rsidR="00DA2104" w:rsidRPr="007F6901">
        <w:rPr>
          <w:vertAlign w:val="superscript"/>
          <w:lang w:val="en-US"/>
        </w:rPr>
        <w:t>3</w:t>
      </w:r>
      <w:r w:rsidR="007A5EEB">
        <w:rPr>
          <w:vertAlign w:val="subscript"/>
          <w:lang w:val="en-US"/>
        </w:rPr>
        <w:t xml:space="preserve"> </w:t>
      </w:r>
    </w:p>
    <w:p w14:paraId="23F686DE" w14:textId="77777777" w:rsidR="007A5EEB" w:rsidRPr="007A5EEB" w:rsidRDefault="007A5EEB" w:rsidP="007A5EEB">
      <w:pPr>
        <w:spacing w:line="360" w:lineRule="auto"/>
        <w:jc w:val="both"/>
        <w:rPr>
          <w:lang w:val="en-US"/>
        </w:rPr>
      </w:pPr>
    </w:p>
    <w:p w14:paraId="34C09882" w14:textId="40112FC6" w:rsidR="00262263" w:rsidRPr="00225AFA" w:rsidRDefault="00361131" w:rsidP="007A5EEB">
      <w:pPr>
        <w:spacing w:line="360" w:lineRule="auto"/>
        <w:jc w:val="both"/>
        <w:rPr>
          <w:lang w:val="en-US"/>
        </w:rPr>
      </w:pPr>
      <w:r w:rsidRPr="007F6901">
        <w:rPr>
          <w:vertAlign w:val="superscript"/>
          <w:lang w:val="en-US"/>
        </w:rPr>
        <w:t>1</w:t>
      </w:r>
      <w:r w:rsidRPr="00225AFA">
        <w:rPr>
          <w:lang w:val="en-US"/>
        </w:rPr>
        <w:t>Schoo</w:t>
      </w:r>
      <w:r w:rsidR="00DA2104" w:rsidRPr="00225AFA">
        <w:rPr>
          <w:lang w:val="en-US"/>
        </w:rPr>
        <w:t>l of Human Development and Health, Faculty of Medicine, Southampton General Hospital, University of Southamp</w:t>
      </w:r>
      <w:r w:rsidRPr="00225AFA">
        <w:rPr>
          <w:lang w:val="en-US"/>
        </w:rPr>
        <w:t>t</w:t>
      </w:r>
      <w:r w:rsidR="00DA2104" w:rsidRPr="00225AFA">
        <w:rPr>
          <w:lang w:val="en-US"/>
        </w:rPr>
        <w:t>on, IDS Building, MP887, Tremona Road, Southampton SO16 6YD, United Kingdom</w:t>
      </w:r>
      <w:r w:rsidRPr="00225AFA">
        <w:rPr>
          <w:lang w:val="en-US"/>
        </w:rPr>
        <w:t>.</w:t>
      </w:r>
    </w:p>
    <w:p w14:paraId="2E8AE779" w14:textId="6FE8EC7F" w:rsidR="00DA2104" w:rsidRPr="00225AFA" w:rsidRDefault="00361131" w:rsidP="007A5EEB">
      <w:pPr>
        <w:spacing w:line="360" w:lineRule="auto"/>
        <w:jc w:val="both"/>
        <w:rPr>
          <w:lang w:val="en-US"/>
        </w:rPr>
      </w:pPr>
      <w:r w:rsidRPr="007F6901">
        <w:rPr>
          <w:vertAlign w:val="superscript"/>
          <w:lang w:val="en-US"/>
        </w:rPr>
        <w:t>2</w:t>
      </w:r>
      <w:r w:rsidRPr="00225AFA">
        <w:rPr>
          <w:lang w:val="en-US"/>
        </w:rPr>
        <w:t>NIHR Southampton Biomedical Research Centre, University Hospital Southampton NHS Foundation Trust and University of Southampton, Southampton, United Kingdom</w:t>
      </w:r>
      <w:r w:rsidR="00C11496">
        <w:rPr>
          <w:lang w:val="en-US"/>
        </w:rPr>
        <w:t>.</w:t>
      </w:r>
    </w:p>
    <w:p w14:paraId="2B594AEC" w14:textId="55C5C28A" w:rsidR="00361131" w:rsidRDefault="00361131" w:rsidP="007A5EEB">
      <w:pPr>
        <w:spacing w:line="360" w:lineRule="auto"/>
        <w:jc w:val="both"/>
        <w:rPr>
          <w:lang w:val="en-US"/>
        </w:rPr>
      </w:pPr>
      <w:r w:rsidRPr="007F6901">
        <w:rPr>
          <w:vertAlign w:val="superscript"/>
          <w:lang w:val="en-US"/>
        </w:rPr>
        <w:t>3</w:t>
      </w:r>
      <w:r w:rsidR="00B559FC" w:rsidRPr="00225AFA">
        <w:rPr>
          <w:lang w:val="en-US"/>
        </w:rPr>
        <w:t>Department of Nutrition, Gillings School of Global Public Health and School of Medicine, University of North Carolina at Chapel Hill, Chapel Hill, NC, USA</w:t>
      </w:r>
      <w:r w:rsidR="00C11496">
        <w:rPr>
          <w:lang w:val="en-US"/>
        </w:rPr>
        <w:t>.</w:t>
      </w:r>
    </w:p>
    <w:p w14:paraId="32DC4FC2" w14:textId="77777777" w:rsidR="00FE5CB8" w:rsidRPr="00225AFA" w:rsidRDefault="00FE5CB8" w:rsidP="007A5EEB">
      <w:pPr>
        <w:spacing w:line="360" w:lineRule="auto"/>
        <w:jc w:val="both"/>
        <w:rPr>
          <w:vertAlign w:val="subscript"/>
          <w:lang w:val="en-US"/>
        </w:rPr>
      </w:pPr>
    </w:p>
    <w:p w14:paraId="608C215B" w14:textId="7B60BA12" w:rsidR="0074154D" w:rsidRPr="00225AFA" w:rsidRDefault="00C11496" w:rsidP="007A5EEB">
      <w:pPr>
        <w:spacing w:line="360" w:lineRule="auto"/>
        <w:jc w:val="both"/>
        <w:rPr>
          <w:lang w:val="en-US"/>
        </w:rPr>
      </w:pPr>
      <w:r>
        <w:rPr>
          <w:lang w:val="en-US"/>
        </w:rPr>
        <w:t>*</w:t>
      </w:r>
      <w:r w:rsidR="00262263" w:rsidRPr="00225AFA">
        <w:rPr>
          <w:lang w:val="en-US"/>
        </w:rPr>
        <w:t>Corresponding author</w:t>
      </w:r>
      <w:r w:rsidR="00FB4EB8" w:rsidRPr="00225AFA">
        <w:rPr>
          <w:lang w:val="en-US"/>
        </w:rPr>
        <w:t xml:space="preserve"> info</w:t>
      </w:r>
      <w:r w:rsidR="0074154D" w:rsidRPr="00225AFA">
        <w:rPr>
          <w:lang w:val="en-US"/>
        </w:rPr>
        <w:t xml:space="preserve">: </w:t>
      </w:r>
      <w:r w:rsidR="00262263" w:rsidRPr="00225AFA">
        <w:rPr>
          <w:lang w:val="en-US"/>
        </w:rPr>
        <w:t xml:space="preserve">Dr </w:t>
      </w:r>
      <w:r w:rsidR="0074154D" w:rsidRPr="00225AFA">
        <w:rPr>
          <w:lang w:val="en-US"/>
        </w:rPr>
        <w:t>Helena L Fisk</w:t>
      </w:r>
      <w:r w:rsidR="00262263" w:rsidRPr="00225AFA">
        <w:rPr>
          <w:lang w:val="en-US"/>
        </w:rPr>
        <w:t xml:space="preserve">, Research Fellow, </w:t>
      </w:r>
      <w:hyperlink r:id="rId8" w:history="1">
        <w:r w:rsidR="00B559FC" w:rsidRPr="00225AFA">
          <w:rPr>
            <w:rStyle w:val="Hyperlink"/>
            <w:lang w:val="en-US"/>
          </w:rPr>
          <w:t>h.fisk@soton.ac.uk</w:t>
        </w:r>
      </w:hyperlink>
    </w:p>
    <w:p w14:paraId="377AE5AD" w14:textId="77777777" w:rsidR="00FE5CB8" w:rsidRDefault="00FE5CB8" w:rsidP="007A5EEB">
      <w:pPr>
        <w:spacing w:line="360" w:lineRule="auto"/>
        <w:jc w:val="center"/>
        <w:rPr>
          <w:lang w:val="en-US"/>
        </w:rPr>
      </w:pPr>
    </w:p>
    <w:p w14:paraId="5E2D436A" w14:textId="7C0B39AA" w:rsidR="005D47A6" w:rsidRDefault="005D47A6" w:rsidP="007A5EEB">
      <w:pPr>
        <w:spacing w:line="360" w:lineRule="auto"/>
        <w:rPr>
          <w:lang w:val="en-US"/>
        </w:rPr>
      </w:pPr>
      <w:r w:rsidRPr="00305F69">
        <w:rPr>
          <w:b/>
          <w:bCs/>
          <w:u w:val="single"/>
          <w:lang w:val="en-US"/>
        </w:rPr>
        <w:t>Abstract</w:t>
      </w:r>
      <w:r w:rsidR="0036497A" w:rsidRPr="00305F69">
        <w:rPr>
          <w:b/>
          <w:bCs/>
          <w:lang w:val="en-US"/>
        </w:rPr>
        <w:t xml:space="preserve"> </w:t>
      </w:r>
      <w:r w:rsidR="0036497A" w:rsidRPr="00225AFA">
        <w:rPr>
          <w:lang w:val="en-US"/>
        </w:rPr>
        <w:t>(250 words</w:t>
      </w:r>
      <w:r w:rsidR="00F9689D">
        <w:rPr>
          <w:lang w:val="en-US"/>
        </w:rPr>
        <w:t xml:space="preserve"> max</w:t>
      </w:r>
      <w:r w:rsidR="0036497A" w:rsidRPr="00225AFA">
        <w:rPr>
          <w:lang w:val="en-US"/>
        </w:rPr>
        <w:t>)</w:t>
      </w:r>
      <w:r w:rsidRPr="00225AFA">
        <w:rPr>
          <w:lang w:val="en-US"/>
        </w:rPr>
        <w:t>:</w:t>
      </w:r>
    </w:p>
    <w:p w14:paraId="60B9BAE4" w14:textId="4BE44AA7" w:rsidR="00FE5CB8" w:rsidRDefault="00F9689D" w:rsidP="00AC5651">
      <w:pPr>
        <w:spacing w:line="480" w:lineRule="auto"/>
        <w:jc w:val="both"/>
        <w:rPr>
          <w:lang w:val="en-US"/>
        </w:rPr>
      </w:pPr>
      <w:r w:rsidRPr="00F9689D">
        <w:rPr>
          <w:lang w:val="en-US"/>
        </w:rPr>
        <w:t>There is growing interest in the role of oxylipins in the pathophysiology of several diseases. This is accompanied by a limited but evolving evidence base describing augmented oxylipin concentrations in a range of complications including cardiovascular disease, obesity, liver disease and neurological disorders. Despite this, literature describing oxylipin profiles in blood and multiple organs is inconsistent and the mechanisms by which these profiles are altered, and the relationships between localised tissue and circulating oxylipins is poorly understood. Inflammation and immune response associated with disease, requires communication across organs and physiological systems. For example, inflammation and comorbidities associated with obesity extend beyond the adipose tissue and affect the vascular</w:t>
      </w:r>
      <w:r w:rsidR="009D5DE6">
        <w:rPr>
          <w:lang w:val="en-US"/>
        </w:rPr>
        <w:t xml:space="preserve">, hepatobiliary, and </w:t>
      </w:r>
      <w:r w:rsidRPr="00F9689D">
        <w:rPr>
          <w:lang w:val="en-US"/>
        </w:rPr>
        <w:t>digestive system</w:t>
      </w:r>
      <w:r w:rsidR="009D5DE6">
        <w:rPr>
          <w:lang w:val="en-US"/>
        </w:rPr>
        <w:t>s</w:t>
      </w:r>
      <w:r w:rsidRPr="00F9689D">
        <w:rPr>
          <w:lang w:val="en-US"/>
        </w:rPr>
        <w:t xml:space="preserve"> amongst others. Communication between organs and physiological systems is implicated in the progression of disease as well as maintenance of homeostasis. There is emerging evidence for the role of oxylipins as a mechanism of </w:t>
      </w:r>
      <w:r w:rsidRPr="00F9689D">
        <w:rPr>
          <w:lang w:val="en-US"/>
        </w:rPr>
        <w:lastRenderedPageBreak/>
        <w:t>communication in organ crosstalk but the role of these in orchestrating multiple organ and system responses is poorly understood. Herein, we review evidence to support and describe the role of oxylipins in organ crosstalk via the cardiosplenic and gut-link axis. In addition, we review emerging mechanisms of oxylipin regulation, the gut microbiome and modification using nutritional intervention.</w:t>
      </w:r>
      <w:r w:rsidR="00AC5651">
        <w:rPr>
          <w:lang w:val="en-US"/>
        </w:rPr>
        <w:t xml:space="preserve"> </w:t>
      </w:r>
      <w:r w:rsidRPr="00F9689D">
        <w:rPr>
          <w:lang w:val="en-US"/>
        </w:rPr>
        <w:t>F</w:t>
      </w:r>
      <w:r w:rsidR="00F907E4">
        <w:rPr>
          <w:lang w:val="en-US"/>
        </w:rPr>
        <w:t>inally</w:t>
      </w:r>
      <w:r w:rsidRPr="00F9689D">
        <w:rPr>
          <w:lang w:val="en-US"/>
        </w:rPr>
        <w:t xml:space="preserve">, we describe future perspectives for addressing challenges in measurement and interpretation of oxylipin research with focus on the host genome as a modifier of oxylipin profiles and response to dietary lipid intervention.   </w:t>
      </w:r>
    </w:p>
    <w:p w14:paraId="299B1FF2" w14:textId="77777777" w:rsidR="00AC5651" w:rsidRPr="00225AFA" w:rsidRDefault="00AC5651" w:rsidP="00AC5651">
      <w:pPr>
        <w:spacing w:line="480" w:lineRule="auto"/>
        <w:jc w:val="both"/>
        <w:rPr>
          <w:lang w:val="en-US"/>
        </w:rPr>
      </w:pPr>
    </w:p>
    <w:p w14:paraId="17BE60A2" w14:textId="7271359F" w:rsidR="00AC5651" w:rsidRDefault="0047099D" w:rsidP="00AC5651">
      <w:pPr>
        <w:spacing w:line="480" w:lineRule="auto"/>
        <w:rPr>
          <w:lang w:val="en-US"/>
        </w:rPr>
      </w:pPr>
      <w:r>
        <w:rPr>
          <w:lang w:val="en-US"/>
        </w:rPr>
        <w:t xml:space="preserve">Short running title: </w:t>
      </w:r>
      <w:r w:rsidR="00595FAD" w:rsidRPr="00595FAD">
        <w:rPr>
          <w:lang w:val="en-US"/>
        </w:rPr>
        <w:t>Oxylipins as a mechanism of organ crosstalk</w:t>
      </w:r>
    </w:p>
    <w:p w14:paraId="3B31BF5D" w14:textId="27539843" w:rsidR="005D47A6" w:rsidRPr="00225AFA" w:rsidRDefault="005D47A6" w:rsidP="00AC5651">
      <w:pPr>
        <w:spacing w:line="480" w:lineRule="auto"/>
        <w:rPr>
          <w:lang w:val="en-US"/>
        </w:rPr>
      </w:pPr>
      <w:r w:rsidRPr="00225AFA">
        <w:rPr>
          <w:lang w:val="en-US"/>
        </w:rPr>
        <w:t>Keywords:</w:t>
      </w:r>
      <w:r w:rsidR="0036497A" w:rsidRPr="00225AFA">
        <w:rPr>
          <w:lang w:val="en-US"/>
        </w:rPr>
        <w:t xml:space="preserve"> </w:t>
      </w:r>
      <w:r w:rsidR="00DE00CF" w:rsidRPr="00225AFA">
        <w:rPr>
          <w:lang w:val="en-US"/>
        </w:rPr>
        <w:t>Inflammation, Metabolism</w:t>
      </w:r>
      <w:r w:rsidR="009163A6" w:rsidRPr="00225AFA">
        <w:rPr>
          <w:lang w:val="en-US"/>
        </w:rPr>
        <w:t xml:space="preserve">, </w:t>
      </w:r>
      <w:r w:rsidR="008358E4" w:rsidRPr="00225AFA">
        <w:rPr>
          <w:lang w:val="en-US"/>
        </w:rPr>
        <w:t>Lipids</w:t>
      </w:r>
      <w:r w:rsidR="00154666">
        <w:rPr>
          <w:lang w:val="en-US"/>
        </w:rPr>
        <w:t xml:space="preserve">, Omega-3, Cardiosplenic, </w:t>
      </w:r>
      <w:r w:rsidR="0099299E">
        <w:rPr>
          <w:lang w:val="en-US"/>
        </w:rPr>
        <w:t>Immunity</w:t>
      </w:r>
    </w:p>
    <w:p w14:paraId="5CEBFBFE" w14:textId="77777777" w:rsidR="008358E4" w:rsidRDefault="008358E4" w:rsidP="002816EE">
      <w:pPr>
        <w:rPr>
          <w:b/>
          <w:bCs/>
          <w:lang w:val="en-US"/>
        </w:rPr>
      </w:pPr>
    </w:p>
    <w:p w14:paraId="3AC8DA94" w14:textId="3DD7F433" w:rsidR="00F57EE5" w:rsidRPr="004F0CB5" w:rsidRDefault="004F0CB5" w:rsidP="007A5EEB">
      <w:pPr>
        <w:spacing w:line="480" w:lineRule="auto"/>
        <w:rPr>
          <w:b/>
          <w:bCs/>
          <w:u w:val="single"/>
          <w:lang w:val="en-US"/>
        </w:rPr>
      </w:pPr>
      <w:r w:rsidRPr="004F0CB5">
        <w:rPr>
          <w:b/>
          <w:bCs/>
          <w:u w:val="single"/>
          <w:lang w:val="en-US"/>
        </w:rPr>
        <w:t>1. Introduction</w:t>
      </w:r>
    </w:p>
    <w:p w14:paraId="0107415D" w14:textId="4B146C7C" w:rsidR="00E3641A" w:rsidRPr="00F54435" w:rsidRDefault="00396AD7" w:rsidP="007A5EEB">
      <w:pPr>
        <w:spacing w:line="480" w:lineRule="auto"/>
        <w:jc w:val="both"/>
        <w:rPr>
          <w:lang w:val="en-US"/>
        </w:rPr>
      </w:pPr>
      <w:r w:rsidRPr="00F54435">
        <w:rPr>
          <w:lang w:val="en-US"/>
        </w:rPr>
        <w:t xml:space="preserve">Oxylipins </w:t>
      </w:r>
      <w:r w:rsidR="007415CE" w:rsidRPr="00F54435">
        <w:rPr>
          <w:lang w:val="en-US"/>
        </w:rPr>
        <w:t xml:space="preserve">are a large group of lipid </w:t>
      </w:r>
      <w:r w:rsidR="00E3641A" w:rsidRPr="00F54435">
        <w:rPr>
          <w:lang w:val="en-US"/>
        </w:rPr>
        <w:t>signa</w:t>
      </w:r>
      <w:r w:rsidR="009C55A3">
        <w:rPr>
          <w:lang w:val="en-US"/>
        </w:rPr>
        <w:t>l</w:t>
      </w:r>
      <w:r w:rsidR="00E3641A" w:rsidRPr="00F54435">
        <w:rPr>
          <w:lang w:val="en-US"/>
        </w:rPr>
        <w:t>ling</w:t>
      </w:r>
      <w:r w:rsidR="007415CE" w:rsidRPr="00F54435">
        <w:rPr>
          <w:lang w:val="en-US"/>
        </w:rPr>
        <w:t xml:space="preserve"> molecules </w:t>
      </w:r>
      <w:r w:rsidR="00E15320" w:rsidRPr="00F54435">
        <w:rPr>
          <w:lang w:val="en-US"/>
        </w:rPr>
        <w:t xml:space="preserve">produced by oxygenation of </w:t>
      </w:r>
      <w:r w:rsidR="001E5477" w:rsidRPr="00F54435">
        <w:rPr>
          <w:lang w:val="en-US"/>
        </w:rPr>
        <w:t xml:space="preserve">monounsaturated fatty acids (MUFAs) and </w:t>
      </w:r>
      <w:r w:rsidR="00E15320" w:rsidRPr="00F54435">
        <w:rPr>
          <w:lang w:val="en-US"/>
        </w:rPr>
        <w:t xml:space="preserve">polyunsaturated fatty acids (PUFAs) </w:t>
      </w:r>
      <w:r w:rsidR="0046599C" w:rsidRPr="00F54435">
        <w:rPr>
          <w:lang w:val="en-US"/>
        </w:rPr>
        <w:t>by enzymatic (cyclooxygenase (COX), lipoxygenase (LOX) and cytochrome P450 (CYP450)</w:t>
      </w:r>
      <w:r w:rsidR="00B90F5E" w:rsidRPr="00F54435">
        <w:rPr>
          <w:lang w:val="en-US"/>
        </w:rPr>
        <w:t>)</w:t>
      </w:r>
      <w:r w:rsidR="004326F2">
        <w:rPr>
          <w:lang w:val="en-US"/>
        </w:rPr>
        <w:t>,</w:t>
      </w:r>
      <w:r w:rsidR="00B90F5E" w:rsidRPr="00F54435">
        <w:rPr>
          <w:lang w:val="en-US"/>
        </w:rPr>
        <w:t xml:space="preserve"> and non-enzymatic reactions</w:t>
      </w:r>
      <w:r w:rsidR="00484583" w:rsidRPr="00F54435">
        <w:rPr>
          <w:lang w:val="en-US"/>
        </w:rPr>
        <w:t xml:space="preserve"> </w:t>
      </w:r>
      <w:r w:rsidR="00484583" w:rsidRPr="00F54435">
        <w:rPr>
          <w:lang w:val="en-US"/>
        </w:rPr>
        <w:fldChar w:fldCharType="begin">
          <w:fldData xml:space="preserve">PEVuZE5vdGU+PENpdGU+PEF1dGhvcj5QYXJjaGVtPC9BdXRob3I+PFllYXI+MjAyNDwvWWVhcj48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</w:fldData>
        </w:fldChar>
      </w:r>
      <w:r w:rsidR="00241BFE">
        <w:rPr>
          <w:lang w:val="en-US"/>
        </w:rPr>
        <w:instrText xml:space="preserve"> ADDIN EN.CITE </w:instrText>
      </w:r>
      <w:r w:rsidR="00241BFE">
        <w:rPr>
          <w:lang w:val="en-US"/>
        </w:rPr>
        <w:fldChar w:fldCharType="begin">
          <w:fldData xml:space="preserve">PEVuZE5vdGU+PENpdGU+PEF1dGhvcj5QYXJjaGVtPC9BdXRob3I+PFllYXI+MjAyNDwvWWVhcj48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</w:fldData>
        </w:fldChar>
      </w:r>
      <w:r w:rsidR="00241BFE">
        <w:rPr>
          <w:lang w:val="en-US"/>
        </w:rPr>
        <w:instrText xml:space="preserve"> ADDIN EN.CITE.DATA </w:instrText>
      </w:r>
      <w:r w:rsidR="00241BFE">
        <w:rPr>
          <w:lang w:val="en-US"/>
        </w:rPr>
      </w:r>
      <w:r w:rsidR="00241BFE">
        <w:rPr>
          <w:lang w:val="en-US"/>
        </w:rPr>
        <w:fldChar w:fldCharType="end"/>
      </w:r>
      <w:r w:rsidR="00484583" w:rsidRPr="00F54435">
        <w:rPr>
          <w:lang w:val="en-US"/>
        </w:rPr>
      </w:r>
      <w:r w:rsidR="00484583" w:rsidRPr="00F54435">
        <w:rPr>
          <w:lang w:val="en-US"/>
        </w:rPr>
        <w:fldChar w:fldCharType="separate"/>
      </w:r>
      <w:r w:rsidR="00241BFE">
        <w:rPr>
          <w:noProof/>
          <w:lang w:val="en-US"/>
        </w:rPr>
        <w:t>(Parchem et al., 2024, Dyall et al., 2022, Misheva et al., 2022)</w:t>
      </w:r>
      <w:r w:rsidR="00484583" w:rsidRPr="00F54435">
        <w:rPr>
          <w:lang w:val="en-US"/>
        </w:rPr>
        <w:fldChar w:fldCharType="end"/>
      </w:r>
      <w:r w:rsidR="00676A1E">
        <w:rPr>
          <w:lang w:val="en-US"/>
        </w:rPr>
        <w:t xml:space="preserve">. </w:t>
      </w:r>
      <w:r w:rsidR="00E72D29">
        <w:rPr>
          <w:lang w:val="en-US"/>
        </w:rPr>
        <w:t xml:space="preserve">Oxylipins include prostaglandins (PGs), leukotrienes, </w:t>
      </w:r>
      <w:r w:rsidR="005A238E">
        <w:rPr>
          <w:lang w:val="en-US"/>
        </w:rPr>
        <w:t>thromboxanes</w:t>
      </w:r>
      <w:r w:rsidR="003118D7">
        <w:rPr>
          <w:lang w:val="en-US"/>
        </w:rPr>
        <w:t xml:space="preserve"> and </w:t>
      </w:r>
      <w:r w:rsidR="004A2B99" w:rsidRPr="004A2B99">
        <w:rPr>
          <w:lang w:val="en-US"/>
        </w:rPr>
        <w:t xml:space="preserve">hydroxyeicosatetraenoic acids </w:t>
      </w:r>
      <w:r w:rsidR="004A2B99">
        <w:rPr>
          <w:lang w:val="en-US"/>
        </w:rPr>
        <w:t>(</w:t>
      </w:r>
      <w:r w:rsidR="003118D7">
        <w:rPr>
          <w:lang w:val="en-US"/>
        </w:rPr>
        <w:t>HE</w:t>
      </w:r>
      <w:r w:rsidR="004A2B99">
        <w:rPr>
          <w:lang w:val="en-US"/>
        </w:rPr>
        <w:t>T</w:t>
      </w:r>
      <w:r w:rsidR="003118D7">
        <w:rPr>
          <w:lang w:val="en-US"/>
        </w:rPr>
        <w:t>Es</w:t>
      </w:r>
      <w:r w:rsidR="004A2B99">
        <w:rPr>
          <w:lang w:val="en-US"/>
        </w:rPr>
        <w:t>)</w:t>
      </w:r>
      <w:r w:rsidR="003118D7">
        <w:rPr>
          <w:lang w:val="en-US"/>
        </w:rPr>
        <w:t xml:space="preserve"> amongst others</w:t>
      </w:r>
      <w:r w:rsidR="005A238E">
        <w:rPr>
          <w:lang w:val="en-US"/>
        </w:rPr>
        <w:t xml:space="preserve"> from</w:t>
      </w:r>
      <w:r w:rsidR="004A2B99">
        <w:rPr>
          <w:lang w:val="en-US"/>
        </w:rPr>
        <w:t xml:space="preserve"> the omega-6 PUFA</w:t>
      </w:r>
      <w:r w:rsidR="005A238E">
        <w:rPr>
          <w:lang w:val="en-US"/>
        </w:rPr>
        <w:t xml:space="preserve"> arachidonic acid (AA)</w:t>
      </w:r>
      <w:r w:rsidR="00AA7FD4">
        <w:rPr>
          <w:lang w:val="en-US"/>
        </w:rPr>
        <w:t xml:space="preserve">. Oxylipins can also be </w:t>
      </w:r>
      <w:proofErr w:type="spellStart"/>
      <w:r w:rsidR="00AA7FD4">
        <w:rPr>
          <w:lang w:val="en-US"/>
        </w:rPr>
        <w:t>synthesised</w:t>
      </w:r>
      <w:proofErr w:type="spellEnd"/>
      <w:r w:rsidR="00AA7FD4">
        <w:rPr>
          <w:lang w:val="en-US"/>
        </w:rPr>
        <w:t xml:space="preserve"> from long chain omega-3 PUFAs (LC n-3 PUFAs) which include</w:t>
      </w:r>
      <w:r w:rsidR="005A238E">
        <w:rPr>
          <w:lang w:val="en-US"/>
        </w:rPr>
        <w:t xml:space="preserve"> and</w:t>
      </w:r>
      <w:r w:rsidR="0040194D">
        <w:rPr>
          <w:lang w:val="en-US"/>
        </w:rPr>
        <w:t xml:space="preserve"> </w:t>
      </w:r>
      <w:r w:rsidR="004A2B99" w:rsidRPr="004A2B99">
        <w:rPr>
          <w:lang w:val="en-US"/>
        </w:rPr>
        <w:t>hydroxy-eicosapentaenoic acids (HEPEs)</w:t>
      </w:r>
      <w:r w:rsidR="004A2B99">
        <w:rPr>
          <w:lang w:val="en-US"/>
        </w:rPr>
        <w:t xml:space="preserve">, </w:t>
      </w:r>
      <w:r w:rsidR="004A2B99" w:rsidRPr="004A2B99">
        <w:rPr>
          <w:lang w:val="en-US"/>
        </w:rPr>
        <w:t>hydroxy-docosahexaenoic acids (HDHAs)</w:t>
      </w:r>
      <w:r w:rsidR="004A2B99">
        <w:rPr>
          <w:lang w:val="en-US"/>
        </w:rPr>
        <w:t xml:space="preserve">, </w:t>
      </w:r>
      <w:r w:rsidR="0094216F">
        <w:rPr>
          <w:lang w:val="en-US"/>
        </w:rPr>
        <w:t>and speciali</w:t>
      </w:r>
      <w:r w:rsidR="004A2B99">
        <w:rPr>
          <w:lang w:val="en-US"/>
        </w:rPr>
        <w:t>s</w:t>
      </w:r>
      <w:r w:rsidR="0094216F">
        <w:rPr>
          <w:lang w:val="en-US"/>
        </w:rPr>
        <w:t>e</w:t>
      </w:r>
      <w:r w:rsidR="004A2B99">
        <w:rPr>
          <w:lang w:val="en-US"/>
        </w:rPr>
        <w:t>d</w:t>
      </w:r>
      <w:r w:rsidR="0094216F">
        <w:rPr>
          <w:lang w:val="en-US"/>
        </w:rPr>
        <w:t xml:space="preserve"> pro-resolving molecules including resolvins, protectins and maresins</w:t>
      </w:r>
      <w:r w:rsidR="00B90F5E" w:rsidRPr="00F54435">
        <w:rPr>
          <w:lang w:val="en-US"/>
        </w:rPr>
        <w:t>. These molecules</w:t>
      </w:r>
      <w:r w:rsidR="00E15320" w:rsidRPr="00F54435">
        <w:rPr>
          <w:lang w:val="en-US"/>
        </w:rPr>
        <w:t xml:space="preserve"> play a role in </w:t>
      </w:r>
      <w:r w:rsidR="002524C9" w:rsidRPr="00F54435">
        <w:rPr>
          <w:lang w:val="en-US"/>
        </w:rPr>
        <w:t xml:space="preserve">immune </w:t>
      </w:r>
      <w:r w:rsidR="00775438">
        <w:rPr>
          <w:lang w:val="en-US"/>
        </w:rPr>
        <w:t xml:space="preserve">(innate and adaptive) </w:t>
      </w:r>
      <w:r w:rsidR="002524C9" w:rsidRPr="00F54435">
        <w:rPr>
          <w:lang w:val="en-US"/>
        </w:rPr>
        <w:t xml:space="preserve">and inflammatory </w:t>
      </w:r>
      <w:r w:rsidR="00E3641A" w:rsidRPr="00F54435">
        <w:rPr>
          <w:lang w:val="en-US"/>
        </w:rPr>
        <w:t>signal</w:t>
      </w:r>
      <w:r w:rsidR="009C55A3">
        <w:rPr>
          <w:lang w:val="en-US"/>
        </w:rPr>
        <w:t>l</w:t>
      </w:r>
      <w:r w:rsidR="00E3641A" w:rsidRPr="00F54435">
        <w:rPr>
          <w:lang w:val="en-US"/>
        </w:rPr>
        <w:t>ing</w:t>
      </w:r>
      <w:r w:rsidR="00A34BA4" w:rsidRPr="00F54435">
        <w:rPr>
          <w:lang w:val="en-US"/>
        </w:rPr>
        <w:t xml:space="preserve"> pathways and</w:t>
      </w:r>
      <w:r w:rsidR="00BC08AF" w:rsidRPr="00F54435">
        <w:rPr>
          <w:lang w:val="en-US"/>
        </w:rPr>
        <w:t xml:space="preserve"> </w:t>
      </w:r>
      <w:r w:rsidR="00FD5530" w:rsidRPr="00F54435">
        <w:rPr>
          <w:lang w:val="en-US"/>
        </w:rPr>
        <w:t>as such,</w:t>
      </w:r>
      <w:r w:rsidR="00510802" w:rsidRPr="00F54435">
        <w:rPr>
          <w:lang w:val="en-US"/>
        </w:rPr>
        <w:t xml:space="preserve"> have been associated with the</w:t>
      </w:r>
      <w:r w:rsidR="00A34BA4" w:rsidRPr="00F54435">
        <w:rPr>
          <w:lang w:val="en-US"/>
        </w:rPr>
        <w:t xml:space="preserve"> pathophysiology</w:t>
      </w:r>
      <w:r w:rsidR="001B4B3B" w:rsidRPr="00F54435">
        <w:rPr>
          <w:lang w:val="en-US"/>
        </w:rPr>
        <w:t xml:space="preserve"> of</w:t>
      </w:r>
      <w:r w:rsidR="0029006A" w:rsidRPr="00F54435">
        <w:rPr>
          <w:lang w:val="en-US"/>
        </w:rPr>
        <w:t xml:space="preserve"> several </w:t>
      </w:r>
      <w:r w:rsidR="000D33C9" w:rsidRPr="00F54435">
        <w:rPr>
          <w:lang w:val="en-US"/>
        </w:rPr>
        <w:t xml:space="preserve">inflammatory linked </w:t>
      </w:r>
      <w:r w:rsidR="0029006A" w:rsidRPr="00F54435">
        <w:rPr>
          <w:lang w:val="en-US"/>
        </w:rPr>
        <w:t>diseases</w:t>
      </w:r>
      <w:r w:rsidR="001B4B3B" w:rsidRPr="00F54435">
        <w:rPr>
          <w:lang w:val="en-US"/>
        </w:rPr>
        <w:t xml:space="preserve"> and have been most notably reported in the context </w:t>
      </w:r>
      <w:r w:rsidR="00A34BA4" w:rsidRPr="00F54435">
        <w:rPr>
          <w:lang w:val="en-US"/>
        </w:rPr>
        <w:t xml:space="preserve">of </w:t>
      </w:r>
      <w:r w:rsidR="005C71A1" w:rsidRPr="00F54435">
        <w:rPr>
          <w:lang w:val="en-US"/>
        </w:rPr>
        <w:t xml:space="preserve">obesity </w:t>
      </w:r>
      <w:r w:rsidR="00E077EC" w:rsidRPr="00F54435">
        <w:rPr>
          <w:lang w:val="en-US"/>
        </w:rPr>
        <w:fldChar w:fldCharType="begin">
          <w:fldData xml:space="preserve">PEVuZE5vdGU+PENpdGU+PEF1dGhvcj5QYXdlbHppazwvQXV0aG9yPjxZZWFyPjIwMTk8L1llYXI+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</w:fldData>
        </w:fldChar>
      </w:r>
      <w:r w:rsidR="00241BFE">
        <w:rPr>
          <w:lang w:val="en-US"/>
        </w:rPr>
        <w:instrText xml:space="preserve"> ADDIN EN.CITE </w:instrText>
      </w:r>
      <w:r w:rsidR="00241BFE">
        <w:rPr>
          <w:lang w:val="en-US"/>
        </w:rPr>
        <w:fldChar w:fldCharType="begin">
          <w:fldData xml:space="preserve">PEVuZE5vdGU+PENpdGU+PEF1dGhvcj5QYXdlbHppazwvQXV0aG9yPjxZZWFyPjIwMTk8L1llYXI+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</w:fldData>
        </w:fldChar>
      </w:r>
      <w:r w:rsidR="00241BFE">
        <w:rPr>
          <w:lang w:val="en-US"/>
        </w:rPr>
        <w:instrText xml:space="preserve"> ADDIN EN.CITE.DATA </w:instrText>
      </w:r>
      <w:r w:rsidR="00241BFE">
        <w:rPr>
          <w:lang w:val="en-US"/>
        </w:rPr>
      </w:r>
      <w:r w:rsidR="00241BFE">
        <w:rPr>
          <w:lang w:val="en-US"/>
        </w:rPr>
        <w:fldChar w:fldCharType="end"/>
      </w:r>
      <w:r w:rsidR="00E077EC" w:rsidRPr="00F54435">
        <w:rPr>
          <w:lang w:val="en-US"/>
        </w:rPr>
      </w:r>
      <w:r w:rsidR="00E077EC" w:rsidRPr="00F54435">
        <w:rPr>
          <w:lang w:val="en-US"/>
        </w:rPr>
        <w:fldChar w:fldCharType="separate"/>
      </w:r>
      <w:r w:rsidR="00241BFE">
        <w:rPr>
          <w:noProof/>
          <w:lang w:val="en-US"/>
        </w:rPr>
        <w:t>(Pawelzik et al., 2019, Fisk et al., 2021, Fisk et al., 2022, Pauls et al., 202</w:t>
      </w:r>
      <w:r w:rsidR="005C1DAA">
        <w:rPr>
          <w:noProof/>
          <w:lang w:val="en-US"/>
        </w:rPr>
        <w:t>0a</w:t>
      </w:r>
      <w:r w:rsidR="00241BFE">
        <w:rPr>
          <w:noProof/>
          <w:lang w:val="en-US"/>
        </w:rPr>
        <w:t>, Jurado-Fasoli et al., 2022, Crouch et al., 2018, Lopez-Vicario et al., 2019, Claria et al., 2012, Neuhofer et al., 2013)</w:t>
      </w:r>
      <w:r w:rsidR="00E077EC" w:rsidRPr="00F54435">
        <w:rPr>
          <w:lang w:val="en-US"/>
        </w:rPr>
        <w:fldChar w:fldCharType="end"/>
      </w:r>
      <w:r w:rsidR="00E077EC" w:rsidRPr="00F54435">
        <w:rPr>
          <w:lang w:val="en-US"/>
        </w:rPr>
        <w:t xml:space="preserve"> </w:t>
      </w:r>
      <w:r w:rsidR="005C71A1" w:rsidRPr="00F54435">
        <w:rPr>
          <w:lang w:val="en-US"/>
        </w:rPr>
        <w:t xml:space="preserve">and </w:t>
      </w:r>
      <w:r w:rsidR="00520FD6" w:rsidRPr="00F54435">
        <w:rPr>
          <w:lang w:val="en-US"/>
        </w:rPr>
        <w:t>metabolic syndrome</w:t>
      </w:r>
      <w:r w:rsidR="0029006A" w:rsidRPr="00F54435">
        <w:rPr>
          <w:lang w:val="en-US"/>
        </w:rPr>
        <w:t xml:space="preserve"> </w:t>
      </w:r>
      <w:r w:rsidR="00E077EC" w:rsidRPr="00F54435">
        <w:rPr>
          <w:lang w:val="en-US"/>
        </w:rPr>
        <w:fldChar w:fldCharType="begin">
          <w:fldData xml:space="preserve">PEVuZE5vdGU+PENpdGU+PEF1dGhvcj5NaXNoZXZhPC9BdXRob3I+PFllYXI+MjAyMjwvWWVhcj48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</w:fldData>
        </w:fldChar>
      </w:r>
      <w:r w:rsidR="00241BFE">
        <w:rPr>
          <w:lang w:val="en-US"/>
        </w:rPr>
        <w:instrText xml:space="preserve"> ADDIN EN.CITE </w:instrText>
      </w:r>
      <w:r w:rsidR="00241BFE">
        <w:rPr>
          <w:lang w:val="en-US"/>
        </w:rPr>
        <w:fldChar w:fldCharType="begin">
          <w:fldData xml:space="preserve">PEVuZE5vdGU+PENpdGU+PEF1dGhvcj5NaXNoZXZhPC9BdXRob3I+PFllYXI+MjAyMjwvWWVhcj48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</w:fldData>
        </w:fldChar>
      </w:r>
      <w:r w:rsidR="00241BFE">
        <w:rPr>
          <w:lang w:val="en-US"/>
        </w:rPr>
        <w:instrText xml:space="preserve"> ADDIN EN.CITE.DATA </w:instrText>
      </w:r>
      <w:r w:rsidR="00241BFE">
        <w:rPr>
          <w:lang w:val="en-US"/>
        </w:rPr>
      </w:r>
      <w:r w:rsidR="00241BFE">
        <w:rPr>
          <w:lang w:val="en-US"/>
        </w:rPr>
        <w:fldChar w:fldCharType="end"/>
      </w:r>
      <w:r w:rsidR="00E077EC" w:rsidRPr="00F54435">
        <w:rPr>
          <w:lang w:val="en-US"/>
        </w:rPr>
      </w:r>
      <w:r w:rsidR="00E077EC" w:rsidRPr="00F54435">
        <w:rPr>
          <w:lang w:val="en-US"/>
        </w:rPr>
        <w:fldChar w:fldCharType="separate"/>
      </w:r>
      <w:r w:rsidR="00241BFE">
        <w:rPr>
          <w:noProof/>
          <w:lang w:val="en-US"/>
        </w:rPr>
        <w:t xml:space="preserve">(Misheva et al., 2022, Kalveram et al., 2021, </w:t>
      </w:r>
      <w:r w:rsidR="00241BFE">
        <w:rPr>
          <w:noProof/>
          <w:lang w:val="en-US"/>
        </w:rPr>
        <w:lastRenderedPageBreak/>
        <w:t>Arvind et al., 2020, Miao et al., 2021, Pawelzik et al., 2019, Tuomisto et al., 2022)</w:t>
      </w:r>
      <w:r w:rsidR="00E077EC" w:rsidRPr="00F54435">
        <w:rPr>
          <w:lang w:val="en-US"/>
        </w:rPr>
        <w:fldChar w:fldCharType="end"/>
      </w:r>
      <w:r w:rsidR="00E077EC" w:rsidRPr="00F54435">
        <w:rPr>
          <w:lang w:val="en-US"/>
        </w:rPr>
        <w:t xml:space="preserve">, </w:t>
      </w:r>
      <w:r w:rsidR="007563D9" w:rsidRPr="00F54435">
        <w:rPr>
          <w:lang w:val="en-US"/>
        </w:rPr>
        <w:t xml:space="preserve">pulmonary </w:t>
      </w:r>
      <w:r w:rsidR="00BF1455" w:rsidRPr="00F54435">
        <w:rPr>
          <w:lang w:val="en-US"/>
        </w:rPr>
        <w:t>inflammation and disease</w:t>
      </w:r>
      <w:r w:rsidR="007563D9" w:rsidRPr="00F54435">
        <w:rPr>
          <w:lang w:val="en-US"/>
        </w:rPr>
        <w:t xml:space="preserve"> </w:t>
      </w:r>
      <w:r w:rsidR="001461FB" w:rsidRPr="00F54435">
        <w:rPr>
          <w:lang w:val="en-US"/>
        </w:rPr>
        <w:fldChar w:fldCharType="begin">
          <w:fldData xml:space="preserve">PEVuZE5vdGU+PENpdGU+PEF1dGhvcj5MdW5kc3Ryw7ZtPC9BdXRob3I+PFllYXI+MjAxMTwvWWVh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</w:fldData>
        </w:fldChar>
      </w:r>
      <w:r w:rsidR="00241BFE">
        <w:rPr>
          <w:lang w:val="en-US"/>
        </w:rPr>
        <w:instrText xml:space="preserve"> ADDIN EN.CITE </w:instrText>
      </w:r>
      <w:r w:rsidR="00241BFE">
        <w:rPr>
          <w:lang w:val="en-US"/>
        </w:rPr>
        <w:fldChar w:fldCharType="begin">
          <w:fldData xml:space="preserve">PEVuZE5vdGU+PENpdGU+PEF1dGhvcj5MdW5kc3Ryw7ZtPC9BdXRob3I+PFllYXI+MjAxMTwvWWVh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</w:fldData>
        </w:fldChar>
      </w:r>
      <w:r w:rsidR="00241BFE">
        <w:rPr>
          <w:lang w:val="en-US"/>
        </w:rPr>
        <w:instrText xml:space="preserve"> ADDIN EN.CITE.DATA </w:instrText>
      </w:r>
      <w:r w:rsidR="00241BFE">
        <w:rPr>
          <w:lang w:val="en-US"/>
        </w:rPr>
      </w:r>
      <w:r w:rsidR="00241BFE">
        <w:rPr>
          <w:lang w:val="en-US"/>
        </w:rPr>
        <w:fldChar w:fldCharType="end"/>
      </w:r>
      <w:r w:rsidR="001461FB" w:rsidRPr="00F54435">
        <w:rPr>
          <w:lang w:val="en-US"/>
        </w:rPr>
      </w:r>
      <w:r w:rsidR="001461FB" w:rsidRPr="00F54435">
        <w:rPr>
          <w:lang w:val="en-US"/>
        </w:rPr>
        <w:fldChar w:fldCharType="separate"/>
      </w:r>
      <w:r w:rsidR="00241BFE">
        <w:rPr>
          <w:noProof/>
          <w:lang w:val="en-US"/>
        </w:rPr>
        <w:t>(Lundström et al., 2011, Kilburg-Basnyat et al., 2018, Virk et al., 2022)</w:t>
      </w:r>
      <w:r w:rsidR="001461FB" w:rsidRPr="00F54435">
        <w:rPr>
          <w:lang w:val="en-US"/>
        </w:rPr>
        <w:fldChar w:fldCharType="end"/>
      </w:r>
      <w:r w:rsidR="00520FD6" w:rsidRPr="00F54435">
        <w:rPr>
          <w:lang w:val="en-US"/>
        </w:rPr>
        <w:t>, neurological disorders</w:t>
      </w:r>
      <w:r w:rsidR="00147B0B" w:rsidRPr="00F54435">
        <w:rPr>
          <w:lang w:val="en-US"/>
        </w:rPr>
        <w:t xml:space="preserve"> </w:t>
      </w:r>
      <w:r w:rsidR="00147B0B" w:rsidRPr="00F54435">
        <w:rPr>
          <w:lang w:val="en-US"/>
        </w:rPr>
        <w:fldChar w:fldCharType="begin">
          <w:fldData xml:space="preserve">PEVuZE5vdGU+PENpdGU+PEF1dGhvcj5EeWFsbDwvQXV0aG9yPjxZZWFyPjIwMjI8L1llYXI+PFJl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</w:fldData>
        </w:fldChar>
      </w:r>
      <w:r w:rsidR="00241BFE">
        <w:rPr>
          <w:lang w:val="en-US"/>
        </w:rPr>
        <w:instrText xml:space="preserve"> ADDIN EN.CITE </w:instrText>
      </w:r>
      <w:r w:rsidR="00241BFE">
        <w:rPr>
          <w:lang w:val="en-US"/>
        </w:rPr>
        <w:fldChar w:fldCharType="begin">
          <w:fldData xml:space="preserve">PEVuZE5vdGU+PENpdGU+PEF1dGhvcj5EeWFsbDwvQXV0aG9yPjxZZWFyPjIwMjI8L1llYXI+PFJl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</w:fldData>
        </w:fldChar>
      </w:r>
      <w:r w:rsidR="00241BFE">
        <w:rPr>
          <w:lang w:val="en-US"/>
        </w:rPr>
        <w:instrText xml:space="preserve"> ADDIN EN.CITE.DATA </w:instrText>
      </w:r>
      <w:r w:rsidR="00241BFE">
        <w:rPr>
          <w:lang w:val="en-US"/>
        </w:rPr>
      </w:r>
      <w:r w:rsidR="00241BFE">
        <w:rPr>
          <w:lang w:val="en-US"/>
        </w:rPr>
        <w:fldChar w:fldCharType="end"/>
      </w:r>
      <w:r w:rsidR="00147B0B" w:rsidRPr="00F54435">
        <w:rPr>
          <w:lang w:val="en-US"/>
        </w:rPr>
      </w:r>
      <w:r w:rsidR="00147B0B" w:rsidRPr="00F54435">
        <w:rPr>
          <w:lang w:val="en-US"/>
        </w:rPr>
        <w:fldChar w:fldCharType="separate"/>
      </w:r>
      <w:r w:rsidR="00241BFE">
        <w:rPr>
          <w:noProof/>
          <w:lang w:val="en-US"/>
        </w:rPr>
        <w:t>(Dyall et al., 2022, Borkowski et al., 2021a, Borkowski et al., 2021b, Zhao et al., 2011)</w:t>
      </w:r>
      <w:r w:rsidR="00147B0B" w:rsidRPr="00F54435">
        <w:rPr>
          <w:lang w:val="en-US"/>
        </w:rPr>
        <w:fldChar w:fldCharType="end"/>
      </w:r>
      <w:r w:rsidR="00520FD6" w:rsidRPr="00F54435">
        <w:rPr>
          <w:lang w:val="en-US"/>
        </w:rPr>
        <w:t>, and cardiovascular disease (CVD)</w:t>
      </w:r>
      <w:r w:rsidR="00D474A8" w:rsidRPr="00F54435">
        <w:rPr>
          <w:lang w:val="en-US"/>
        </w:rPr>
        <w:t xml:space="preserve"> </w:t>
      </w:r>
      <w:r w:rsidR="00D474A8" w:rsidRPr="00F54435">
        <w:rPr>
          <w:lang w:val="en-US"/>
        </w:rPr>
        <w:fldChar w:fldCharType="begin">
          <w:fldData xml:space="preserve">PEVuZE5vdGU+PENpdGU+PEF1dGhvcj5EeWFsbDwvQXV0aG9yPjxZZWFyPjIwMjI8L1llYXI+PFJl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EeWFsbDwvQXV0aG9yPjxZZWFyPjIwMjI8L1llYXI+PFJl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D474A8" w:rsidRPr="00F54435">
        <w:rPr>
          <w:lang w:val="en-US"/>
        </w:rPr>
      </w:r>
      <w:r w:rsidR="00D474A8" w:rsidRPr="00F54435">
        <w:rPr>
          <w:lang w:val="en-US"/>
        </w:rPr>
        <w:fldChar w:fldCharType="separate"/>
      </w:r>
      <w:r w:rsidR="00241BFE">
        <w:rPr>
          <w:noProof/>
          <w:lang w:val="en-US"/>
        </w:rPr>
        <w:t>(Dyall et al., 2022, Miao et al., 2021, Nayeem, 2018, Huang et al., 2020)</w:t>
      </w:r>
      <w:r w:rsidR="00D474A8" w:rsidRPr="00F54435">
        <w:rPr>
          <w:lang w:val="en-US"/>
        </w:rPr>
        <w:fldChar w:fldCharType="end"/>
      </w:r>
      <w:r w:rsidR="00A34BA4" w:rsidRPr="00F54435">
        <w:rPr>
          <w:lang w:val="en-US"/>
        </w:rPr>
        <w:t xml:space="preserve">. </w:t>
      </w:r>
      <w:r w:rsidR="008131C6" w:rsidRPr="00F54435">
        <w:rPr>
          <w:lang w:val="en-US"/>
        </w:rPr>
        <w:t>Oxylipins</w:t>
      </w:r>
      <w:r w:rsidR="00436565" w:rsidRPr="00F54435">
        <w:rPr>
          <w:lang w:val="en-US"/>
        </w:rPr>
        <w:t xml:space="preserve"> are </w:t>
      </w:r>
      <w:proofErr w:type="gramStart"/>
      <w:r w:rsidR="00436565" w:rsidRPr="00F54435">
        <w:rPr>
          <w:lang w:val="en-US"/>
        </w:rPr>
        <w:t>most commonly measured</w:t>
      </w:r>
      <w:proofErr w:type="gramEnd"/>
      <w:r w:rsidR="00436565" w:rsidRPr="00F54435">
        <w:rPr>
          <w:lang w:val="en-US"/>
        </w:rPr>
        <w:t xml:space="preserve"> in blood and reflect systemic inflammation</w:t>
      </w:r>
      <w:r w:rsidR="002747FE" w:rsidRPr="00F54435">
        <w:rPr>
          <w:lang w:val="en-US"/>
        </w:rPr>
        <w:t>;</w:t>
      </w:r>
      <w:r w:rsidR="00436565" w:rsidRPr="00F54435">
        <w:rPr>
          <w:lang w:val="en-US"/>
        </w:rPr>
        <w:t xml:space="preserve"> however</w:t>
      </w:r>
      <w:r w:rsidR="002747FE" w:rsidRPr="00F54435">
        <w:rPr>
          <w:lang w:val="en-US"/>
        </w:rPr>
        <w:t>,</w:t>
      </w:r>
      <w:r w:rsidR="00436565" w:rsidRPr="00F54435">
        <w:rPr>
          <w:lang w:val="en-US"/>
        </w:rPr>
        <w:t xml:space="preserve"> profiling within organs and physiological systems is gaining clinical interest </w:t>
      </w:r>
      <w:r w:rsidR="00334648" w:rsidRPr="00F54435">
        <w:rPr>
          <w:lang w:val="en-US"/>
        </w:rPr>
        <w:t>to</w:t>
      </w:r>
      <w:r w:rsidR="00436565" w:rsidRPr="00F54435">
        <w:rPr>
          <w:lang w:val="en-US"/>
        </w:rPr>
        <w:t xml:space="preserve"> </w:t>
      </w:r>
      <w:r w:rsidR="00F674F9" w:rsidRPr="00F54435">
        <w:rPr>
          <w:lang w:val="en-US"/>
        </w:rPr>
        <w:t>advance</w:t>
      </w:r>
      <w:r w:rsidR="00436565" w:rsidRPr="00F54435">
        <w:rPr>
          <w:lang w:val="en-US"/>
        </w:rPr>
        <w:t xml:space="preserve"> our </w:t>
      </w:r>
      <w:r w:rsidR="00334648" w:rsidRPr="00F54435">
        <w:rPr>
          <w:lang w:val="en-US"/>
        </w:rPr>
        <w:t>understanding</w:t>
      </w:r>
      <w:r w:rsidR="00436565" w:rsidRPr="00F54435">
        <w:rPr>
          <w:lang w:val="en-US"/>
        </w:rPr>
        <w:t xml:space="preserve"> of the role of these molecules within the local environments</w:t>
      </w:r>
      <w:r w:rsidR="00546CF9" w:rsidRPr="00F54435">
        <w:rPr>
          <w:lang w:val="en-US"/>
        </w:rPr>
        <w:t xml:space="preserve"> and</w:t>
      </w:r>
      <w:r w:rsidR="005925DC" w:rsidRPr="00F54435">
        <w:rPr>
          <w:lang w:val="en-US"/>
        </w:rPr>
        <w:t xml:space="preserve"> h</w:t>
      </w:r>
      <w:r w:rsidR="00546CF9" w:rsidRPr="00F54435">
        <w:rPr>
          <w:lang w:val="en-US"/>
        </w:rPr>
        <w:t xml:space="preserve">ow this links </w:t>
      </w:r>
      <w:r w:rsidR="00775438">
        <w:rPr>
          <w:lang w:val="en-US"/>
        </w:rPr>
        <w:t xml:space="preserve">with </w:t>
      </w:r>
      <w:r w:rsidR="00546CF9" w:rsidRPr="00F54435">
        <w:rPr>
          <w:lang w:val="en-US"/>
        </w:rPr>
        <w:t>systemic inflammation.</w:t>
      </w:r>
      <w:r w:rsidR="00436565" w:rsidRPr="00F54435">
        <w:rPr>
          <w:lang w:val="en-US"/>
        </w:rPr>
        <w:t xml:space="preserve"> </w:t>
      </w:r>
      <w:r w:rsidR="00374DF7" w:rsidRPr="00F54435">
        <w:rPr>
          <w:lang w:val="en-US"/>
        </w:rPr>
        <w:t>For example, m</w:t>
      </w:r>
      <w:r w:rsidR="00A4405D" w:rsidRPr="00F54435">
        <w:rPr>
          <w:lang w:val="en-US"/>
        </w:rPr>
        <w:t xml:space="preserve">etabolic syndrome affects </w:t>
      </w:r>
      <w:r w:rsidR="00430B4E" w:rsidRPr="00F54435">
        <w:rPr>
          <w:lang w:val="en-US"/>
        </w:rPr>
        <w:t>several</w:t>
      </w:r>
      <w:r w:rsidR="00A4405D" w:rsidRPr="00F54435">
        <w:rPr>
          <w:lang w:val="en-US"/>
        </w:rPr>
        <w:t xml:space="preserve"> tissues and organs including the adipose tissue, liver,</w:t>
      </w:r>
      <w:r w:rsidR="00083C39" w:rsidRPr="00F54435">
        <w:rPr>
          <w:lang w:val="en-US"/>
        </w:rPr>
        <w:t xml:space="preserve"> intestines,</w:t>
      </w:r>
      <w:r w:rsidR="00A4405D" w:rsidRPr="00F54435">
        <w:rPr>
          <w:lang w:val="en-US"/>
        </w:rPr>
        <w:t xml:space="preserve"> </w:t>
      </w:r>
      <w:r w:rsidR="00775438">
        <w:rPr>
          <w:lang w:val="en-US"/>
        </w:rPr>
        <w:t xml:space="preserve">brain, </w:t>
      </w:r>
      <w:r w:rsidR="00A4405D" w:rsidRPr="00F54435">
        <w:rPr>
          <w:lang w:val="en-US"/>
        </w:rPr>
        <w:t>and the cardiovascular system</w:t>
      </w:r>
      <w:r w:rsidR="005925DC" w:rsidRPr="00F54435">
        <w:rPr>
          <w:lang w:val="en-US"/>
        </w:rPr>
        <w:t xml:space="preserve">, </w:t>
      </w:r>
      <w:r w:rsidR="008A0D4A" w:rsidRPr="00F54435">
        <w:rPr>
          <w:lang w:val="en-US"/>
        </w:rPr>
        <w:t>accompanied by</w:t>
      </w:r>
      <w:r w:rsidR="005925DC" w:rsidRPr="00F54435">
        <w:rPr>
          <w:lang w:val="en-US"/>
        </w:rPr>
        <w:t xml:space="preserve"> changes to blood markers of health</w:t>
      </w:r>
      <w:r w:rsidR="00A4405D" w:rsidRPr="00F54435">
        <w:rPr>
          <w:lang w:val="en-US"/>
        </w:rPr>
        <w:t>.</w:t>
      </w:r>
      <w:r w:rsidR="00083C39" w:rsidRPr="00F54435">
        <w:rPr>
          <w:lang w:val="en-US"/>
        </w:rPr>
        <w:t xml:space="preserve"> </w:t>
      </w:r>
      <w:r w:rsidR="003C30B9" w:rsidRPr="00F54435">
        <w:rPr>
          <w:lang w:val="en-US"/>
        </w:rPr>
        <w:t>Despite increased interest</w:t>
      </w:r>
      <w:r w:rsidR="00FF1C63" w:rsidRPr="00F54435">
        <w:rPr>
          <w:lang w:val="en-US"/>
        </w:rPr>
        <w:t xml:space="preserve"> in tissue oxylipin profiles</w:t>
      </w:r>
      <w:r w:rsidR="00B8408F" w:rsidRPr="00F54435">
        <w:rPr>
          <w:lang w:val="en-US"/>
        </w:rPr>
        <w:t xml:space="preserve"> and </w:t>
      </w:r>
      <w:r w:rsidR="00C22574" w:rsidRPr="00F54435">
        <w:rPr>
          <w:lang w:val="en-US"/>
        </w:rPr>
        <w:t>crosstalk between</w:t>
      </w:r>
      <w:r w:rsidR="0019751C" w:rsidRPr="00F54435">
        <w:rPr>
          <w:lang w:val="en-US"/>
        </w:rPr>
        <w:t xml:space="preserve"> </w:t>
      </w:r>
      <w:r w:rsidR="00792BB5" w:rsidRPr="00F54435">
        <w:rPr>
          <w:lang w:val="en-US"/>
        </w:rPr>
        <w:t>organs</w:t>
      </w:r>
      <w:r w:rsidR="003302AE" w:rsidRPr="00F54435">
        <w:rPr>
          <w:lang w:val="en-US"/>
        </w:rPr>
        <w:t xml:space="preserve"> and </w:t>
      </w:r>
      <w:r w:rsidR="0019751C" w:rsidRPr="00F54435">
        <w:rPr>
          <w:lang w:val="en-US"/>
        </w:rPr>
        <w:t>physiological systems</w:t>
      </w:r>
      <w:r w:rsidR="003302AE" w:rsidRPr="00F54435">
        <w:rPr>
          <w:lang w:val="en-US"/>
        </w:rPr>
        <w:t>,</w:t>
      </w:r>
      <w:r w:rsidR="00AF2411" w:rsidRPr="00F54435">
        <w:rPr>
          <w:lang w:val="en-US"/>
        </w:rPr>
        <w:t xml:space="preserve"> the role of oxylipins in </w:t>
      </w:r>
      <w:r w:rsidR="00DA74AE" w:rsidRPr="00F54435">
        <w:rPr>
          <w:lang w:val="en-US"/>
        </w:rPr>
        <w:t>co</w:t>
      </w:r>
      <w:r w:rsidR="009C55A3">
        <w:rPr>
          <w:lang w:val="en-US"/>
        </w:rPr>
        <w:t>-</w:t>
      </w:r>
      <w:r w:rsidR="00DA74AE" w:rsidRPr="00F54435">
        <w:rPr>
          <w:lang w:val="en-US"/>
        </w:rPr>
        <w:t>regulation of</w:t>
      </w:r>
      <w:r w:rsidR="0019751C" w:rsidRPr="00F54435">
        <w:rPr>
          <w:lang w:val="en-US"/>
        </w:rPr>
        <w:t xml:space="preserve"> </w:t>
      </w:r>
      <w:r w:rsidR="006A2BFB" w:rsidRPr="00F54435">
        <w:rPr>
          <w:lang w:val="en-US"/>
        </w:rPr>
        <w:t>multiple inflammatory environments</w:t>
      </w:r>
      <w:r w:rsidR="00DA74AE" w:rsidRPr="00F54435">
        <w:rPr>
          <w:lang w:val="en-US"/>
        </w:rPr>
        <w:t xml:space="preserve"> is not well understood</w:t>
      </w:r>
      <w:r w:rsidR="006A2BFB" w:rsidRPr="00F54435">
        <w:rPr>
          <w:lang w:val="en-US"/>
        </w:rPr>
        <w:t xml:space="preserve">. </w:t>
      </w:r>
    </w:p>
    <w:p w14:paraId="39A55398" w14:textId="7A6943F1" w:rsidR="00913F23" w:rsidRPr="00F54435" w:rsidRDefault="00775438" w:rsidP="007A5EEB">
      <w:pPr>
        <w:spacing w:line="480" w:lineRule="auto"/>
        <w:jc w:val="both"/>
        <w:rPr>
          <w:lang w:val="en-US"/>
        </w:rPr>
      </w:pPr>
      <w:r>
        <w:rPr>
          <w:lang w:val="en-US"/>
        </w:rPr>
        <w:t>T</w:t>
      </w:r>
      <w:r w:rsidR="00913F23" w:rsidRPr="00F54435">
        <w:rPr>
          <w:lang w:val="en-US"/>
        </w:rPr>
        <w:t xml:space="preserve">here </w:t>
      </w:r>
      <w:r>
        <w:rPr>
          <w:lang w:val="en-US"/>
        </w:rPr>
        <w:t>is</w:t>
      </w:r>
      <w:r w:rsidR="00913F23" w:rsidRPr="00F54435">
        <w:rPr>
          <w:lang w:val="en-US"/>
        </w:rPr>
        <w:t xml:space="preserve"> increasing clinical interest in targeting these molecules as a route to reduce inflammation and associated negative health outcomes. The most investigated intervention to target oxylipin signalling </w:t>
      </w:r>
      <w:r>
        <w:rPr>
          <w:lang w:val="en-US"/>
        </w:rPr>
        <w:t>is the use of</w:t>
      </w:r>
      <w:r w:rsidR="00913F23" w:rsidRPr="00F54435">
        <w:rPr>
          <w:lang w:val="en-US"/>
        </w:rPr>
        <w:t xml:space="preserve"> </w:t>
      </w:r>
      <w:r w:rsidR="00597B10">
        <w:rPr>
          <w:lang w:val="en-US"/>
        </w:rPr>
        <w:t>long chain omega-3</w:t>
      </w:r>
      <w:r w:rsidR="00913F23" w:rsidRPr="00F54435">
        <w:rPr>
          <w:lang w:val="en-US"/>
        </w:rPr>
        <w:t xml:space="preserve"> PUFAs</w:t>
      </w:r>
      <w:r w:rsidR="00912036" w:rsidRPr="00F54435">
        <w:rPr>
          <w:lang w:val="en-US"/>
        </w:rPr>
        <w:t xml:space="preserve"> </w:t>
      </w:r>
      <w:r w:rsidR="00597B10">
        <w:rPr>
          <w:lang w:val="en-US"/>
        </w:rPr>
        <w:t xml:space="preserve">(LC n-3 PUFAs) </w:t>
      </w:r>
      <w:r w:rsidR="00E31DBC" w:rsidRPr="00F54435">
        <w:rPr>
          <w:lang w:val="en-US"/>
        </w:rPr>
        <w:fldChar w:fldCharType="begin">
          <w:fldData xml:space="preserve">PEVuZE5vdGU+PENpdGU+PEF1dGhvcj5EeWFsbDwvQXV0aG9yPjxZZWFyPjIwMjI8L1llYXI+PFJl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</w:fldData>
        </w:fldChar>
      </w:r>
      <w:r w:rsidR="00241BFE">
        <w:rPr>
          <w:lang w:val="en-US"/>
        </w:rPr>
        <w:instrText xml:space="preserve"> ADDIN EN.CITE </w:instrText>
      </w:r>
      <w:r w:rsidR="00241BFE">
        <w:rPr>
          <w:lang w:val="en-US"/>
        </w:rPr>
        <w:fldChar w:fldCharType="begin">
          <w:fldData xml:space="preserve">PEVuZE5vdGU+PENpdGU+PEF1dGhvcj5EeWFsbDwvQXV0aG9yPjxZZWFyPjIwMjI8L1llYXI+PFJl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</w:fldData>
        </w:fldChar>
      </w:r>
      <w:r w:rsidR="00241BFE">
        <w:rPr>
          <w:lang w:val="en-US"/>
        </w:rPr>
        <w:instrText xml:space="preserve"> ADDIN EN.CITE.DATA </w:instrText>
      </w:r>
      <w:r w:rsidR="00241BFE">
        <w:rPr>
          <w:lang w:val="en-US"/>
        </w:rPr>
      </w:r>
      <w:r w:rsidR="00241BFE">
        <w:rPr>
          <w:lang w:val="en-US"/>
        </w:rPr>
        <w:fldChar w:fldCharType="end"/>
      </w:r>
      <w:r w:rsidR="00E31DBC" w:rsidRPr="00F54435">
        <w:rPr>
          <w:lang w:val="en-US"/>
        </w:rPr>
      </w:r>
      <w:r w:rsidR="00E31DBC" w:rsidRPr="00F54435">
        <w:rPr>
          <w:lang w:val="en-US"/>
        </w:rPr>
        <w:fldChar w:fldCharType="separate"/>
      </w:r>
      <w:r w:rsidR="00241BFE">
        <w:rPr>
          <w:noProof/>
          <w:lang w:val="en-US"/>
        </w:rPr>
        <w:t>(Dyall et al., 2022, Devassy et al., 2016, Gabbs et al., 2021, Fisk et al., 2021, Fisk et al., 2022, Ostermann and Schebb, 2017</w:t>
      </w:r>
      <w:r w:rsidR="00C83CCA">
        <w:rPr>
          <w:noProof/>
          <w:lang w:val="en-US"/>
        </w:rPr>
        <w:t>a</w:t>
      </w:r>
      <w:r w:rsidR="00241BFE">
        <w:rPr>
          <w:noProof/>
          <w:lang w:val="en-US"/>
        </w:rPr>
        <w:t>, Schmocker et al., 2018, Rossmeisl et al., 2018)</w:t>
      </w:r>
      <w:r w:rsidR="00E31DBC" w:rsidRPr="00F54435">
        <w:rPr>
          <w:lang w:val="en-US"/>
        </w:rPr>
        <w:fldChar w:fldCharType="end"/>
      </w:r>
      <w:r w:rsidR="00913F23" w:rsidRPr="00F54435">
        <w:rPr>
          <w:lang w:val="en-US"/>
        </w:rPr>
        <w:t>. Oxygenation of LC n-3 PUFAs gives rise to</w:t>
      </w:r>
      <w:r w:rsidR="00F339D3" w:rsidRPr="00F54435">
        <w:rPr>
          <w:lang w:val="en-US"/>
        </w:rPr>
        <w:t xml:space="preserve"> a class of oxylipins termed the specialised pro-resolving mediators</w:t>
      </w:r>
      <w:r w:rsidR="00913F23" w:rsidRPr="00F54435">
        <w:rPr>
          <w:lang w:val="en-US"/>
        </w:rPr>
        <w:t xml:space="preserve"> </w:t>
      </w:r>
      <w:r w:rsidR="00F339D3" w:rsidRPr="00F54435">
        <w:rPr>
          <w:lang w:val="en-US"/>
        </w:rPr>
        <w:t>(</w:t>
      </w:r>
      <w:r w:rsidR="00913F23" w:rsidRPr="00F54435">
        <w:rPr>
          <w:lang w:val="en-US"/>
        </w:rPr>
        <w:t>SPMs</w:t>
      </w:r>
      <w:r w:rsidR="00F339D3" w:rsidRPr="00F54435">
        <w:rPr>
          <w:lang w:val="en-US"/>
        </w:rPr>
        <w:t>)</w:t>
      </w:r>
      <w:r w:rsidR="00913F23" w:rsidRPr="00F54435">
        <w:rPr>
          <w:lang w:val="en-US"/>
        </w:rPr>
        <w:t xml:space="preserve"> derived from</w:t>
      </w:r>
      <w:r>
        <w:rPr>
          <w:lang w:val="en-US"/>
        </w:rPr>
        <w:t xml:space="preserve"> long chain PUFAs, notably</w:t>
      </w:r>
      <w:r w:rsidR="00913F23" w:rsidRPr="00F54435">
        <w:rPr>
          <w:lang w:val="en-US"/>
        </w:rPr>
        <w:t xml:space="preserve"> eicosapentaenoic acid (EPA) and docosahexaenoic acid (DHA)</w:t>
      </w:r>
      <w:r w:rsidR="008A1AD4" w:rsidRPr="00F54435">
        <w:rPr>
          <w:lang w:val="en-US"/>
        </w:rPr>
        <w:t xml:space="preserve"> </w:t>
      </w:r>
      <w:r w:rsidR="00A871C7" w:rsidRPr="00F54435">
        <w:rPr>
          <w:lang w:val="en-US"/>
        </w:rPr>
        <w:fldChar w:fldCharType="begin">
          <w:fldData xml:space="preserve">PEVuZE5vdGU+PENpdGU+PEF1dGhvcj5QYXJjaGVtPC9BdXRob3I+PFllYXI+MjAyNDwvWWVhcj48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</w:fldData>
        </w:fldChar>
      </w:r>
      <w:r w:rsidR="00241BFE">
        <w:rPr>
          <w:lang w:val="en-US"/>
        </w:rPr>
        <w:instrText xml:space="preserve"> ADDIN EN.CITE </w:instrText>
      </w:r>
      <w:r w:rsidR="00241BFE">
        <w:rPr>
          <w:lang w:val="en-US"/>
        </w:rPr>
        <w:fldChar w:fldCharType="begin">
          <w:fldData xml:space="preserve">PEVuZE5vdGU+PENpdGU+PEF1dGhvcj5QYXJjaGVtPC9BdXRob3I+PFllYXI+MjAyNDwvWWVhcj48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</w:fldData>
        </w:fldChar>
      </w:r>
      <w:r w:rsidR="00241BFE">
        <w:rPr>
          <w:lang w:val="en-US"/>
        </w:rPr>
        <w:instrText xml:space="preserve"> ADDIN EN.CITE.DATA </w:instrText>
      </w:r>
      <w:r w:rsidR="00241BFE">
        <w:rPr>
          <w:lang w:val="en-US"/>
        </w:rPr>
      </w:r>
      <w:r w:rsidR="00241BFE">
        <w:rPr>
          <w:lang w:val="en-US"/>
        </w:rPr>
        <w:fldChar w:fldCharType="end"/>
      </w:r>
      <w:r w:rsidR="00A871C7" w:rsidRPr="00F54435">
        <w:rPr>
          <w:lang w:val="en-US"/>
        </w:rPr>
      </w:r>
      <w:r w:rsidR="00A871C7" w:rsidRPr="00F54435">
        <w:rPr>
          <w:lang w:val="en-US"/>
        </w:rPr>
        <w:fldChar w:fldCharType="separate"/>
      </w:r>
      <w:r w:rsidR="00241BFE">
        <w:rPr>
          <w:noProof/>
          <w:lang w:val="en-US"/>
        </w:rPr>
        <w:t>(Parchem et al., 2024, Dyall et al., 2022, Misheva et al., 2022)</w:t>
      </w:r>
      <w:r w:rsidR="00A871C7" w:rsidRPr="00F54435">
        <w:rPr>
          <w:lang w:val="en-US"/>
        </w:rPr>
        <w:fldChar w:fldCharType="end"/>
      </w:r>
      <w:r w:rsidR="00913F23" w:rsidRPr="00F54435">
        <w:rPr>
          <w:lang w:val="en-US"/>
        </w:rPr>
        <w:t xml:space="preserve">. </w:t>
      </w:r>
      <w:r w:rsidR="00286D9A" w:rsidRPr="00F54435">
        <w:rPr>
          <w:lang w:val="en-US"/>
        </w:rPr>
        <w:t xml:space="preserve">These </w:t>
      </w:r>
      <w:r w:rsidR="00913F23" w:rsidRPr="00F54435">
        <w:rPr>
          <w:lang w:val="en-US"/>
        </w:rPr>
        <w:t>LC n-3 PUFA derived SPMs</w:t>
      </w:r>
      <w:r w:rsidR="00D14D5A" w:rsidRPr="00F54435">
        <w:rPr>
          <w:lang w:val="en-US"/>
        </w:rPr>
        <w:t>,</w:t>
      </w:r>
      <w:r w:rsidR="00913F23" w:rsidRPr="00F54435">
        <w:rPr>
          <w:lang w:val="en-US"/>
        </w:rPr>
        <w:t xml:space="preserve"> encompassing the protectins, maresins, and resolvin</w:t>
      </w:r>
      <w:r>
        <w:rPr>
          <w:lang w:val="en-US"/>
        </w:rPr>
        <w:t xml:space="preserve"> </w:t>
      </w:r>
      <w:r w:rsidR="007C27C7">
        <w:rPr>
          <w:lang w:val="en-US"/>
        </w:rPr>
        <w:t>families</w:t>
      </w:r>
      <w:r w:rsidR="00426C54">
        <w:rPr>
          <w:lang w:val="en-US"/>
        </w:rPr>
        <w:t>,</w:t>
      </w:r>
      <w:r w:rsidR="008A1AD4" w:rsidRPr="00F54435">
        <w:rPr>
          <w:lang w:val="en-US"/>
        </w:rPr>
        <w:t xml:space="preserve"> have</w:t>
      </w:r>
      <w:r w:rsidR="00913F23" w:rsidRPr="00F54435">
        <w:rPr>
          <w:lang w:val="en-US"/>
        </w:rPr>
        <w:t xml:space="preserve"> inflammation resolving capabilities</w:t>
      </w:r>
      <w:r w:rsidR="00CA7ADA" w:rsidRPr="00F54435">
        <w:rPr>
          <w:lang w:val="en-US"/>
        </w:rPr>
        <w:t xml:space="preserve"> </w:t>
      </w:r>
      <w:r w:rsidR="00CA7ADA" w:rsidRPr="00F54435">
        <w:rPr>
          <w:lang w:val="en-US"/>
        </w:rPr>
        <w:fldChar w:fldCharType="begin">
          <w:fldData xml:space="preserve">PEVuZE5vdGU+PENpdGU+PEF1dGhvcj5TZXJoYW48L0F1dGhvcj48WWVhcj4yMDA4PC9ZZWFyPjxS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zOTctNDEzPC9wYWdlcz48dm9sdW1lPjE4NTE8L3ZvbHVtZT48bnVtYmVy
PjQ8L251bWJlcj48ZGF0ZXM+PHllYXI+MjAxNTwveWVhcj48cHViLWRhdGVzPjxkYXRlPkFwcjwv
ZGF0ZT48L3B1Yi1kYXRlcz48L2RhdGVzPjxpc2JuPjAwMDYtMzAwMiAoUHJpbnQpJiN4RDswMDA2
LTMwMDIgKExpbmtpbmcpPC9pc2JuPjxhY2Nlc3Npb24tbnVtPjI1MTM5NTYyPC9hY2Nlc3Npb24t
bnVtPjx1cmxzPjxyZWxhdGVkLXVybHM+PHVybD5odHRwOi8vd3d3Lm5jYmkubmxtLm5paC5nb3Yv
cHVibWVkLzI1MTM5NTYyPC91cmw+PC9yZWxhdGVkLXVybHM+PC91cmxzPjxjdXN0b20yPjQzMjQw
MTM8L2N1c3RvbTI+PGVsZWN0cm9uaWMtcmVzb3VyY2UtbnVtPjEwLjEwMTYvai5iYmFsaXAuMjAx
NC4wOC4wMDY8L2VsZWN0cm9uaWMtcmVzb3VyY2UtbnVtPjwvcmVjb3JkPjwvQ2l0ZT48L0VuZE5v
dGU+AG==
</w:fldData>
        </w:fldChar>
      </w:r>
      <w:r w:rsidR="00241BFE">
        <w:rPr>
          <w:lang w:val="en-US"/>
        </w:rPr>
        <w:instrText xml:space="preserve"> ADDIN EN.CITE </w:instrText>
      </w:r>
      <w:r w:rsidR="00241BFE">
        <w:rPr>
          <w:lang w:val="en-US"/>
        </w:rPr>
        <w:fldChar w:fldCharType="begin">
          <w:fldData xml:space="preserve">PEVuZE5vdGU+PENpdGU+PEF1dGhvcj5TZXJoYW48L0F1dGhvcj48WWVhcj4yMDA4PC9ZZWFyPjxS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zOTctNDEzPC9wYWdlcz48dm9sdW1lPjE4NTE8L3ZvbHVtZT48bnVtYmVy
PjQ8L251bWJlcj48ZGF0ZXM+PHllYXI+MjAxNTwveWVhcj48cHViLWRhdGVzPjxkYXRlPkFwcjwv
ZGF0ZT48L3B1Yi1kYXRlcz48L2RhdGVzPjxpc2JuPjAwMDYtMzAwMiAoUHJpbnQpJiN4RDswMDA2
LTMwMDIgKExpbmtpbmcpPC9pc2JuPjxhY2Nlc3Npb24tbnVtPjI1MTM5NTYyPC9hY2Nlc3Npb24t
bnVtPjx1cmxzPjxyZWxhdGVkLXVybHM+PHVybD5odHRwOi8vd3d3Lm5jYmkubmxtLm5paC5nb3Yv
cHVibWVkLzI1MTM5NTYyPC91cmw+PC9yZWxhdGVkLXVybHM+PC91cmxzPjxjdXN0b20yPjQzMjQw
MTM8L2N1c3RvbTI+PGVsZWN0cm9uaWMtcmVzb3VyY2UtbnVtPjEwLjEwMTYvai5iYmFsaXAuMjAx
NC4wOC4wMDY8L2VsZWN0cm9uaWMtcmVzb3VyY2UtbnVtPjwvcmVjb3JkPjwvQ2l0ZT48L0VuZE5v
dGU+AG==
</w:fldData>
        </w:fldChar>
      </w:r>
      <w:r w:rsidR="00241BFE">
        <w:rPr>
          <w:lang w:val="en-US"/>
        </w:rPr>
        <w:instrText xml:space="preserve"> ADDIN EN.CITE.DATA </w:instrText>
      </w:r>
      <w:r w:rsidR="00241BFE">
        <w:rPr>
          <w:lang w:val="en-US"/>
        </w:rPr>
      </w:r>
      <w:r w:rsidR="00241BFE">
        <w:rPr>
          <w:lang w:val="en-US"/>
        </w:rPr>
        <w:fldChar w:fldCharType="end"/>
      </w:r>
      <w:r w:rsidR="00CA7ADA" w:rsidRPr="00F54435">
        <w:rPr>
          <w:lang w:val="en-US"/>
        </w:rPr>
      </w:r>
      <w:r w:rsidR="00CA7ADA" w:rsidRPr="00F54435">
        <w:rPr>
          <w:lang w:val="en-US"/>
        </w:rPr>
        <w:fldChar w:fldCharType="separate"/>
      </w:r>
      <w:r w:rsidR="00241BFE">
        <w:rPr>
          <w:noProof/>
          <w:lang w:val="en-US"/>
        </w:rPr>
        <w:t>(Serhan et al., 2008, Serhan et al., 2009, Serhan et al., 2015)</w:t>
      </w:r>
      <w:r w:rsidR="00CA7ADA" w:rsidRPr="00F54435">
        <w:rPr>
          <w:lang w:val="en-US"/>
        </w:rPr>
        <w:fldChar w:fldCharType="end"/>
      </w:r>
      <w:r w:rsidR="004964B9" w:rsidRPr="00F54435">
        <w:rPr>
          <w:lang w:val="en-US"/>
        </w:rPr>
        <w:t xml:space="preserve">. Use of LC n-3 PUFA has </w:t>
      </w:r>
      <w:r w:rsidR="009C55A3">
        <w:rPr>
          <w:lang w:val="en-US"/>
        </w:rPr>
        <w:t xml:space="preserve">been </w:t>
      </w:r>
      <w:r w:rsidR="004964B9" w:rsidRPr="00F54435">
        <w:rPr>
          <w:lang w:val="en-US"/>
        </w:rPr>
        <w:t>shown to alter oxylipin profiles in several organs including the liver</w:t>
      </w:r>
      <w:r w:rsidR="005B47CE" w:rsidRPr="00F54435">
        <w:rPr>
          <w:lang w:val="en-US"/>
        </w:rPr>
        <w:t xml:space="preserve"> </w:t>
      </w:r>
      <w:r w:rsidR="005B47CE" w:rsidRPr="00F54435">
        <w:rPr>
          <w:lang w:val="en-US"/>
        </w:rPr>
        <w:fldChar w:fldCharType="begin"/>
      </w:r>
      <w:r w:rsidR="00241BFE">
        <w:rPr>
          <w:lang w:val="en-US"/>
        </w:rPr>
        <w:instrText xml:space="preserve"> ADDIN EN.CITE &lt;EndNote&gt;&lt;Cite&gt;&lt;Author&gt;Naoe&lt;/Author&gt;&lt;Year&gt;2019&lt;/Year&gt;&lt;RecNum&gt;1538&lt;/RecNum&gt;&lt;DisplayText&gt;(Naoe et al., 2019)&lt;/DisplayText&gt;&lt;record&gt;&lt;rec-number&gt;1538&lt;/rec-number&gt;&lt;foreign-keys&gt;&lt;key app="EN" db-id="f5xwfwsdrxt0wleexf3525eiwp0srwpdetff" timestamp="1718807255"&gt;1538&lt;/key&gt;&lt;key app="ENWeb" db-id=""&gt;0&lt;/key&gt;&lt;/foreign-keys&gt;&lt;ref-type name="Journal Article"&gt;17&lt;/ref-type&gt;&lt;contributors&gt;&lt;authors&gt;&lt;author&gt;Naoe, Satoko&lt;/author&gt;&lt;author&gt;Tsugawa, Hiroshi&lt;/author&gt;&lt;author&gt;Takahashi, Mikiko&lt;/author&gt;&lt;author&gt;Ikeda, Kazutaka&lt;/author&gt;&lt;author&gt;Arita, Makoto&lt;/author&gt;&lt;/authors&gt;&lt;/contributors&gt;&lt;titles&gt;&lt;title&gt;Characterization of Lipid Profiles after Dietary Intake of Polyunsaturated Fatty Acids Using Integrated Untargeted and Targeted Lipidomics&lt;/title&gt;&lt;secondary-title&gt;Metabolites&lt;/secondary-title&gt;&lt;/titles&gt;&lt;periodical&gt;&lt;full-title&gt;Metabolites&lt;/full-title&gt;&lt;/periodical&gt;&lt;pages&gt;241&lt;/pages&gt;&lt;volume&gt;9&lt;/volume&gt;&lt;number&gt;10&lt;/number&gt;&lt;dates&gt;&lt;year&gt;2019&lt;/year&gt;&lt;/dates&gt;&lt;isbn&gt;2218-1989&lt;/isbn&gt;&lt;urls&gt;&lt;/urls&gt;&lt;electronic-resource-num&gt;10.3390/metabo9100241&lt;/electronic-resource-num&gt;&lt;/record&gt;&lt;/Cite&gt;&lt;/EndNote&gt;</w:instrText>
      </w:r>
      <w:r w:rsidR="005B47CE" w:rsidRPr="00F54435">
        <w:rPr>
          <w:lang w:val="en-US"/>
        </w:rPr>
        <w:fldChar w:fldCharType="separate"/>
      </w:r>
      <w:r w:rsidR="00241BFE">
        <w:rPr>
          <w:noProof/>
          <w:lang w:val="en-US"/>
        </w:rPr>
        <w:t>(Naoe et al., 2019)</w:t>
      </w:r>
      <w:r w:rsidR="005B47CE" w:rsidRPr="00F54435">
        <w:rPr>
          <w:lang w:val="en-US"/>
        </w:rPr>
        <w:fldChar w:fldCharType="end"/>
      </w:r>
      <w:r w:rsidR="004964B9" w:rsidRPr="00F54435">
        <w:rPr>
          <w:lang w:val="en-US"/>
        </w:rPr>
        <w:t>, adipose tissue</w:t>
      </w:r>
      <w:r w:rsidR="0027284F" w:rsidRPr="00F54435">
        <w:rPr>
          <w:lang w:val="en-US"/>
        </w:rPr>
        <w:t xml:space="preserve"> </w:t>
      </w:r>
      <w:r w:rsidR="0027284F" w:rsidRPr="00F54435">
        <w:rPr>
          <w:lang w:val="en-US"/>
        </w:rPr>
        <w:fldChar w:fldCharType="begin">
          <w:fldData xml:space="preserve">PEVuZE5vdGU+PENpdGU+PEF1dGhvcj5GaXNrPC9BdXRob3I+PFllYXI+MjAyMTwvWWVhcj48UmVj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</w:fldData>
        </w:fldChar>
      </w:r>
      <w:r w:rsidR="00241BFE">
        <w:rPr>
          <w:lang w:val="en-US"/>
        </w:rPr>
        <w:instrText xml:space="preserve"> ADDIN EN.CITE </w:instrText>
      </w:r>
      <w:r w:rsidR="00241BFE">
        <w:rPr>
          <w:lang w:val="en-US"/>
        </w:rPr>
        <w:fldChar w:fldCharType="begin">
          <w:fldData xml:space="preserve">PEVuZE5vdGU+PENpdGU+PEF1dGhvcj5GaXNrPC9BdXRob3I+PFllYXI+MjAyMTwvWWVhcj48UmVj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</w:fldData>
        </w:fldChar>
      </w:r>
      <w:r w:rsidR="00241BFE">
        <w:rPr>
          <w:lang w:val="en-US"/>
        </w:rPr>
        <w:instrText xml:space="preserve"> ADDIN EN.CITE.DATA </w:instrText>
      </w:r>
      <w:r w:rsidR="00241BFE">
        <w:rPr>
          <w:lang w:val="en-US"/>
        </w:rPr>
      </w:r>
      <w:r w:rsidR="00241BFE">
        <w:rPr>
          <w:lang w:val="en-US"/>
        </w:rPr>
        <w:fldChar w:fldCharType="end"/>
      </w:r>
      <w:r w:rsidR="0027284F" w:rsidRPr="00F54435">
        <w:rPr>
          <w:lang w:val="en-US"/>
        </w:rPr>
      </w:r>
      <w:r w:rsidR="0027284F" w:rsidRPr="00F54435">
        <w:rPr>
          <w:lang w:val="en-US"/>
        </w:rPr>
        <w:fldChar w:fldCharType="separate"/>
      </w:r>
      <w:r w:rsidR="00241BFE">
        <w:rPr>
          <w:noProof/>
          <w:lang w:val="en-US"/>
        </w:rPr>
        <w:t>(Fisk et al., 2021, Fisk et al., 2022, Naoe et al., 2019)</w:t>
      </w:r>
      <w:r w:rsidR="0027284F" w:rsidRPr="00F54435">
        <w:rPr>
          <w:lang w:val="en-US"/>
        </w:rPr>
        <w:fldChar w:fldCharType="end"/>
      </w:r>
      <w:r w:rsidR="004964B9" w:rsidRPr="00F54435">
        <w:rPr>
          <w:lang w:val="en-US"/>
        </w:rPr>
        <w:t>, heart</w:t>
      </w:r>
      <w:r w:rsidR="00AA32D2" w:rsidRPr="00F54435">
        <w:rPr>
          <w:lang w:val="en-US"/>
        </w:rPr>
        <w:t xml:space="preserve"> </w:t>
      </w:r>
      <w:r w:rsidR="00AA32D2" w:rsidRPr="00F54435">
        <w:rPr>
          <w:lang w:val="en-US"/>
        </w:rPr>
        <w:fldChar w:fldCharType="begin"/>
      </w:r>
      <w:r w:rsidR="00241BFE">
        <w:rPr>
          <w:lang w:val="en-US"/>
        </w:rPr>
        <w:instrText xml:space="preserve"> ADDIN EN.CITE &lt;EndNote&gt;&lt;Cite&gt;&lt;Author&gt;Naoe&lt;/Author&gt;&lt;Year&gt;2019&lt;/Year&gt;&lt;RecNum&gt;1538&lt;/RecNum&gt;&lt;DisplayText&gt;(Naoe et al., 2019)&lt;/DisplayText&gt;&lt;record&gt;&lt;rec-number&gt;1538&lt;/rec-number&gt;&lt;foreign-keys&gt;&lt;key app="EN" db-id="f5xwfwsdrxt0wleexf3525eiwp0srwpdetff" timestamp="1718807255"&gt;1538&lt;/key&gt;&lt;key app="ENWeb" db-id=""&gt;0&lt;/key&gt;&lt;/foreign-keys&gt;&lt;ref-type name="Journal Article"&gt;17&lt;/ref-type&gt;&lt;contributors&gt;&lt;authors&gt;&lt;author&gt;Naoe, Satoko&lt;/author&gt;&lt;author&gt;Tsugawa, Hiroshi&lt;/author&gt;&lt;author&gt;Takahashi, Mikiko&lt;/author&gt;&lt;author&gt;Ikeda, Kazutaka&lt;/author&gt;&lt;author&gt;Arita, Makoto&lt;/author&gt;&lt;/authors&gt;&lt;/contributors&gt;&lt;titles&gt;&lt;title&gt;Characterization of Lipid Profiles after Dietary Intake of Polyunsaturated Fatty Acids Using Integrated Untargeted and Targeted Lipidomics&lt;/title&gt;&lt;secondary-title&gt;Metabolites&lt;/secondary-title&gt;&lt;/titles&gt;&lt;periodical&gt;&lt;full-title&gt;Metabolites&lt;/full-title&gt;&lt;/periodical&gt;&lt;pages&gt;241&lt;/pages&gt;&lt;volume&gt;9&lt;/volume&gt;&lt;number&gt;10&lt;/number&gt;&lt;dates&gt;&lt;year&gt;2019&lt;/year&gt;&lt;/dates&gt;&lt;isbn&gt;2218-1989&lt;/isbn&gt;&lt;urls&gt;&lt;/urls&gt;&lt;electronic-resource-num&gt;10.3390/metabo9100241&lt;/electronic-resource-num&gt;&lt;/record&gt;&lt;/Cite&gt;&lt;/EndNote&gt;</w:instrText>
      </w:r>
      <w:r w:rsidR="00AA32D2" w:rsidRPr="00F54435">
        <w:rPr>
          <w:lang w:val="en-US"/>
        </w:rPr>
        <w:fldChar w:fldCharType="separate"/>
      </w:r>
      <w:r w:rsidR="00241BFE">
        <w:rPr>
          <w:noProof/>
          <w:lang w:val="en-US"/>
        </w:rPr>
        <w:t>(Naoe et al., 2019)</w:t>
      </w:r>
      <w:r w:rsidR="00AA32D2" w:rsidRPr="00F54435">
        <w:rPr>
          <w:lang w:val="en-US"/>
        </w:rPr>
        <w:fldChar w:fldCharType="end"/>
      </w:r>
      <w:r w:rsidR="004964B9" w:rsidRPr="00F54435">
        <w:rPr>
          <w:lang w:val="en-US"/>
        </w:rPr>
        <w:t xml:space="preserve">, </w:t>
      </w:r>
      <w:r w:rsidR="000154B9" w:rsidRPr="00F54435">
        <w:rPr>
          <w:lang w:val="en-US"/>
        </w:rPr>
        <w:t>lung</w:t>
      </w:r>
      <w:r w:rsidR="005B47CE" w:rsidRPr="00F54435">
        <w:rPr>
          <w:lang w:val="en-US"/>
        </w:rPr>
        <w:t xml:space="preserve"> </w:t>
      </w:r>
      <w:r w:rsidR="005B47CE" w:rsidRPr="00F54435">
        <w:rPr>
          <w:lang w:val="en-US"/>
        </w:rPr>
        <w:fldChar w:fldCharType="begin"/>
      </w:r>
      <w:r w:rsidR="00241BFE">
        <w:rPr>
          <w:lang w:val="en-US"/>
        </w:rPr>
        <w:instrText xml:space="preserve"> ADDIN EN.CITE &lt;EndNote&gt;&lt;Cite&gt;&lt;Author&gt;Naoe&lt;/Author&gt;&lt;Year&gt;2019&lt;/Year&gt;&lt;RecNum&gt;1538&lt;/RecNum&gt;&lt;DisplayText&gt;(Naoe et al., 2019)&lt;/DisplayText&gt;&lt;record&gt;&lt;rec-number&gt;1538&lt;/rec-number&gt;&lt;foreign-keys&gt;&lt;key app="EN" db-id="f5xwfwsdrxt0wleexf3525eiwp0srwpdetff" timestamp="1718807255"&gt;1538&lt;/key&gt;&lt;key app="ENWeb" db-id=""&gt;0&lt;/key&gt;&lt;/foreign-keys&gt;&lt;ref-type name="Journal Article"&gt;17&lt;/ref-type&gt;&lt;contributors&gt;&lt;authors&gt;&lt;author&gt;Naoe, Satoko&lt;/author&gt;&lt;author&gt;Tsugawa, Hiroshi&lt;/author&gt;&lt;author&gt;Takahashi, Mikiko&lt;/author&gt;&lt;author&gt;Ikeda, Kazutaka&lt;/author&gt;&lt;author&gt;Arita, Makoto&lt;/author&gt;&lt;/authors&gt;&lt;/contributors&gt;&lt;titles&gt;&lt;title&gt;Characterization of Lipid Profiles after Dietary Intake of Polyunsaturated Fatty Acids Using Integrated Untargeted and Targeted Lipidomics&lt;/title&gt;&lt;secondary-title&gt;Metabolites&lt;/secondary-title&gt;&lt;/titles&gt;&lt;periodical&gt;&lt;full-title&gt;Metabolites&lt;/full-title&gt;&lt;/periodical&gt;&lt;pages&gt;241&lt;/pages&gt;&lt;volume&gt;9&lt;/volume&gt;&lt;number&gt;10&lt;/number&gt;&lt;dates&gt;&lt;year&gt;2019&lt;/year&gt;&lt;/dates&gt;&lt;isbn&gt;2218-1989&lt;/isbn&gt;&lt;urls&gt;&lt;/urls&gt;&lt;electronic-resource-num&gt;10.3390/metabo9100241&lt;/electronic-resource-num&gt;&lt;/record&gt;&lt;/Cite&gt;&lt;/EndNote&gt;</w:instrText>
      </w:r>
      <w:r w:rsidR="005B47CE" w:rsidRPr="00F54435">
        <w:rPr>
          <w:lang w:val="en-US"/>
        </w:rPr>
        <w:fldChar w:fldCharType="separate"/>
      </w:r>
      <w:r w:rsidR="00241BFE">
        <w:rPr>
          <w:noProof/>
          <w:lang w:val="en-US"/>
        </w:rPr>
        <w:t>(Naoe et al., 2019)</w:t>
      </w:r>
      <w:r w:rsidR="005B47CE" w:rsidRPr="00F54435">
        <w:rPr>
          <w:lang w:val="en-US"/>
        </w:rPr>
        <w:fldChar w:fldCharType="end"/>
      </w:r>
      <w:r w:rsidR="000154B9" w:rsidRPr="00F54435">
        <w:rPr>
          <w:lang w:val="en-US"/>
        </w:rPr>
        <w:t xml:space="preserve">, </w:t>
      </w:r>
      <w:r w:rsidR="007C5A30" w:rsidRPr="00F54435">
        <w:rPr>
          <w:lang w:val="en-US"/>
        </w:rPr>
        <w:t>and in plasma</w:t>
      </w:r>
      <w:r w:rsidR="006433DA" w:rsidRPr="00F54435">
        <w:rPr>
          <w:lang w:val="en-US"/>
        </w:rPr>
        <w:t xml:space="preserve">; </w:t>
      </w:r>
      <w:r w:rsidR="007C5A30" w:rsidRPr="00F54435">
        <w:rPr>
          <w:lang w:val="en-US"/>
        </w:rPr>
        <w:t>however, how alteration of locali</w:t>
      </w:r>
      <w:r w:rsidR="00663978" w:rsidRPr="00F54435">
        <w:rPr>
          <w:lang w:val="en-US"/>
        </w:rPr>
        <w:t>s</w:t>
      </w:r>
      <w:r w:rsidR="007C5A30" w:rsidRPr="00F54435">
        <w:rPr>
          <w:lang w:val="en-US"/>
        </w:rPr>
        <w:t xml:space="preserve">ed oxylipins </w:t>
      </w:r>
      <w:r w:rsidR="00103BD5" w:rsidRPr="00F54435">
        <w:rPr>
          <w:lang w:val="en-US"/>
        </w:rPr>
        <w:t xml:space="preserve">affects </w:t>
      </w:r>
      <w:r w:rsidR="001971CE" w:rsidRPr="00F54435">
        <w:rPr>
          <w:lang w:val="en-US"/>
        </w:rPr>
        <w:t xml:space="preserve">regulation of physiological system crosstalk </w:t>
      </w:r>
      <w:r w:rsidR="00CD3CE8" w:rsidRPr="00F54435">
        <w:rPr>
          <w:lang w:val="en-US"/>
        </w:rPr>
        <w:t xml:space="preserve">(e.g. metabolic </w:t>
      </w:r>
      <w:r w:rsidR="00796C95" w:rsidRPr="00F54435">
        <w:rPr>
          <w:lang w:val="en-US"/>
        </w:rPr>
        <w:t xml:space="preserve">and circulatory or digestive and </w:t>
      </w:r>
      <w:r w:rsidR="000154B9" w:rsidRPr="00F54435">
        <w:rPr>
          <w:lang w:val="en-US"/>
        </w:rPr>
        <w:lastRenderedPageBreak/>
        <w:t>respiratory)</w:t>
      </w:r>
      <w:r w:rsidR="006433DA" w:rsidRPr="00F54435">
        <w:rPr>
          <w:lang w:val="en-US"/>
        </w:rPr>
        <w:t xml:space="preserve"> is not understood</w:t>
      </w:r>
      <w:r w:rsidR="000154B9" w:rsidRPr="00F54435">
        <w:rPr>
          <w:lang w:val="en-US"/>
        </w:rPr>
        <w:t xml:space="preserve">. </w:t>
      </w:r>
      <w:r>
        <w:rPr>
          <w:lang w:val="en-US"/>
        </w:rPr>
        <w:t xml:space="preserve">This is critical to address as many studies continue to not detect or have limited detection of SPMs, which may be driven by a lack of tissue specific analysis. </w:t>
      </w:r>
    </w:p>
    <w:p w14:paraId="3887D44E" w14:textId="4BA17D55" w:rsidR="004A369B" w:rsidRPr="00F54435" w:rsidRDefault="00DA74AE" w:rsidP="007A5EEB">
      <w:pPr>
        <w:spacing w:line="480" w:lineRule="auto"/>
        <w:jc w:val="both"/>
        <w:rPr>
          <w:lang w:val="en-US"/>
        </w:rPr>
      </w:pPr>
      <w:r w:rsidRPr="00F54435">
        <w:rPr>
          <w:lang w:val="en-US"/>
        </w:rPr>
        <w:t xml:space="preserve">There is emerging evidence </w:t>
      </w:r>
      <w:r w:rsidR="00212676" w:rsidRPr="00F54435">
        <w:rPr>
          <w:lang w:val="en-US"/>
        </w:rPr>
        <w:t xml:space="preserve">for </w:t>
      </w:r>
      <w:r w:rsidRPr="00F54435">
        <w:rPr>
          <w:lang w:val="en-US"/>
        </w:rPr>
        <w:t>the</w:t>
      </w:r>
      <w:r w:rsidR="00830B9D" w:rsidRPr="00F54435">
        <w:rPr>
          <w:lang w:val="en-US"/>
        </w:rPr>
        <w:t xml:space="preserve"> </w:t>
      </w:r>
      <w:r w:rsidRPr="00F54435">
        <w:rPr>
          <w:lang w:val="en-US"/>
        </w:rPr>
        <w:t xml:space="preserve">regulation of </w:t>
      </w:r>
      <w:r w:rsidR="00E357F2" w:rsidRPr="00F54435">
        <w:rPr>
          <w:lang w:val="en-US"/>
        </w:rPr>
        <w:t xml:space="preserve">immunity and </w:t>
      </w:r>
      <w:r w:rsidRPr="00F54435">
        <w:rPr>
          <w:lang w:val="en-US"/>
        </w:rPr>
        <w:t xml:space="preserve">cardiometabolic health </w:t>
      </w:r>
      <w:r w:rsidR="00830B9D" w:rsidRPr="00F54435">
        <w:rPr>
          <w:lang w:val="en-US"/>
        </w:rPr>
        <w:t>via the cardiosplenic axis</w:t>
      </w:r>
      <w:r w:rsidR="003D2AD3" w:rsidRPr="00F54435">
        <w:rPr>
          <w:lang w:val="en-US"/>
        </w:rPr>
        <w:t xml:space="preserve"> </w:t>
      </w:r>
      <w:r w:rsidR="003D2AD3" w:rsidRPr="00F54435">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3D2AD3" w:rsidRPr="00F54435">
        <w:rPr>
          <w:lang w:val="en-US"/>
        </w:rPr>
      </w:r>
      <w:r w:rsidR="003D2AD3" w:rsidRPr="00F54435">
        <w:rPr>
          <w:lang w:val="en-US"/>
        </w:rPr>
        <w:fldChar w:fldCharType="separate"/>
      </w:r>
      <w:r w:rsidR="00241BFE">
        <w:rPr>
          <w:noProof/>
          <w:lang w:val="en-US"/>
        </w:rPr>
        <w:t>(Hiraiwa et al., 2022)</w:t>
      </w:r>
      <w:r w:rsidR="003D2AD3" w:rsidRPr="00F54435">
        <w:rPr>
          <w:lang w:val="en-US"/>
        </w:rPr>
        <w:fldChar w:fldCharType="end"/>
      </w:r>
      <w:r w:rsidR="000D7451" w:rsidRPr="00F54435">
        <w:rPr>
          <w:lang w:val="en-US"/>
        </w:rPr>
        <w:t xml:space="preserve">; </w:t>
      </w:r>
      <w:r w:rsidR="00212676" w:rsidRPr="00F54435">
        <w:rPr>
          <w:lang w:val="en-US"/>
        </w:rPr>
        <w:t>oxylipin signal</w:t>
      </w:r>
      <w:r w:rsidR="009C55A3">
        <w:rPr>
          <w:lang w:val="en-US"/>
        </w:rPr>
        <w:t>l</w:t>
      </w:r>
      <w:r w:rsidR="00212676" w:rsidRPr="00F54435">
        <w:rPr>
          <w:lang w:val="en-US"/>
        </w:rPr>
        <w:t xml:space="preserve">ing may </w:t>
      </w:r>
      <w:r w:rsidR="00A2478F" w:rsidRPr="00F54435">
        <w:rPr>
          <w:lang w:val="en-US"/>
        </w:rPr>
        <w:t>play a key role</w:t>
      </w:r>
      <w:r w:rsidR="000D7451" w:rsidRPr="00F54435">
        <w:rPr>
          <w:lang w:val="en-US"/>
        </w:rPr>
        <w:t xml:space="preserve"> in communication </w:t>
      </w:r>
      <w:r w:rsidR="00663978" w:rsidRPr="00F54435">
        <w:rPr>
          <w:lang w:val="en-US"/>
        </w:rPr>
        <w:t>within</w:t>
      </w:r>
      <w:r w:rsidR="000D7451" w:rsidRPr="00F54435">
        <w:rPr>
          <w:lang w:val="en-US"/>
        </w:rPr>
        <w:t xml:space="preserve"> this axis but this is not known</w:t>
      </w:r>
      <w:r w:rsidR="00830B9D" w:rsidRPr="00F54435">
        <w:rPr>
          <w:lang w:val="en-US"/>
        </w:rPr>
        <w:t xml:space="preserve">. </w:t>
      </w:r>
      <w:r w:rsidR="00E357F2" w:rsidRPr="00F54435">
        <w:rPr>
          <w:lang w:val="en-US"/>
        </w:rPr>
        <w:t xml:space="preserve">Furthermore, there is emerging evidence for the regulation of oxylipins by the intestinal microbiome </w:t>
      </w:r>
      <w:r w:rsidR="00FE7FC5" w:rsidRPr="00F54435">
        <w:rPr>
          <w:lang w:val="en-US"/>
        </w:rPr>
        <w:fldChar w:fldCharType="begin">
          <w:fldData xml:space="preserve">PEVuZE5vdGU+PENpdGU+PEF1dGhvcj5BdmlsYS1Sb21hbjwvQXV0aG9yPjxZZWFyPjIwMjE8L1ll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</w:fldData>
        </w:fldChar>
      </w:r>
      <w:r w:rsidR="00241BFE">
        <w:rPr>
          <w:lang w:val="en-US"/>
        </w:rPr>
        <w:instrText xml:space="preserve"> ADDIN EN.CITE </w:instrText>
      </w:r>
      <w:r w:rsidR="00241BFE">
        <w:rPr>
          <w:lang w:val="en-US"/>
        </w:rPr>
        <w:fldChar w:fldCharType="begin">
          <w:fldData xml:space="preserve">PEVuZE5vdGU+PENpdGU+PEF1dGhvcj5BdmlsYS1Sb21hbjwvQXV0aG9yPjxZZWFyPjIwMjE8L1ll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</w:fldData>
        </w:fldChar>
      </w:r>
      <w:r w:rsidR="00241BFE">
        <w:rPr>
          <w:lang w:val="en-US"/>
        </w:rPr>
        <w:instrText xml:space="preserve"> ADDIN EN.CITE.DATA </w:instrText>
      </w:r>
      <w:r w:rsidR="00241BFE">
        <w:rPr>
          <w:lang w:val="en-US"/>
        </w:rPr>
      </w:r>
      <w:r w:rsidR="00241BFE">
        <w:rPr>
          <w:lang w:val="en-US"/>
        </w:rPr>
        <w:fldChar w:fldCharType="end"/>
      </w:r>
      <w:r w:rsidR="00FE7FC5" w:rsidRPr="00F54435">
        <w:rPr>
          <w:lang w:val="en-US"/>
        </w:rPr>
      </w:r>
      <w:r w:rsidR="00FE7FC5" w:rsidRPr="00F54435">
        <w:rPr>
          <w:lang w:val="en-US"/>
        </w:rPr>
        <w:fldChar w:fldCharType="separate"/>
      </w:r>
      <w:r w:rsidR="00241BFE">
        <w:rPr>
          <w:noProof/>
          <w:lang w:val="en-US"/>
        </w:rPr>
        <w:t>(Avila-Roman et al., 2021, Roussel et al., 2024)</w:t>
      </w:r>
      <w:r w:rsidR="00FE7FC5" w:rsidRPr="00F54435">
        <w:rPr>
          <w:lang w:val="en-US"/>
        </w:rPr>
        <w:fldChar w:fldCharType="end"/>
      </w:r>
      <w:r w:rsidR="00FE7FC5" w:rsidRPr="00F54435">
        <w:rPr>
          <w:lang w:val="en-US"/>
        </w:rPr>
        <w:t xml:space="preserve"> </w:t>
      </w:r>
      <w:r w:rsidR="00E357F2" w:rsidRPr="00F54435">
        <w:rPr>
          <w:lang w:val="en-US"/>
        </w:rPr>
        <w:t xml:space="preserve">which links several physiological systems. </w:t>
      </w:r>
      <w:r w:rsidR="008277B0" w:rsidRPr="00F54435">
        <w:rPr>
          <w:lang w:val="en-US"/>
        </w:rPr>
        <w:t xml:space="preserve">Here we </w:t>
      </w:r>
      <w:r w:rsidR="009D1137" w:rsidRPr="00F54435">
        <w:rPr>
          <w:lang w:val="en-US"/>
        </w:rPr>
        <w:t>will</w:t>
      </w:r>
      <w:r w:rsidR="008277B0" w:rsidRPr="00F54435">
        <w:rPr>
          <w:lang w:val="en-US"/>
        </w:rPr>
        <w:t xml:space="preserve"> review evidence for the role of oxylipins in inflammatory </w:t>
      </w:r>
      <w:r w:rsidR="00E3641A" w:rsidRPr="00F54435">
        <w:rPr>
          <w:lang w:val="en-US"/>
        </w:rPr>
        <w:t>signal</w:t>
      </w:r>
      <w:r w:rsidR="009C55A3">
        <w:rPr>
          <w:lang w:val="en-US"/>
        </w:rPr>
        <w:t>l</w:t>
      </w:r>
      <w:r w:rsidR="00E3641A" w:rsidRPr="00F54435">
        <w:rPr>
          <w:lang w:val="en-US"/>
        </w:rPr>
        <w:t>ing</w:t>
      </w:r>
      <w:r w:rsidR="008277B0" w:rsidRPr="00F54435">
        <w:rPr>
          <w:lang w:val="en-US"/>
        </w:rPr>
        <w:t xml:space="preserve"> </w:t>
      </w:r>
      <w:r w:rsidR="002C27E4" w:rsidRPr="00F54435">
        <w:rPr>
          <w:lang w:val="en-US"/>
        </w:rPr>
        <w:t xml:space="preserve">crosstalk </w:t>
      </w:r>
      <w:r w:rsidR="008277B0" w:rsidRPr="00F54435">
        <w:rPr>
          <w:lang w:val="en-US"/>
        </w:rPr>
        <w:t xml:space="preserve">within the cardiosplenic axis and </w:t>
      </w:r>
      <w:r w:rsidR="00701ECB" w:rsidRPr="00F54435">
        <w:rPr>
          <w:lang w:val="en-US"/>
        </w:rPr>
        <w:t xml:space="preserve">metabolic </w:t>
      </w:r>
      <w:r w:rsidR="008277B0" w:rsidRPr="00F54435">
        <w:rPr>
          <w:lang w:val="en-US"/>
        </w:rPr>
        <w:t xml:space="preserve">gut-linked axis’ including brain, adipose, and liver. </w:t>
      </w:r>
      <w:r w:rsidR="00D9531E" w:rsidRPr="00F54435">
        <w:rPr>
          <w:lang w:val="en-US"/>
        </w:rPr>
        <w:t>In addition</w:t>
      </w:r>
      <w:r w:rsidR="00EC102A" w:rsidRPr="00F54435">
        <w:rPr>
          <w:lang w:val="en-US"/>
        </w:rPr>
        <w:t xml:space="preserve">, we </w:t>
      </w:r>
      <w:r w:rsidR="009D1137" w:rsidRPr="00F54435">
        <w:rPr>
          <w:lang w:val="en-US"/>
        </w:rPr>
        <w:t>will</w:t>
      </w:r>
      <w:r w:rsidR="00EC102A" w:rsidRPr="00F54435">
        <w:rPr>
          <w:lang w:val="en-US"/>
        </w:rPr>
        <w:t xml:space="preserve"> review </w:t>
      </w:r>
      <w:r w:rsidR="0026526F">
        <w:rPr>
          <w:lang w:val="en-US"/>
        </w:rPr>
        <w:t xml:space="preserve">updated </w:t>
      </w:r>
      <w:r w:rsidR="00D9531E" w:rsidRPr="00F54435">
        <w:rPr>
          <w:lang w:val="en-US"/>
        </w:rPr>
        <w:t>evidence for the use of LC n-3 PUFAs</w:t>
      </w:r>
      <w:r w:rsidR="00734B3F">
        <w:rPr>
          <w:lang w:val="en-US"/>
        </w:rPr>
        <w:t xml:space="preserve"> </w:t>
      </w:r>
      <w:r w:rsidR="00711B7B" w:rsidRPr="00F54435">
        <w:rPr>
          <w:lang w:val="en-US"/>
        </w:rPr>
        <w:t xml:space="preserve">to modulate oxylipin </w:t>
      </w:r>
      <w:r w:rsidR="00E3641A" w:rsidRPr="00F54435">
        <w:rPr>
          <w:lang w:val="en-US"/>
        </w:rPr>
        <w:t>signal</w:t>
      </w:r>
      <w:r w:rsidR="009C55A3">
        <w:rPr>
          <w:lang w:val="en-US"/>
        </w:rPr>
        <w:t>l</w:t>
      </w:r>
      <w:r w:rsidR="00E3641A" w:rsidRPr="00F54435">
        <w:rPr>
          <w:lang w:val="en-US"/>
        </w:rPr>
        <w:t>ing</w:t>
      </w:r>
      <w:r w:rsidR="00711B7B" w:rsidRPr="00F54435">
        <w:rPr>
          <w:lang w:val="en-US"/>
        </w:rPr>
        <w:t xml:space="preserve"> </w:t>
      </w:r>
      <w:r w:rsidR="004A1562">
        <w:rPr>
          <w:lang w:val="en-US"/>
        </w:rPr>
        <w:t xml:space="preserve">and </w:t>
      </w:r>
      <w:r w:rsidR="0026526F">
        <w:rPr>
          <w:lang w:val="en-US"/>
        </w:rPr>
        <w:t>gut microbiome</w:t>
      </w:r>
      <w:r w:rsidR="00711B7B" w:rsidRPr="00F54435">
        <w:rPr>
          <w:lang w:val="en-US"/>
        </w:rPr>
        <w:t xml:space="preserve">. </w:t>
      </w:r>
      <w:r w:rsidR="00EC102A" w:rsidRPr="00F54435">
        <w:rPr>
          <w:lang w:val="en-US"/>
        </w:rPr>
        <w:t xml:space="preserve"> </w:t>
      </w:r>
      <w:r w:rsidRPr="00F54435">
        <w:rPr>
          <w:lang w:val="en-US"/>
        </w:rPr>
        <w:t xml:space="preserve">  </w:t>
      </w:r>
    </w:p>
    <w:p w14:paraId="132D6F05" w14:textId="017EFCA0" w:rsidR="004F0CB5" w:rsidRDefault="004F0CB5" w:rsidP="007A5EEB">
      <w:pPr>
        <w:spacing w:line="480" w:lineRule="auto"/>
        <w:jc w:val="both"/>
        <w:rPr>
          <w:b/>
          <w:bCs/>
          <w:u w:val="single"/>
          <w:lang w:val="en-US"/>
        </w:rPr>
      </w:pPr>
      <w:r w:rsidRPr="004F0CB5">
        <w:rPr>
          <w:b/>
          <w:bCs/>
          <w:u w:val="single"/>
          <w:lang w:val="en-US"/>
        </w:rPr>
        <w:t>2.</w:t>
      </w:r>
      <w:r w:rsidR="00573CEB">
        <w:rPr>
          <w:b/>
          <w:bCs/>
          <w:u w:val="single"/>
          <w:lang w:val="en-US"/>
        </w:rPr>
        <w:t xml:space="preserve"> </w:t>
      </w:r>
      <w:r w:rsidRPr="004F0CB5">
        <w:rPr>
          <w:b/>
          <w:bCs/>
          <w:u w:val="single"/>
          <w:lang w:val="en-US"/>
        </w:rPr>
        <w:t>Cardiosplenic axis</w:t>
      </w:r>
    </w:p>
    <w:p w14:paraId="675062E5" w14:textId="1D01A7CA" w:rsidR="00F733A0" w:rsidRDefault="00DF1B29" w:rsidP="007A5EEB">
      <w:pPr>
        <w:spacing w:line="480" w:lineRule="auto"/>
        <w:jc w:val="both"/>
        <w:rPr>
          <w:lang w:val="en-US"/>
        </w:rPr>
      </w:pPr>
      <w:r w:rsidRPr="00F54435">
        <w:rPr>
          <w:lang w:val="en-US"/>
        </w:rPr>
        <w:t xml:space="preserve">The cardiosplenic axis refers to </w:t>
      </w:r>
      <w:r w:rsidR="00BF1992" w:rsidRPr="00F54435">
        <w:rPr>
          <w:lang w:val="en-US"/>
        </w:rPr>
        <w:t>the relationship between the spleen and cardiac system, integrating both cardiovascular and immune responses.</w:t>
      </w:r>
      <w:r w:rsidR="00BA5CC7" w:rsidRPr="00F54435">
        <w:rPr>
          <w:lang w:val="en-US"/>
        </w:rPr>
        <w:t xml:space="preserve"> </w:t>
      </w:r>
      <w:r w:rsidR="004516D4" w:rsidRPr="00F54435">
        <w:rPr>
          <w:lang w:val="en-US"/>
        </w:rPr>
        <w:t>This relationship was first identified in 194</w:t>
      </w:r>
      <w:r w:rsidR="00995F5A" w:rsidRPr="00F54435">
        <w:rPr>
          <w:lang w:val="en-US"/>
        </w:rPr>
        <w:t>9</w:t>
      </w:r>
      <w:r w:rsidR="004516D4" w:rsidRPr="00F54435">
        <w:rPr>
          <w:lang w:val="en-US"/>
        </w:rPr>
        <w:t xml:space="preserve"> when electrical stimulation of splenic nerves</w:t>
      </w:r>
      <w:r w:rsidR="00995F5A" w:rsidRPr="00F54435">
        <w:rPr>
          <w:lang w:val="en-US"/>
        </w:rPr>
        <w:t xml:space="preserve"> restored ventricle function in dogs </w:t>
      </w:r>
      <w:r w:rsidR="00832FC9" w:rsidRPr="00F54435">
        <w:rPr>
          <w:lang w:val="en-US"/>
        </w:rPr>
        <w:fldChar w:fldCharType="begin">
          <w:fldData xml:space="preserve">PEVuZE5vdGU+PENpdGU+PEF1dGhvcj5SZWluPC9BdXRob3I+PFllYXI+MTk1MTwvWWVhcj48UmVj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</w:fldData>
        </w:fldChar>
      </w:r>
      <w:r w:rsidR="00241BFE">
        <w:rPr>
          <w:lang w:val="en-US"/>
        </w:rPr>
        <w:instrText xml:space="preserve"> ADDIN EN.CITE </w:instrText>
      </w:r>
      <w:r w:rsidR="00241BFE">
        <w:rPr>
          <w:lang w:val="en-US"/>
        </w:rPr>
        <w:fldChar w:fldCharType="begin">
          <w:fldData xml:space="preserve">PEVuZE5vdGU+PENpdGU+PEF1dGhvcj5SZWluPC9BdXRob3I+PFllYXI+MTk1MTwvWWVhcj48UmVj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</w:fldData>
        </w:fldChar>
      </w:r>
      <w:r w:rsidR="00241BFE">
        <w:rPr>
          <w:lang w:val="en-US"/>
        </w:rPr>
        <w:instrText xml:space="preserve"> ADDIN EN.CITE.DATA </w:instrText>
      </w:r>
      <w:r w:rsidR="00241BFE">
        <w:rPr>
          <w:lang w:val="en-US"/>
        </w:rPr>
      </w:r>
      <w:r w:rsidR="00241BFE">
        <w:rPr>
          <w:lang w:val="en-US"/>
        </w:rPr>
        <w:fldChar w:fldCharType="end"/>
      </w:r>
      <w:r w:rsidR="00832FC9" w:rsidRPr="00F54435">
        <w:rPr>
          <w:lang w:val="en-US"/>
        </w:rPr>
      </w:r>
      <w:r w:rsidR="00832FC9" w:rsidRPr="00F54435">
        <w:rPr>
          <w:lang w:val="en-US"/>
        </w:rPr>
        <w:fldChar w:fldCharType="separate"/>
      </w:r>
      <w:r w:rsidR="00241BFE">
        <w:rPr>
          <w:noProof/>
          <w:lang w:val="en-US"/>
        </w:rPr>
        <w:t>(Rein and Dohrn, 1951, Hiraiwa et al., 2022)</w:t>
      </w:r>
      <w:r w:rsidR="00832FC9" w:rsidRPr="00F54435">
        <w:rPr>
          <w:lang w:val="en-US"/>
        </w:rPr>
        <w:fldChar w:fldCharType="end"/>
      </w:r>
      <w:r w:rsidR="00832FC9" w:rsidRPr="00F54435">
        <w:rPr>
          <w:lang w:val="en-US"/>
        </w:rPr>
        <w:t xml:space="preserve">. </w:t>
      </w:r>
      <w:r w:rsidR="00141B5D" w:rsidRPr="00F54435">
        <w:rPr>
          <w:lang w:val="en-US"/>
        </w:rPr>
        <w:t xml:space="preserve">Attention declined until 2009 when </w:t>
      </w:r>
      <w:r w:rsidR="00BC7A8C" w:rsidRPr="00F54435">
        <w:rPr>
          <w:lang w:val="en-US"/>
        </w:rPr>
        <w:t xml:space="preserve">it was observed that splenic activation following myocardial infarction, </w:t>
      </w:r>
      <w:r w:rsidR="00F76E77" w:rsidRPr="00F54435">
        <w:rPr>
          <w:lang w:val="en-US"/>
        </w:rPr>
        <w:t xml:space="preserve">increased production of, and </w:t>
      </w:r>
      <w:r w:rsidR="00BC7A8C" w:rsidRPr="00F54435">
        <w:rPr>
          <w:lang w:val="en-US"/>
        </w:rPr>
        <w:t>mobilized</w:t>
      </w:r>
      <w:r w:rsidR="002F6AD8">
        <w:rPr>
          <w:lang w:val="en-US"/>
        </w:rPr>
        <w:t>,</w:t>
      </w:r>
      <w:r w:rsidR="00BC7A8C" w:rsidRPr="00F54435">
        <w:rPr>
          <w:lang w:val="en-US"/>
        </w:rPr>
        <w:t xml:space="preserve"> </w:t>
      </w:r>
      <w:r w:rsidR="00451048" w:rsidRPr="00F54435">
        <w:rPr>
          <w:lang w:val="en-US"/>
        </w:rPr>
        <w:t xml:space="preserve">splenic monocytes which infiltrated the myocardium </w:t>
      </w:r>
      <w:r w:rsidR="008850D9" w:rsidRPr="00F54435">
        <w:rPr>
          <w:lang w:val="en-US"/>
        </w:rPr>
        <w:fldChar w:fldCharType="begin">
          <w:fldData xml:space="preserve">PEVuZE5vdGU+PENpdGU+PEF1dGhvcj5Td2lyc2tpPC9BdXRob3I+PFllYXI+MjAwOTwvWWVhcj48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</w:fldData>
        </w:fldChar>
      </w:r>
      <w:r w:rsidR="00241BFE">
        <w:rPr>
          <w:lang w:val="en-US"/>
        </w:rPr>
        <w:instrText xml:space="preserve"> ADDIN EN.CITE </w:instrText>
      </w:r>
      <w:r w:rsidR="00241BFE">
        <w:rPr>
          <w:lang w:val="en-US"/>
        </w:rPr>
        <w:fldChar w:fldCharType="begin">
          <w:fldData xml:space="preserve">PEVuZE5vdGU+PENpdGU+PEF1dGhvcj5Td2lyc2tpPC9BdXRob3I+PFllYXI+MjAwOTwvWWVhcj48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</w:fldData>
        </w:fldChar>
      </w:r>
      <w:r w:rsidR="00241BFE">
        <w:rPr>
          <w:lang w:val="en-US"/>
        </w:rPr>
        <w:instrText xml:space="preserve"> ADDIN EN.CITE.DATA </w:instrText>
      </w:r>
      <w:r w:rsidR="00241BFE">
        <w:rPr>
          <w:lang w:val="en-US"/>
        </w:rPr>
      </w:r>
      <w:r w:rsidR="00241BFE">
        <w:rPr>
          <w:lang w:val="en-US"/>
        </w:rPr>
        <w:fldChar w:fldCharType="end"/>
      </w:r>
      <w:r w:rsidR="008850D9" w:rsidRPr="00F54435">
        <w:rPr>
          <w:lang w:val="en-US"/>
        </w:rPr>
      </w:r>
      <w:r w:rsidR="008850D9" w:rsidRPr="00F54435">
        <w:rPr>
          <w:lang w:val="en-US"/>
        </w:rPr>
        <w:fldChar w:fldCharType="separate"/>
      </w:r>
      <w:r w:rsidR="00241BFE">
        <w:rPr>
          <w:noProof/>
          <w:lang w:val="en-US"/>
        </w:rPr>
        <w:t>(Swirski et al., 2009, Dutta et al., 2012, Hiraiwa et al., 2022)</w:t>
      </w:r>
      <w:r w:rsidR="008850D9" w:rsidRPr="00F54435">
        <w:rPr>
          <w:lang w:val="en-US"/>
        </w:rPr>
        <w:fldChar w:fldCharType="end"/>
      </w:r>
      <w:r w:rsidR="008850D9" w:rsidRPr="00F54435">
        <w:rPr>
          <w:lang w:val="en-US"/>
        </w:rPr>
        <w:t xml:space="preserve">. </w:t>
      </w:r>
      <w:r w:rsidR="00656953" w:rsidRPr="00F54435">
        <w:rPr>
          <w:lang w:val="en-US"/>
        </w:rPr>
        <w:t>The spleen is the second largest lymphoid organ in the body with a plethora of immune cells including neutrophils, monocytes, leukocytes, dendritic cells, macrophages, B</w:t>
      </w:r>
      <w:r w:rsidR="002F6AD8">
        <w:rPr>
          <w:lang w:val="en-US"/>
        </w:rPr>
        <w:t>-</w:t>
      </w:r>
      <w:r w:rsidR="00656953" w:rsidRPr="00F54435">
        <w:rPr>
          <w:lang w:val="en-US"/>
        </w:rPr>
        <w:t xml:space="preserve"> and T</w:t>
      </w:r>
      <w:r w:rsidR="002F6AD8">
        <w:rPr>
          <w:lang w:val="en-US"/>
        </w:rPr>
        <w:t>-</w:t>
      </w:r>
      <w:r w:rsidR="00656953" w:rsidRPr="00F54435">
        <w:rPr>
          <w:lang w:val="en-US"/>
        </w:rPr>
        <w:t>cells, residing with</w:t>
      </w:r>
      <w:r w:rsidR="00F733A0">
        <w:rPr>
          <w:lang w:val="en-US"/>
        </w:rPr>
        <w:t>in</w:t>
      </w:r>
      <w:r w:rsidR="00656953" w:rsidRPr="00F54435">
        <w:rPr>
          <w:lang w:val="en-US"/>
        </w:rPr>
        <w:t xml:space="preserve"> organ tissues </w:t>
      </w:r>
      <w:r w:rsidR="00656953" w:rsidRPr="00F54435">
        <w:rPr>
          <w:lang w:val="en-US"/>
        </w:rPr>
        <w:fldChar w:fldCharType="begin"/>
      </w:r>
      <w:r w:rsidR="00241BFE">
        <w:rPr>
          <w:lang w:val="en-US"/>
        </w:rPr>
        <w:instrText xml:space="preserve"> ADDIN EN.CITE &lt;EndNote&gt;&lt;Cite&gt;&lt;Author&gt;Lewis SM&lt;/Author&gt;&lt;Year&gt;2019&lt;/Year&gt;&lt;RecNum&gt;1555&lt;/RecNum&gt;&lt;DisplayText&gt;(Lewis SM et al., 2019)&lt;/DisplayText&gt;&lt;record&gt;&lt;rec-number&gt;1555&lt;/rec-number&gt;&lt;foreign-keys&gt;&lt;key app="EN" db-id="f5xwfwsdrxt0wleexf3525eiwp0srwpdetff" timestamp="1723715972"&gt;1555&lt;/key&gt;&lt;/foreign-keys&gt;&lt;ref-type name="Journal Article"&gt;17&lt;/ref-type&gt;&lt;contributors&gt;&lt;authors&gt;&lt;author&gt;Lewis SM, &lt;/author&gt;&lt;author&gt;Williams A, &lt;/author&gt;&lt;author&gt;Eisenbarth SC&lt;/author&gt;&lt;/authors&gt;&lt;/contributors&gt;&lt;titles&gt;&lt;title&gt; Structure and function of the immune system in the spleen. &lt;/title&gt;&lt;secondary-title&gt;Sci Immunol&lt;/secondary-title&gt;&lt;/titles&gt;&lt;periodical&gt;&lt;full-title&gt;Sci Immunol&lt;/full-title&gt;&lt;/periodical&gt;&lt;pages&gt;eaau6085&lt;/pages&gt;&lt;volume&gt;4&lt;/volume&gt;&lt;number&gt;33&lt;/number&gt;&lt;dates&gt;&lt;year&gt;2019&lt;/year&gt;&lt;/dates&gt;&lt;urls&gt;&lt;/urls&gt;&lt;/record&gt;&lt;/Cite&gt;&lt;/EndNote&gt;</w:instrText>
      </w:r>
      <w:r w:rsidR="00656953" w:rsidRPr="00F54435">
        <w:rPr>
          <w:lang w:val="en-US"/>
        </w:rPr>
        <w:fldChar w:fldCharType="separate"/>
      </w:r>
      <w:r w:rsidR="00241BFE">
        <w:rPr>
          <w:noProof/>
          <w:lang w:val="en-US"/>
        </w:rPr>
        <w:t>(Lewis SM et al., 2019)</w:t>
      </w:r>
      <w:r w:rsidR="00656953" w:rsidRPr="00F54435">
        <w:rPr>
          <w:lang w:val="en-US"/>
        </w:rPr>
        <w:fldChar w:fldCharType="end"/>
      </w:r>
      <w:r w:rsidR="00656953" w:rsidRPr="00F54435">
        <w:rPr>
          <w:lang w:val="en-US"/>
        </w:rPr>
        <w:t xml:space="preserve">. </w:t>
      </w:r>
      <w:r w:rsidR="00832FC9" w:rsidRPr="00F54435">
        <w:rPr>
          <w:lang w:val="en-US"/>
        </w:rPr>
        <w:t>The spleen</w:t>
      </w:r>
      <w:r w:rsidR="00B35BDB" w:rsidRPr="00F54435">
        <w:rPr>
          <w:lang w:val="en-US"/>
        </w:rPr>
        <w:t xml:space="preserve"> therefore</w:t>
      </w:r>
      <w:r w:rsidR="00832FC9" w:rsidRPr="00F54435">
        <w:rPr>
          <w:lang w:val="en-US"/>
        </w:rPr>
        <w:t xml:space="preserve"> plays a central role in immune surveillance and response, including the deployment of immune cells to tissue sites and injury, including the heart </w:t>
      </w:r>
      <w:r w:rsidR="00832FC9" w:rsidRPr="00F54435">
        <w:rPr>
          <w:lang w:val="en-US"/>
        </w:rPr>
        <w:fldChar w:fldCharType="begin"/>
      </w:r>
      <w:r w:rsidR="00241BFE">
        <w:rPr>
          <w:lang w:val="en-US"/>
        </w:rPr>
        <w:instrText xml:space="preserve"> ADDIN EN.CITE &lt;EndNote&gt;&lt;Cite&gt;&lt;Author&gt;Swirski&lt;/Author&gt;&lt;Year&gt;2009&lt;/Year&gt;&lt;RecNum&gt;1285&lt;/RecNum&gt;&lt;DisplayText&gt;(Swirski et al., 2009)&lt;/DisplayText&gt;&lt;record&gt;&lt;rec-number&gt;1285&lt;/rec-number&gt;&lt;foreign-keys&gt;&lt;key app="EN" db-id="z2a2f2ts2z05aweesrrxwascpvr0s2wwvwvd" timestamp="1715855499"&gt;1285&lt;/key&gt;&lt;/foreign-keys&gt;&lt;ref-type name="Journal Article"&gt;17&lt;/ref-type&gt;&lt;contributors&gt;&lt;authors&gt;&lt;author&gt;Swirski, FK. &lt;/author&gt;&lt;author&gt;Nahrendorf, M.&lt;/author&gt;&lt;author&gt;Etzrodt, M.&lt;/author&gt;&lt;author&gt;Wildgruber, M.&lt;/author&gt;&lt;author&gt;Cortez-Retamozo, V.&lt;/author&gt;&lt;author&gt;Panizzi, P.&lt;/author&gt;&lt;author&gt;Figueiredo, J.&lt;/author&gt;&lt;author&gt;Kohler, RH.&lt;/author&gt;&lt;author&gt;Chudnovskiy, A.&lt;/author&gt;&lt;author&gt;Waterman, P.&lt;/author&gt;&lt;author&gt;Aikawa, E.&lt;/author&gt;&lt;author&gt;Mempel, TR.&lt;/author&gt;&lt;author&gt;Libby, P.&lt;/author&gt;&lt;author&gt;Weissleder, R.&lt;/author&gt;&lt;author&gt;Pittet, MJ.&lt;/author&gt;&lt;/authors&gt;&lt;/contributors&gt;&lt;titles&gt;&lt;title&gt;Identification of Splenic Reservoir Monocytes and Their Deployment to Inflammatory Sites&lt;/title&gt;&lt;secondary-title&gt;Science&lt;/secondary-title&gt;&lt;/titles&gt;&lt;periodical&gt;&lt;full-title&gt;SCIENCE&lt;/full-title&gt;&lt;/periodical&gt;&lt;pages&gt;612-616&lt;/pages&gt;&lt;volume&gt;325 &lt;/volume&gt;&lt;dates&gt;&lt;year&gt;2009&lt;/year&gt;&lt;/dates&gt;&lt;urls&gt;&lt;/urls&gt;&lt;/record&gt;&lt;/Cite&gt;&lt;/EndNote&gt;</w:instrText>
      </w:r>
      <w:r w:rsidR="00832FC9" w:rsidRPr="00F54435">
        <w:rPr>
          <w:lang w:val="en-US"/>
        </w:rPr>
        <w:fldChar w:fldCharType="separate"/>
      </w:r>
      <w:r w:rsidR="00241BFE">
        <w:rPr>
          <w:noProof/>
          <w:lang w:val="en-US"/>
        </w:rPr>
        <w:t>(Swirski et al., 2009)</w:t>
      </w:r>
      <w:r w:rsidR="00832FC9" w:rsidRPr="00F54435">
        <w:rPr>
          <w:lang w:val="en-US"/>
        </w:rPr>
        <w:fldChar w:fldCharType="end"/>
      </w:r>
      <w:r w:rsidR="00832FC9" w:rsidRPr="00F54435">
        <w:rPr>
          <w:lang w:val="en-US"/>
        </w:rPr>
        <w:t xml:space="preserve">. </w:t>
      </w:r>
    </w:p>
    <w:p w14:paraId="26A1F364" w14:textId="24EC8EE1" w:rsidR="00DD0777" w:rsidRPr="004F0CB5" w:rsidRDefault="00832FC9" w:rsidP="007A5EEB">
      <w:pPr>
        <w:spacing w:line="480" w:lineRule="auto"/>
        <w:jc w:val="both"/>
        <w:rPr>
          <w:b/>
          <w:bCs/>
          <w:u w:val="single"/>
          <w:lang w:val="en-US"/>
        </w:rPr>
      </w:pPr>
      <w:r w:rsidRPr="00F54435">
        <w:rPr>
          <w:lang w:val="en-US"/>
        </w:rPr>
        <w:t xml:space="preserve">Damage to cardiac tissues results in immune cell activation and relocation to the site of injury which is mediated through crosstalk between the spleen and cardiac tissues </w:t>
      </w:r>
      <w:r w:rsidRPr="00F54435">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Pr="00F54435">
        <w:rPr>
          <w:lang w:val="en-US"/>
        </w:rPr>
      </w:r>
      <w:r w:rsidRPr="00F54435">
        <w:rPr>
          <w:lang w:val="en-US"/>
        </w:rPr>
        <w:fldChar w:fldCharType="separate"/>
      </w:r>
      <w:r w:rsidR="00241BFE">
        <w:rPr>
          <w:noProof/>
          <w:lang w:val="en-US"/>
        </w:rPr>
        <w:t>(Hiraiwa et al., 2022)</w:t>
      </w:r>
      <w:r w:rsidRPr="00F54435">
        <w:rPr>
          <w:lang w:val="en-US"/>
        </w:rPr>
        <w:fldChar w:fldCharType="end"/>
      </w:r>
      <w:r w:rsidRPr="00F54435">
        <w:rPr>
          <w:lang w:val="en-US"/>
        </w:rPr>
        <w:t xml:space="preserve">. Splenic </w:t>
      </w:r>
      <w:r w:rsidR="00FF7E56" w:rsidRPr="00F54435">
        <w:rPr>
          <w:lang w:val="en-US"/>
        </w:rPr>
        <w:t xml:space="preserve">metabolic activity and </w:t>
      </w:r>
      <w:r w:rsidRPr="00F54435">
        <w:rPr>
          <w:lang w:val="en-US"/>
        </w:rPr>
        <w:t xml:space="preserve">remodelling occurs </w:t>
      </w:r>
      <w:r w:rsidR="00FD3D9A" w:rsidRPr="00F54435">
        <w:rPr>
          <w:lang w:val="en-US"/>
        </w:rPr>
        <w:t xml:space="preserve">in response to damage, </w:t>
      </w:r>
      <w:r w:rsidRPr="00F54435">
        <w:rPr>
          <w:lang w:val="en-US"/>
        </w:rPr>
        <w:t xml:space="preserve">leading to changes in the </w:t>
      </w:r>
      <w:r w:rsidRPr="00F54435">
        <w:rPr>
          <w:lang w:val="en-US"/>
        </w:rPr>
        <w:lastRenderedPageBreak/>
        <w:t>composition of splenic derived immune cells including</w:t>
      </w:r>
      <w:r w:rsidR="004C60AC" w:rsidRPr="00F54435">
        <w:rPr>
          <w:lang w:val="en-US"/>
        </w:rPr>
        <w:t xml:space="preserve"> activated (inflammatory)</w:t>
      </w:r>
      <w:r w:rsidRPr="00F54435">
        <w:rPr>
          <w:lang w:val="en-US"/>
        </w:rPr>
        <w:t xml:space="preserve"> splenic macrophages which are recruited to the heart </w:t>
      </w:r>
      <w:r w:rsidRPr="00F54435">
        <w:rPr>
          <w:lang w:val="en-US"/>
        </w:rPr>
        <w:fldChar w:fldCharType="begin">
          <w:fldData xml:space="preserve">PEVuZE5vdGU+PENpdGU+PEF1dGhvcj5IaXJhaXdhPC9BdXRob3I+PFllYXI+MjAyMjwvWWVhcj48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IaXJhaXdhPC9BdXRob3I+PFllYXI+MjAyMjwvWWVhcj48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Pr="00F54435">
        <w:rPr>
          <w:lang w:val="en-US"/>
        </w:rPr>
      </w:r>
      <w:r w:rsidRPr="00F54435">
        <w:rPr>
          <w:lang w:val="en-US"/>
        </w:rPr>
        <w:fldChar w:fldCharType="separate"/>
      </w:r>
      <w:r w:rsidR="00241BFE">
        <w:rPr>
          <w:noProof/>
          <w:lang w:val="en-US"/>
        </w:rPr>
        <w:t>(Hiraiwa et al., 2022, Emami et al., 2015, Kercheva M et al., 2022)</w:t>
      </w:r>
      <w:r w:rsidRPr="00F54435">
        <w:rPr>
          <w:lang w:val="en-US"/>
        </w:rPr>
        <w:fldChar w:fldCharType="end"/>
      </w:r>
      <w:r w:rsidRPr="00F54435">
        <w:rPr>
          <w:lang w:val="en-US"/>
        </w:rPr>
        <w:t xml:space="preserve">. </w:t>
      </w:r>
      <w:r w:rsidR="004C60AC" w:rsidRPr="00F54435">
        <w:rPr>
          <w:lang w:val="en-US"/>
        </w:rPr>
        <w:t>Resultant cardiac remodelling can be adaptive, suppressing cardiac inflammation and support normal cardiac rhythm, or lead to cardiac fibrosis</w:t>
      </w:r>
      <w:r w:rsidR="00E94387" w:rsidRPr="00F54435">
        <w:rPr>
          <w:lang w:val="en-US"/>
        </w:rPr>
        <w:t xml:space="preserve"> and </w:t>
      </w:r>
      <w:r w:rsidR="004C60AC" w:rsidRPr="00F54435">
        <w:rPr>
          <w:lang w:val="en-US"/>
        </w:rPr>
        <w:t xml:space="preserve">worsen cardiac function </w:t>
      </w:r>
      <w:r w:rsidR="004C60AC" w:rsidRPr="00F54435">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IaXJhaXdhPC9BdXRob3I+PFllYXI+MjAyMjwvWWVhcj48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4C60AC" w:rsidRPr="00F54435">
        <w:rPr>
          <w:lang w:val="en-US"/>
        </w:rPr>
      </w:r>
      <w:r w:rsidR="004C60AC" w:rsidRPr="00F54435">
        <w:rPr>
          <w:lang w:val="en-US"/>
        </w:rPr>
        <w:fldChar w:fldCharType="separate"/>
      </w:r>
      <w:r w:rsidR="00241BFE">
        <w:rPr>
          <w:noProof/>
          <w:lang w:val="en-US"/>
        </w:rPr>
        <w:t>(Hiraiwa et al., 2022)</w:t>
      </w:r>
      <w:r w:rsidR="004C60AC" w:rsidRPr="00F54435">
        <w:rPr>
          <w:lang w:val="en-US"/>
        </w:rPr>
        <w:fldChar w:fldCharType="end"/>
      </w:r>
      <w:r w:rsidR="004C60AC" w:rsidRPr="00F54435">
        <w:rPr>
          <w:lang w:val="en-US"/>
        </w:rPr>
        <w:t xml:space="preserve">.  </w:t>
      </w:r>
    </w:p>
    <w:p w14:paraId="7FFF3D98" w14:textId="5CD1584C" w:rsidR="004F0CB5" w:rsidRPr="004F0CB5" w:rsidRDefault="004F0CB5" w:rsidP="007A5EEB">
      <w:pPr>
        <w:spacing w:line="480" w:lineRule="auto"/>
        <w:jc w:val="both"/>
        <w:rPr>
          <w:b/>
          <w:bCs/>
          <w:u w:val="single"/>
          <w:lang w:val="en-US"/>
        </w:rPr>
      </w:pPr>
      <w:r w:rsidRPr="004F0CB5">
        <w:rPr>
          <w:b/>
          <w:bCs/>
          <w:u w:val="single"/>
          <w:lang w:val="en-US"/>
        </w:rPr>
        <w:t xml:space="preserve">2.1 </w:t>
      </w:r>
      <w:r w:rsidR="00A77A8C">
        <w:rPr>
          <w:b/>
          <w:bCs/>
          <w:u w:val="single"/>
          <w:lang w:val="en-US"/>
        </w:rPr>
        <w:t>Mechanisms of communication</w:t>
      </w:r>
      <w:r w:rsidRPr="004F0CB5">
        <w:rPr>
          <w:b/>
          <w:bCs/>
          <w:u w:val="single"/>
          <w:lang w:val="en-US"/>
        </w:rPr>
        <w:t xml:space="preserve"> of the cardiosplenic axis</w:t>
      </w:r>
    </w:p>
    <w:p w14:paraId="5ED1737F" w14:textId="0A5028A1" w:rsidR="004C60AC" w:rsidRPr="00F54435" w:rsidRDefault="00FF7E56" w:rsidP="007A5EEB">
      <w:pPr>
        <w:spacing w:line="480" w:lineRule="auto"/>
        <w:jc w:val="both"/>
        <w:rPr>
          <w:lang w:val="en-US"/>
        </w:rPr>
      </w:pPr>
      <w:r w:rsidRPr="00F54435">
        <w:rPr>
          <w:lang w:val="en-US"/>
        </w:rPr>
        <w:t>Changes to immune cell populations and activation can result in altered inflammatory profiles of</w:t>
      </w:r>
      <w:r w:rsidR="00E94387" w:rsidRPr="00F54435">
        <w:rPr>
          <w:lang w:val="en-US"/>
        </w:rPr>
        <w:t xml:space="preserve"> </w:t>
      </w:r>
      <w:r w:rsidRPr="00F54435">
        <w:rPr>
          <w:lang w:val="en-US"/>
        </w:rPr>
        <w:t>cell</w:t>
      </w:r>
      <w:r w:rsidR="00B35BDB" w:rsidRPr="00F54435">
        <w:rPr>
          <w:lang w:val="en-US"/>
        </w:rPr>
        <w:t>s</w:t>
      </w:r>
      <w:r w:rsidRPr="00F54435">
        <w:rPr>
          <w:lang w:val="en-US"/>
        </w:rPr>
        <w:t xml:space="preserve"> including changes to cytokine signalling</w:t>
      </w:r>
      <w:r w:rsidR="00B35BDB" w:rsidRPr="00F54435">
        <w:rPr>
          <w:lang w:val="en-US"/>
        </w:rPr>
        <w:t xml:space="preserve">, </w:t>
      </w:r>
      <w:r w:rsidRPr="00F54435">
        <w:rPr>
          <w:lang w:val="en-US"/>
        </w:rPr>
        <w:t>a</w:t>
      </w:r>
      <w:r w:rsidR="00C51B6E" w:rsidRPr="00F54435">
        <w:rPr>
          <w:lang w:val="en-US"/>
        </w:rPr>
        <w:t xml:space="preserve"> route of </w:t>
      </w:r>
      <w:r w:rsidRPr="00F54435">
        <w:rPr>
          <w:lang w:val="en-US"/>
        </w:rPr>
        <w:t>communication</w:t>
      </w:r>
      <w:r w:rsidR="00C51B6E" w:rsidRPr="00F54435">
        <w:rPr>
          <w:lang w:val="en-US"/>
        </w:rPr>
        <w:t xml:space="preserve"> between the spleen and heart. A</w:t>
      </w:r>
      <w:r w:rsidR="004C60AC" w:rsidRPr="00F54435">
        <w:rPr>
          <w:lang w:val="en-US"/>
        </w:rPr>
        <w:t xml:space="preserve">ctivation of the </w:t>
      </w:r>
      <w:r w:rsidR="00C51B6E" w:rsidRPr="00F54435">
        <w:rPr>
          <w:lang w:val="en-US"/>
        </w:rPr>
        <w:t>beta-adrenoreceptor (</w:t>
      </w:r>
      <w:r w:rsidR="004C60AC" w:rsidRPr="00F54435">
        <w:rPr>
          <w:lang w:val="en-US"/>
        </w:rPr>
        <w:t>sympathetic nervous system</w:t>
      </w:r>
      <w:r w:rsidR="00C51B6E" w:rsidRPr="00F54435">
        <w:rPr>
          <w:lang w:val="en-US"/>
        </w:rPr>
        <w:t>)</w:t>
      </w:r>
      <w:r w:rsidR="004C60AC" w:rsidRPr="00F54435">
        <w:rPr>
          <w:lang w:val="en-US"/>
        </w:rPr>
        <w:t xml:space="preserve"> </w:t>
      </w:r>
      <w:r w:rsidR="00C51B6E" w:rsidRPr="00F54435">
        <w:rPr>
          <w:lang w:val="en-US"/>
        </w:rPr>
        <w:t>during</w:t>
      </w:r>
      <w:r w:rsidR="004C60AC" w:rsidRPr="00F54435">
        <w:rPr>
          <w:lang w:val="en-US"/>
        </w:rPr>
        <w:t xml:space="preserve"> cardiovascular events promotes splenic leukocyte mobilisation and increased splenic</w:t>
      </w:r>
      <w:r w:rsidR="0015094F">
        <w:rPr>
          <w:lang w:val="en-US"/>
        </w:rPr>
        <w:t xml:space="preserve"> interleukin</w:t>
      </w:r>
      <w:r w:rsidR="004C60AC" w:rsidRPr="00F54435">
        <w:rPr>
          <w:lang w:val="en-US"/>
        </w:rPr>
        <w:t xml:space="preserve"> </w:t>
      </w:r>
      <w:r w:rsidR="0015094F">
        <w:rPr>
          <w:lang w:val="en-US"/>
        </w:rPr>
        <w:t>(</w:t>
      </w:r>
      <w:r w:rsidR="004C60AC" w:rsidRPr="00F54435">
        <w:rPr>
          <w:lang w:val="en-US"/>
        </w:rPr>
        <w:t>IL</w:t>
      </w:r>
      <w:r w:rsidR="0015094F">
        <w:rPr>
          <w:lang w:val="en-US"/>
        </w:rPr>
        <w:t>)</w:t>
      </w:r>
      <w:r w:rsidR="004C60AC" w:rsidRPr="00F54435">
        <w:rPr>
          <w:lang w:val="en-US"/>
        </w:rPr>
        <w:t xml:space="preserve">-10 mRNA expression which has been associated with reduced infarct size in mice </w:t>
      </w:r>
      <w:r w:rsidR="00A16006">
        <w:rPr>
          <w:lang w:val="en-US"/>
        </w:rPr>
        <w:fldChar w:fldCharType="begin"/>
      </w:r>
      <w:r w:rsidR="00241BFE">
        <w:rPr>
          <w:lang w:val="en-US"/>
        </w:rPr>
        <w:instrText xml:space="preserve"> ADDIN EN.CITE &lt;EndNote&gt;&lt;Cite&gt;&lt;Author&gt;Tian Y&lt;/Author&gt;&lt;Year&gt;2018&lt;/Year&gt;&lt;RecNum&gt;1551&lt;/RecNum&gt;&lt;DisplayText&gt;(Tian Y et al., 2018)&lt;/DisplayText&gt;&lt;record&gt;&lt;rec-number&gt;1551&lt;/rec-number&gt;&lt;foreign-keys&gt;&lt;key app="EN" db-id="f5xwfwsdrxt0wleexf3525eiwp0srwpdetff" timestamp="1723714549"&gt;1551&lt;/key&gt;&lt;/foreign-keys&gt;&lt;ref-type name="Journal Article"&gt;17&lt;/ref-type&gt;&lt;contributors&gt;&lt;authors&gt;&lt;author&gt;Tian Y, &lt;/author&gt;&lt;author&gt;Miao B, &lt;/author&gt;&lt;author&gt;Charles EJ, &lt;/author&gt;&lt;author&gt;Wu D, &lt;/author&gt;&lt;author&gt;Kron IL, &lt;/author&gt;&lt;author&gt;French BA, &lt;/author&gt;&lt;author&gt;Yang Z,&lt;/author&gt;&lt;/authors&gt;&lt;/contributors&gt;&lt;titles&gt;&lt;title&gt;Stimulation of the Beta2 Adrenergic Receptor at Reperfusion Limits Myocardial Reperfusion Injury via an Interleukin-10-Dependent Anti-Inflammatory Pathway in the Spleen&lt;/title&gt;&lt;secondary-title&gt;Circ J. &lt;/secondary-title&gt;&lt;/titles&gt;&lt;periodical&gt;&lt;full-title&gt;Circ J.&lt;/full-title&gt;&lt;/periodical&gt;&lt;pages&gt;2829-2836&lt;/pages&gt;&lt;volume&gt;82&lt;/volume&gt;&lt;number&gt;11&lt;/number&gt;&lt;dates&gt;&lt;year&gt;2018&lt;/year&gt;&lt;/dates&gt;&lt;urls&gt;&lt;/urls&gt;&lt;/record&gt;&lt;/Cite&gt;&lt;/EndNote&gt;</w:instrText>
      </w:r>
      <w:r w:rsidR="00A16006">
        <w:rPr>
          <w:lang w:val="en-US"/>
        </w:rPr>
        <w:fldChar w:fldCharType="separate"/>
      </w:r>
      <w:r w:rsidR="00241BFE">
        <w:rPr>
          <w:noProof/>
          <w:lang w:val="en-US"/>
        </w:rPr>
        <w:t>(Tian Y et al., 2018)</w:t>
      </w:r>
      <w:r w:rsidR="00A16006">
        <w:rPr>
          <w:lang w:val="en-US"/>
        </w:rPr>
        <w:fldChar w:fldCharType="end"/>
      </w:r>
      <w:r w:rsidR="00A16006">
        <w:rPr>
          <w:lang w:val="en-US"/>
        </w:rPr>
        <w:t>.</w:t>
      </w:r>
      <w:r w:rsidR="004C60AC" w:rsidRPr="00F54435">
        <w:rPr>
          <w:lang w:val="en-US"/>
        </w:rPr>
        <w:t xml:space="preserve"> This suggests splenic IL-10 may have a cardioprotective effect and is a key communicatory signal between the spleen and the cardiovascular system</w:t>
      </w:r>
      <w:r w:rsidR="00A16006">
        <w:rPr>
          <w:lang w:val="en-US"/>
        </w:rPr>
        <w:t xml:space="preserve"> </w:t>
      </w:r>
      <w:r w:rsidR="00A16006">
        <w:rPr>
          <w:lang w:val="en-US"/>
        </w:rPr>
        <w:fldChar w:fldCharType="begin">
          <w:fldData xml:space="preserve">PEVuZE5vdGU+PENpdGU+PEF1dGhvcj5UaWFuIFk8L0F1dGhvcj48WWVhcj4yMDE4PC9ZZWFyPjxS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</w:fldData>
        </w:fldChar>
      </w:r>
      <w:r w:rsidR="00241BFE">
        <w:rPr>
          <w:lang w:val="en-US"/>
        </w:rPr>
        <w:instrText xml:space="preserve"> ADDIN EN.CITE </w:instrText>
      </w:r>
      <w:r w:rsidR="00241BFE">
        <w:rPr>
          <w:lang w:val="en-US"/>
        </w:rPr>
        <w:fldChar w:fldCharType="begin">
          <w:fldData xml:space="preserve">PEVuZE5vdGU+PENpdGU+PEF1dGhvcj5UaWFuIFk8L0F1dGhvcj48WWVhcj4yMDE4PC9ZZWFyPjxS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</w:fldData>
        </w:fldChar>
      </w:r>
      <w:r w:rsidR="00241BFE">
        <w:rPr>
          <w:lang w:val="en-US"/>
        </w:rPr>
        <w:instrText xml:space="preserve"> ADDIN EN.CITE.DATA </w:instrText>
      </w:r>
      <w:r w:rsidR="00241BFE">
        <w:rPr>
          <w:lang w:val="en-US"/>
        </w:rPr>
      </w:r>
      <w:r w:rsidR="00241BFE">
        <w:rPr>
          <w:lang w:val="en-US"/>
        </w:rPr>
        <w:fldChar w:fldCharType="end"/>
      </w:r>
      <w:r w:rsidR="00A16006">
        <w:rPr>
          <w:lang w:val="en-US"/>
        </w:rPr>
      </w:r>
      <w:r w:rsidR="00A16006">
        <w:rPr>
          <w:lang w:val="en-US"/>
        </w:rPr>
        <w:fldChar w:fldCharType="separate"/>
      </w:r>
      <w:r w:rsidR="00241BFE">
        <w:rPr>
          <w:noProof/>
          <w:lang w:val="en-US"/>
        </w:rPr>
        <w:t>(Tian Y et al., 2018, Markowski P et al., 2013)</w:t>
      </w:r>
      <w:r w:rsidR="00A16006">
        <w:rPr>
          <w:lang w:val="en-US"/>
        </w:rPr>
        <w:fldChar w:fldCharType="end"/>
      </w:r>
      <w:r w:rsidR="00A16006">
        <w:rPr>
          <w:lang w:val="en-US"/>
        </w:rPr>
        <w:t xml:space="preserve">. </w:t>
      </w:r>
      <w:r w:rsidR="00C51B6E" w:rsidRPr="00F54435">
        <w:rPr>
          <w:lang w:val="en-US"/>
        </w:rPr>
        <w:t xml:space="preserve">On the other hand, </w:t>
      </w:r>
      <w:r w:rsidR="00177108">
        <w:rPr>
          <w:lang w:val="en-US"/>
        </w:rPr>
        <w:t>tumor necrosis factor-alpha (</w:t>
      </w:r>
      <w:r w:rsidR="00C51B6E" w:rsidRPr="00F54435">
        <w:rPr>
          <w:lang w:val="en-US"/>
        </w:rPr>
        <w:t>TNF</w:t>
      </w:r>
      <w:r w:rsidR="00C51B6E" w:rsidRPr="00F54435">
        <w:rPr>
          <w:rFonts w:cstheme="minorHAnsi"/>
          <w:lang w:val="en-US"/>
        </w:rPr>
        <w:t>α</w:t>
      </w:r>
      <w:r w:rsidR="00177108">
        <w:rPr>
          <w:rFonts w:cstheme="minorHAnsi"/>
          <w:lang w:val="en-US"/>
        </w:rPr>
        <w:t>)</w:t>
      </w:r>
      <w:r w:rsidR="00C51B6E" w:rsidRPr="00F54435">
        <w:rPr>
          <w:lang w:val="en-US"/>
        </w:rPr>
        <w:t xml:space="preserve"> and IL-1</w:t>
      </w:r>
      <w:r w:rsidR="00C51B6E" w:rsidRPr="00F54435">
        <w:rPr>
          <w:rFonts w:cstheme="minorHAnsi"/>
          <w:lang w:val="en-US"/>
        </w:rPr>
        <w:t>β</w:t>
      </w:r>
      <w:r w:rsidR="00C51B6E" w:rsidRPr="00F54435">
        <w:rPr>
          <w:lang w:val="en-US"/>
        </w:rPr>
        <w:t xml:space="preserve"> secreted from activated migratory splenic immune cells and those resident in cardiac tissues, are implicated in promoting cardiac inflammation and worsening function </w:t>
      </w:r>
      <w:r w:rsidR="00C51B6E" w:rsidRPr="00F54435">
        <w:rPr>
          <w:lang w:val="en-US"/>
        </w:rPr>
        <w:fldChar w:fldCharType="begin">
          <w:fldData xml:space="preserve">PEVuZE5vdGU+PENpdGU+PEF1dGhvcj5MaTwvQXV0aG9yPjxZZWFyPjIwMjE8L1llYXI+PFJlY051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I4MTY4MTwvY3VzdG9t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</w:fldData>
        </w:fldChar>
      </w:r>
      <w:r w:rsidR="00241BFE">
        <w:rPr>
          <w:lang w:val="en-US"/>
        </w:rPr>
        <w:instrText xml:space="preserve"> ADDIN EN.CITE </w:instrText>
      </w:r>
      <w:r w:rsidR="00241BFE">
        <w:rPr>
          <w:lang w:val="en-US"/>
        </w:rPr>
        <w:fldChar w:fldCharType="begin">
          <w:fldData xml:space="preserve">PEVuZE5vdGU+PENpdGU+PEF1dGhvcj5MaTwvQXV0aG9yPjxZZWFyPjIwMjE8L1llYXI+PFJlY051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I4MTY4MTwvY3VzdG9t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</w:fldData>
        </w:fldChar>
      </w:r>
      <w:r w:rsidR="00241BFE">
        <w:rPr>
          <w:lang w:val="en-US"/>
        </w:rPr>
        <w:instrText xml:space="preserve"> ADDIN EN.CITE.DATA </w:instrText>
      </w:r>
      <w:r w:rsidR="00241BFE">
        <w:rPr>
          <w:lang w:val="en-US"/>
        </w:rPr>
      </w:r>
      <w:r w:rsidR="00241BFE">
        <w:rPr>
          <w:lang w:val="en-US"/>
        </w:rPr>
        <w:fldChar w:fldCharType="end"/>
      </w:r>
      <w:r w:rsidR="00C51B6E" w:rsidRPr="00F54435">
        <w:rPr>
          <w:lang w:val="en-US"/>
        </w:rPr>
      </w:r>
      <w:r w:rsidR="00C51B6E" w:rsidRPr="00F54435">
        <w:rPr>
          <w:lang w:val="en-US"/>
        </w:rPr>
        <w:fldChar w:fldCharType="separate"/>
      </w:r>
      <w:r w:rsidR="00241BFE">
        <w:rPr>
          <w:noProof/>
          <w:lang w:val="en-US"/>
        </w:rPr>
        <w:t>(Li et al., 2021a, Tschope et al., 2021)</w:t>
      </w:r>
      <w:r w:rsidR="00C51B6E" w:rsidRPr="00F54435">
        <w:rPr>
          <w:lang w:val="en-US"/>
        </w:rPr>
        <w:fldChar w:fldCharType="end"/>
      </w:r>
      <w:r w:rsidR="00C51B6E" w:rsidRPr="00F54435">
        <w:rPr>
          <w:lang w:val="en-US"/>
        </w:rPr>
        <w:t xml:space="preserve">. </w:t>
      </w:r>
      <w:r w:rsidR="004C60AC" w:rsidRPr="00F54435">
        <w:rPr>
          <w:lang w:val="en-US"/>
        </w:rPr>
        <w:t xml:space="preserve">What </w:t>
      </w:r>
      <w:r w:rsidR="00C51B6E" w:rsidRPr="00F54435">
        <w:rPr>
          <w:lang w:val="en-US"/>
        </w:rPr>
        <w:t xml:space="preserve">remains </w:t>
      </w:r>
      <w:r w:rsidR="007B01FD">
        <w:rPr>
          <w:lang w:val="en-US"/>
        </w:rPr>
        <w:t>less well described</w:t>
      </w:r>
      <w:r w:rsidR="007B01FD" w:rsidRPr="00F54435">
        <w:rPr>
          <w:lang w:val="en-US"/>
        </w:rPr>
        <w:t xml:space="preserve"> </w:t>
      </w:r>
      <w:r w:rsidR="004C60AC" w:rsidRPr="00F54435">
        <w:rPr>
          <w:lang w:val="en-US"/>
        </w:rPr>
        <w:t xml:space="preserve">is the role of </w:t>
      </w:r>
      <w:r w:rsidR="00C51B6E" w:rsidRPr="00F54435">
        <w:rPr>
          <w:lang w:val="en-US"/>
        </w:rPr>
        <w:t xml:space="preserve">other </w:t>
      </w:r>
      <w:r w:rsidR="004C60AC" w:rsidRPr="00F54435">
        <w:rPr>
          <w:lang w:val="en-US"/>
        </w:rPr>
        <w:t>inflammatory cell derived signals in cardiosplenic crosstalk</w:t>
      </w:r>
      <w:r w:rsidR="00C51B6E" w:rsidRPr="00F54435">
        <w:rPr>
          <w:lang w:val="en-US"/>
        </w:rPr>
        <w:t xml:space="preserve"> such as oxylipins</w:t>
      </w:r>
      <w:r w:rsidR="004C60AC" w:rsidRPr="00F54435">
        <w:rPr>
          <w:lang w:val="en-US"/>
        </w:rPr>
        <w:t>.</w:t>
      </w:r>
    </w:p>
    <w:p w14:paraId="1B4DFB69" w14:textId="3ED86778" w:rsidR="00A77A8C" w:rsidRDefault="00830BB1" w:rsidP="007A5EEB">
      <w:pPr>
        <w:spacing w:line="480" w:lineRule="auto"/>
        <w:jc w:val="both"/>
        <w:rPr>
          <w:lang w:val="en-US"/>
        </w:rPr>
      </w:pPr>
      <w:r w:rsidRPr="00F54435">
        <w:rPr>
          <w:lang w:val="en-US"/>
        </w:rPr>
        <w:t>Through</w:t>
      </w:r>
      <w:r w:rsidR="00832FC9" w:rsidRPr="00F54435">
        <w:rPr>
          <w:lang w:val="en-US"/>
        </w:rPr>
        <w:t xml:space="preserve"> modulating immune cell behavior, oxylipins may indirectly influence cardiovascular health through their effects on splenic immune function. Additionally, immune cell</w:t>
      </w:r>
      <w:r w:rsidR="00B35BDB" w:rsidRPr="00F54435">
        <w:rPr>
          <w:lang w:val="en-US"/>
        </w:rPr>
        <w:t xml:space="preserve"> </w:t>
      </w:r>
      <w:r w:rsidR="00FF7E56" w:rsidRPr="00F54435">
        <w:rPr>
          <w:lang w:val="en-US"/>
        </w:rPr>
        <w:t>derived</w:t>
      </w:r>
      <w:r w:rsidR="00832FC9" w:rsidRPr="00F54435">
        <w:rPr>
          <w:lang w:val="en-US"/>
        </w:rPr>
        <w:t xml:space="preserve"> oxylipins themselves</w:t>
      </w:r>
      <w:r w:rsidR="00FF7E56" w:rsidRPr="00F54435">
        <w:rPr>
          <w:lang w:val="en-US"/>
        </w:rPr>
        <w:t xml:space="preserve"> can </w:t>
      </w:r>
      <w:r w:rsidR="00832FC9" w:rsidRPr="00F54435">
        <w:rPr>
          <w:lang w:val="en-US"/>
        </w:rPr>
        <w:t>contribut</w:t>
      </w:r>
      <w:r w:rsidR="00FF7E56" w:rsidRPr="00F54435">
        <w:rPr>
          <w:lang w:val="en-US"/>
        </w:rPr>
        <w:t>e</w:t>
      </w:r>
      <w:r w:rsidR="00832FC9" w:rsidRPr="00F54435">
        <w:rPr>
          <w:lang w:val="en-US"/>
        </w:rPr>
        <w:t xml:space="preserve"> to the local and systemic oxylipin milieu within the cardiosplenic axis. </w:t>
      </w:r>
      <w:r w:rsidR="00A24474" w:rsidRPr="00F54435">
        <w:rPr>
          <w:lang w:val="en-US"/>
        </w:rPr>
        <w:t>Oxylipins also exert direct effects on vascular function, including regulation of vascular tone, endothelial function, and vascular inflammation</w:t>
      </w:r>
      <w:r w:rsidR="00D4186B" w:rsidRPr="00F54435">
        <w:rPr>
          <w:lang w:val="en-US"/>
        </w:rPr>
        <w:t xml:space="preserve"> </w:t>
      </w:r>
      <w:r w:rsidR="00D4186B" w:rsidRPr="00F54435">
        <w:rPr>
          <w:lang w:val="en-US"/>
        </w:rPr>
        <w:fldChar w:fldCharType="begin">
          <w:fldData xml:space="preserve">PEVuZE5vdGU+PENpdGU+PEF1dGhvcj5OYXllZW08L0F1dGhvcj48WWVhcj4yMDE4PC9ZZWFyPjxS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</w:fldData>
        </w:fldChar>
      </w:r>
      <w:r w:rsidR="00241BFE">
        <w:rPr>
          <w:lang w:val="en-US"/>
        </w:rPr>
        <w:instrText xml:space="preserve"> ADDIN EN.CITE </w:instrText>
      </w:r>
      <w:r w:rsidR="00241BFE">
        <w:rPr>
          <w:lang w:val="en-US"/>
        </w:rPr>
        <w:fldChar w:fldCharType="begin">
          <w:fldData xml:space="preserve">PEVuZE5vdGU+PENpdGU+PEF1dGhvcj5OYXllZW08L0F1dGhvcj48WWVhcj4yMDE4PC9ZZWFyPjxS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</w:fldData>
        </w:fldChar>
      </w:r>
      <w:r w:rsidR="00241BFE">
        <w:rPr>
          <w:lang w:val="en-US"/>
        </w:rPr>
        <w:instrText xml:space="preserve"> ADDIN EN.CITE.DATA </w:instrText>
      </w:r>
      <w:r w:rsidR="00241BFE">
        <w:rPr>
          <w:lang w:val="en-US"/>
        </w:rPr>
      </w:r>
      <w:r w:rsidR="00241BFE">
        <w:rPr>
          <w:lang w:val="en-US"/>
        </w:rPr>
        <w:fldChar w:fldCharType="end"/>
      </w:r>
      <w:r w:rsidR="00D4186B" w:rsidRPr="00F54435">
        <w:rPr>
          <w:lang w:val="en-US"/>
        </w:rPr>
      </w:r>
      <w:r w:rsidR="00D4186B" w:rsidRPr="00F54435">
        <w:rPr>
          <w:lang w:val="en-US"/>
        </w:rPr>
        <w:fldChar w:fldCharType="separate"/>
      </w:r>
      <w:r w:rsidR="00241BFE">
        <w:rPr>
          <w:noProof/>
          <w:lang w:val="en-US"/>
        </w:rPr>
        <w:t>(Nayeem, 2018, Nayeem et al., 2009, Campbell et al., 1996, Nakao et al., 1982, Honda et al., 1999, Goldman et al., 1983)</w:t>
      </w:r>
      <w:r w:rsidR="00D4186B" w:rsidRPr="00F54435">
        <w:rPr>
          <w:lang w:val="en-US"/>
        </w:rPr>
        <w:fldChar w:fldCharType="end"/>
      </w:r>
      <w:r w:rsidR="00A24474" w:rsidRPr="00F54435">
        <w:rPr>
          <w:lang w:val="en-US"/>
        </w:rPr>
        <w:t>. These effects are mediated through interactions with various receptors and signal</w:t>
      </w:r>
      <w:r w:rsidR="009C55A3">
        <w:rPr>
          <w:lang w:val="en-US"/>
        </w:rPr>
        <w:t>l</w:t>
      </w:r>
      <w:r w:rsidR="00A24474" w:rsidRPr="00F54435">
        <w:rPr>
          <w:lang w:val="en-US"/>
        </w:rPr>
        <w:t>ing pathways within the cardiovascular system</w:t>
      </w:r>
      <w:r w:rsidR="00D4186B" w:rsidRPr="00F54435">
        <w:rPr>
          <w:lang w:val="en-US"/>
        </w:rPr>
        <w:t xml:space="preserve"> </w:t>
      </w:r>
      <w:r w:rsidR="00D4186B" w:rsidRPr="00F54435">
        <w:rPr>
          <w:lang w:val="en-US"/>
        </w:rPr>
        <w:fldChar w:fldCharType="begin"/>
      </w:r>
      <w:r w:rsidR="00241BFE">
        <w:rPr>
          <w:lang w:val="en-US"/>
        </w:rPr>
        <w:instrText xml:space="preserve"> ADDIN EN.CITE &lt;EndNote&gt;&lt;Cite&gt;&lt;Author&gt;Nayeem&lt;/Author&gt;&lt;Year&gt;2018&lt;/Year&gt;&lt;RecNum&gt;1289&lt;/RecNum&gt;&lt;DisplayText&gt;(Nayeem, 2018)&lt;/DisplayText&gt;&lt;record&gt;&lt;rec-number&gt;1289&lt;/rec-number&gt;&lt;foreign-keys&gt;&lt;key app="EN" db-id="z2a2f2ts2z05aweesrrxwascpvr0s2wwvwvd" timestamp="1715867340"&gt;1289&lt;/key&gt;&lt;/foreign-keys&gt;&lt;ref-type name="Journal Article"&gt;17&lt;/ref-type&gt;&lt;contributors&gt;&lt;authors&gt;&lt;author&gt;Nayeem, M. A.&lt;/author&gt;&lt;/authors&gt;&lt;/contributors&gt;&lt;auth-address&gt;Department of Pharmaceutical Sciences, School of Pharmacy, Center for Basic and Translational Stroke Research, Member of Toxicology Working Group and Inhalation Facilities, West Virginia University, Morgantown, USA. mnayeem@hsc.wvu.edu.&lt;/auth-address&gt;&lt;titles&gt;&lt;title&gt;Role of oxylipins in cardiovascular diseases&lt;/title&gt;&lt;secondary-title&gt;Acta Pharmacol Sin&lt;/secondary-title&gt;&lt;/titles&gt;&lt;periodical&gt;&lt;full-title&gt;Acta Pharmacol Sin&lt;/full-title&gt;&lt;/periodical&gt;&lt;pages&gt;1142-1154&lt;/pages&gt;&lt;volume&gt;39&lt;/volume&gt;&lt;number&gt;7&lt;/number&gt;&lt;edition&gt;20180607&lt;/edition&gt;&lt;keywords&gt;&lt;keyword&gt;Animals&lt;/keyword&gt;&lt;keyword&gt;Cardiovascular Diseases/*metabolism&lt;/keyword&gt;&lt;keyword&gt;Humans&lt;/keyword&gt;&lt;keyword&gt;Oxylipins/*metabolism&lt;/keyword&gt;&lt;keyword&gt;CYP-epoxygenases&lt;/keyword&gt;&lt;keyword&gt;adenosine receptors&lt;/keyword&gt;&lt;keyword&gt;cardiac oxylipins&lt;/keyword&gt;&lt;keyword&gt;cardiovascular diseases&lt;/keyword&gt;&lt;keyword&gt;circulating biomarkers&lt;/keyword&gt;&lt;keyword&gt;coronary reactive hyperemia&lt;/keyword&gt;&lt;keyword&gt;hypertension&lt;/keyword&gt;&lt;keyword&gt;plasma oxylipins&lt;/keyword&gt;&lt;keyword&gt;soluble epoxide hydrolase&lt;/keyword&gt;&lt;/keywords&gt;&lt;dates&gt;&lt;year&gt;2018&lt;/year&gt;&lt;pub-dates&gt;&lt;date&gt;Jul&lt;/date&gt;&lt;/pub-dates&gt;&lt;/dates&gt;&lt;isbn&gt;1745-7254 (Electronic)&amp;#xD;1671-4083 (Print)&amp;#xD;1671-4083 (Linking)&lt;/isbn&gt;&lt;accession-num&gt;29877318&lt;/accession-num&gt;&lt;urls&gt;&lt;related-urls&gt;&lt;url&gt;https://www.ncbi.nlm.nih.gov/pubmed/29877318&lt;/url&gt;&lt;/related-urls&gt;&lt;/urls&gt;&lt;custom2&gt;PMC6289399&lt;/custom2&gt;&lt;electronic-resource-num&gt;10.1038/aps.2018.24&lt;/electronic-resource-num&gt;&lt;remote-database-name&gt;Medline&lt;/remote-database-name&gt;&lt;remote-database-provider&gt;NLM&lt;/remote-database-provider&gt;&lt;/record&gt;&lt;/Cite&gt;&lt;/EndNote&gt;</w:instrText>
      </w:r>
      <w:r w:rsidR="00D4186B" w:rsidRPr="00F54435">
        <w:rPr>
          <w:lang w:val="en-US"/>
        </w:rPr>
        <w:fldChar w:fldCharType="separate"/>
      </w:r>
      <w:r w:rsidR="00241BFE">
        <w:rPr>
          <w:noProof/>
          <w:lang w:val="en-US"/>
        </w:rPr>
        <w:t>(Nayeem, 2018)</w:t>
      </w:r>
      <w:r w:rsidR="00D4186B" w:rsidRPr="00F54435">
        <w:rPr>
          <w:lang w:val="en-US"/>
        </w:rPr>
        <w:fldChar w:fldCharType="end"/>
      </w:r>
      <w:r w:rsidR="00A24474" w:rsidRPr="00F54435">
        <w:rPr>
          <w:lang w:val="en-US"/>
        </w:rPr>
        <w:t>.</w:t>
      </w:r>
    </w:p>
    <w:p w14:paraId="62C61A12" w14:textId="4B5FFC9E" w:rsidR="00E44A27" w:rsidRDefault="00D4186B" w:rsidP="007A5EEB">
      <w:pPr>
        <w:spacing w:line="480" w:lineRule="auto"/>
        <w:jc w:val="both"/>
        <w:rPr>
          <w:lang w:val="en-US"/>
        </w:rPr>
      </w:pPr>
      <w:r w:rsidRPr="00F54435">
        <w:rPr>
          <w:lang w:val="en-US"/>
        </w:rPr>
        <w:lastRenderedPageBreak/>
        <w:t xml:space="preserve">A comprehensive review of the role of oxylipins in </w:t>
      </w:r>
      <w:r w:rsidR="00830BB1" w:rsidRPr="00F54435">
        <w:rPr>
          <w:lang w:val="en-US"/>
        </w:rPr>
        <w:t>CVD</w:t>
      </w:r>
      <w:r w:rsidRPr="00F54435">
        <w:rPr>
          <w:lang w:val="en-US"/>
        </w:rPr>
        <w:t xml:space="preserve"> by Nayeem </w:t>
      </w:r>
      <w:r w:rsidRPr="00F54435">
        <w:rPr>
          <w:i/>
          <w:iCs/>
          <w:lang w:val="en-US"/>
        </w:rPr>
        <w:t>et al</w:t>
      </w:r>
      <w:r w:rsidR="001A512A" w:rsidRPr="00F54435">
        <w:rPr>
          <w:lang w:val="en-US"/>
        </w:rPr>
        <w:t>.</w:t>
      </w:r>
      <w:r w:rsidRPr="00F54435">
        <w:rPr>
          <w:i/>
          <w:iCs/>
          <w:lang w:val="en-US"/>
        </w:rPr>
        <w:t xml:space="preserve"> </w:t>
      </w:r>
      <w:r w:rsidRPr="00F54435">
        <w:rPr>
          <w:lang w:val="en-US"/>
        </w:rPr>
        <w:t xml:space="preserve">eloquently describes opposing roles of </w:t>
      </w:r>
      <w:r w:rsidR="008E4375">
        <w:rPr>
          <w:lang w:val="en-US"/>
        </w:rPr>
        <w:t xml:space="preserve">the </w:t>
      </w:r>
      <w:r w:rsidRPr="00F54435">
        <w:rPr>
          <w:lang w:val="en-US"/>
        </w:rPr>
        <w:t>oxygenated</w:t>
      </w:r>
      <w:r w:rsidR="00461038">
        <w:rPr>
          <w:lang w:val="en-US"/>
        </w:rPr>
        <w:t xml:space="preserve"> </w:t>
      </w:r>
      <w:r w:rsidRPr="00F54435">
        <w:rPr>
          <w:lang w:val="en-US"/>
        </w:rPr>
        <w:t>AA metabolites</w:t>
      </w:r>
      <w:r w:rsidR="007A3F7A">
        <w:rPr>
          <w:lang w:val="en-US"/>
        </w:rPr>
        <w:t>,</w:t>
      </w:r>
      <w:r w:rsidRPr="00F54435">
        <w:rPr>
          <w:lang w:val="en-US"/>
        </w:rPr>
        <w:t xml:space="preserve"> epoxy</w:t>
      </w:r>
      <w:r w:rsidR="00D600DC">
        <w:rPr>
          <w:lang w:val="en-US"/>
        </w:rPr>
        <w:t>-</w:t>
      </w:r>
      <w:r w:rsidRPr="00F54435">
        <w:rPr>
          <w:lang w:val="en-US"/>
        </w:rPr>
        <w:t>eicosatrienoic acids (EETs) and</w:t>
      </w:r>
      <w:r w:rsidRPr="00F54435">
        <w:t xml:space="preserve"> </w:t>
      </w:r>
      <w:r w:rsidRPr="00F54435">
        <w:rPr>
          <w:lang w:val="en-US"/>
        </w:rPr>
        <w:t xml:space="preserve">HETEs on cardiovascular health </w:t>
      </w:r>
      <w:r w:rsidRPr="00F54435">
        <w:rPr>
          <w:lang w:val="en-US"/>
        </w:rPr>
        <w:fldChar w:fldCharType="begin"/>
      </w:r>
      <w:r w:rsidR="00241BFE">
        <w:rPr>
          <w:lang w:val="en-US"/>
        </w:rPr>
        <w:instrText xml:space="preserve"> ADDIN EN.CITE &lt;EndNote&gt;&lt;Cite&gt;&lt;Author&gt;Nayeem&lt;/Author&gt;&lt;Year&gt;2018&lt;/Year&gt;&lt;RecNum&gt;1289&lt;/RecNum&gt;&lt;DisplayText&gt;(Nayeem, 2018)&lt;/DisplayText&gt;&lt;record&gt;&lt;rec-number&gt;1289&lt;/rec-number&gt;&lt;foreign-keys&gt;&lt;key app="EN" db-id="z2a2f2ts2z05aweesrrxwascpvr0s2wwvwvd" timestamp="1715867340"&gt;1289&lt;/key&gt;&lt;/foreign-keys&gt;&lt;ref-type name="Journal Article"&gt;17&lt;/ref-type&gt;&lt;contributors&gt;&lt;authors&gt;&lt;author&gt;Nayeem, M. A.&lt;/author&gt;&lt;/authors&gt;&lt;/contributors&gt;&lt;auth-address&gt;Department of Pharmaceutical Sciences, School of Pharmacy, Center for Basic and Translational Stroke Research, Member of Toxicology Working Group and Inhalation Facilities, West Virginia University, Morgantown, USA. mnayeem@hsc.wvu.edu.&lt;/auth-address&gt;&lt;titles&gt;&lt;title&gt;Role of oxylipins in cardiovascular diseases&lt;/title&gt;&lt;secondary-title&gt;Acta Pharmacol Sin&lt;/secondary-title&gt;&lt;/titles&gt;&lt;periodical&gt;&lt;full-title&gt;Acta Pharmacol Sin&lt;/full-title&gt;&lt;/periodical&gt;&lt;pages&gt;1142-1154&lt;/pages&gt;&lt;volume&gt;39&lt;/volume&gt;&lt;number&gt;7&lt;/number&gt;&lt;edition&gt;20180607&lt;/edition&gt;&lt;keywords&gt;&lt;keyword&gt;Animals&lt;/keyword&gt;&lt;keyword&gt;Cardiovascular Diseases/*metabolism&lt;/keyword&gt;&lt;keyword&gt;Humans&lt;/keyword&gt;&lt;keyword&gt;Oxylipins/*metabolism&lt;/keyword&gt;&lt;keyword&gt;CYP-epoxygenases&lt;/keyword&gt;&lt;keyword&gt;adenosine receptors&lt;/keyword&gt;&lt;keyword&gt;cardiac oxylipins&lt;/keyword&gt;&lt;keyword&gt;cardiovascular diseases&lt;/keyword&gt;&lt;keyword&gt;circulating biomarkers&lt;/keyword&gt;&lt;keyword&gt;coronary reactive hyperemia&lt;/keyword&gt;&lt;keyword&gt;hypertension&lt;/keyword&gt;&lt;keyword&gt;plasma oxylipins&lt;/keyword&gt;&lt;keyword&gt;soluble epoxide hydrolase&lt;/keyword&gt;&lt;/keywords&gt;&lt;dates&gt;&lt;year&gt;2018&lt;/year&gt;&lt;pub-dates&gt;&lt;date&gt;Jul&lt;/date&gt;&lt;/pub-dates&gt;&lt;/dates&gt;&lt;isbn&gt;1745-7254 (Electronic)&amp;#xD;1671-4083 (Print)&amp;#xD;1671-4083 (Linking)&lt;/isbn&gt;&lt;accession-num&gt;29877318&lt;/accession-num&gt;&lt;urls&gt;&lt;related-urls&gt;&lt;url&gt;https://www.ncbi.nlm.nih.gov/pubmed/29877318&lt;/url&gt;&lt;/related-urls&gt;&lt;/urls&gt;&lt;custom2&gt;PMC6289399&lt;/custom2&gt;&lt;electronic-resource-num&gt;10.1038/aps.2018.24&lt;/electronic-resource-num&gt;&lt;remote-database-name&gt;Medline&lt;/remote-database-name&gt;&lt;remote-database-provider&gt;NLM&lt;/remote-database-provider&gt;&lt;/record&gt;&lt;/Cite&gt;&lt;/EndNote&gt;</w:instrText>
      </w:r>
      <w:r w:rsidRPr="00F54435">
        <w:rPr>
          <w:lang w:val="en-US"/>
        </w:rPr>
        <w:fldChar w:fldCharType="separate"/>
      </w:r>
      <w:r w:rsidR="00241BFE">
        <w:rPr>
          <w:noProof/>
          <w:lang w:val="en-US"/>
        </w:rPr>
        <w:t>(Nayeem, 2018)</w:t>
      </w:r>
      <w:r w:rsidRPr="00F54435">
        <w:rPr>
          <w:lang w:val="en-US"/>
        </w:rPr>
        <w:fldChar w:fldCharType="end"/>
      </w:r>
      <w:r w:rsidRPr="00F54435">
        <w:rPr>
          <w:lang w:val="en-US"/>
        </w:rPr>
        <w:t xml:space="preserve">. Reviewed literature describes cardioprotective effects of EETs through inducing hyperpolarisation of vascular smooth muscles cells and inducing vasodilation in vascular beds which may contribute to positive associations between EETs and decrease CVD risk in humans </w:t>
      </w:r>
      <w:r w:rsidRPr="00F54435">
        <w:rPr>
          <w:lang w:val="en-US"/>
        </w:rPr>
        <w:fldChar w:fldCharType="begin">
          <w:fldData xml:space="preserve">PEVuZE5vdGU+PENpdGU+PEF1dGhvcj5OYXllZW08L0F1dGhvcj48WWVhcj4yMDE4PC9ZZWFyPjxS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</w:fldData>
        </w:fldChar>
      </w:r>
      <w:r w:rsidR="00241BFE">
        <w:rPr>
          <w:lang w:val="en-US"/>
        </w:rPr>
        <w:instrText xml:space="preserve"> ADDIN EN.CITE </w:instrText>
      </w:r>
      <w:r w:rsidR="00241BFE">
        <w:rPr>
          <w:lang w:val="en-US"/>
        </w:rPr>
        <w:fldChar w:fldCharType="begin">
          <w:fldData xml:space="preserve">PEVuZE5vdGU+PENpdGU+PEF1dGhvcj5OYXllZW08L0F1dGhvcj48WWVhcj4yMDE4PC9ZZWFyPjxS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</w:fldData>
        </w:fldChar>
      </w:r>
      <w:r w:rsidR="00241BFE">
        <w:rPr>
          <w:lang w:val="en-US"/>
        </w:rPr>
        <w:instrText xml:space="preserve"> ADDIN EN.CITE.DATA </w:instrText>
      </w:r>
      <w:r w:rsidR="00241BFE">
        <w:rPr>
          <w:lang w:val="en-US"/>
        </w:rPr>
      </w:r>
      <w:r w:rsidR="00241BFE">
        <w:rPr>
          <w:lang w:val="en-US"/>
        </w:rPr>
        <w:fldChar w:fldCharType="end"/>
      </w:r>
      <w:r w:rsidRPr="00F54435">
        <w:rPr>
          <w:lang w:val="en-US"/>
        </w:rPr>
      </w:r>
      <w:r w:rsidRPr="00F54435">
        <w:rPr>
          <w:lang w:val="en-US"/>
        </w:rPr>
        <w:fldChar w:fldCharType="separate"/>
      </w:r>
      <w:r w:rsidR="00241BFE">
        <w:rPr>
          <w:noProof/>
          <w:lang w:val="en-US"/>
        </w:rPr>
        <w:t>(Nayeem, 2018, Campbell et al., 1996, Nayeem et al., 2009)</w:t>
      </w:r>
      <w:r w:rsidRPr="00F54435">
        <w:rPr>
          <w:lang w:val="en-US"/>
        </w:rPr>
        <w:fldChar w:fldCharType="end"/>
      </w:r>
      <w:r w:rsidRPr="00F54435">
        <w:rPr>
          <w:lang w:val="en-US"/>
        </w:rPr>
        <w:t>. Oppos</w:t>
      </w:r>
      <w:r w:rsidR="007A3F7A">
        <w:rPr>
          <w:lang w:val="en-US"/>
        </w:rPr>
        <w:t>ing</w:t>
      </w:r>
      <w:r w:rsidRPr="00F54435">
        <w:rPr>
          <w:lang w:val="en-US"/>
        </w:rPr>
        <w:t xml:space="preserve"> effects are reported for AA derived HETEs which </w:t>
      </w:r>
      <w:r w:rsidR="004F1078" w:rsidRPr="00F54435">
        <w:rPr>
          <w:lang w:val="en-US"/>
        </w:rPr>
        <w:t>induce secretion of vascular endothelial growth factors</w:t>
      </w:r>
      <w:r w:rsidR="00B35BDB" w:rsidRPr="00F54435">
        <w:rPr>
          <w:lang w:val="en-US"/>
        </w:rPr>
        <w:t xml:space="preserve">, </w:t>
      </w:r>
      <w:r w:rsidR="004F1078" w:rsidRPr="00F54435">
        <w:rPr>
          <w:lang w:val="en-US"/>
        </w:rPr>
        <w:t>negatively impacting vascular tone which may contribute to the positive association of HETEs and hypertension</w:t>
      </w:r>
      <w:r w:rsidR="00D754C5" w:rsidRPr="00F54435">
        <w:rPr>
          <w:lang w:val="en-US"/>
        </w:rPr>
        <w:t xml:space="preserve"> </w:t>
      </w:r>
      <w:r w:rsidR="00D754C5" w:rsidRPr="00F54435">
        <w:rPr>
          <w:lang w:val="en-US"/>
        </w:rPr>
        <w:fldChar w:fldCharType="begin"/>
      </w:r>
      <w:r w:rsidR="00241BFE">
        <w:rPr>
          <w:lang w:val="en-US"/>
        </w:rPr>
        <w:instrText xml:space="preserve"> ADDIN EN.CITE &lt;EndNote&gt;&lt;Cite&gt;&lt;Author&gt;Nakao&lt;/Author&gt;&lt;Year&gt;1982&lt;/Year&gt;&lt;RecNum&gt;1292&lt;/RecNum&gt;&lt;DisplayText&gt;(Nakao et al., 1982, Honda et al., 1999)&lt;/DisplayText&gt;&lt;record&gt;&lt;rec-number&gt;1292&lt;/rec-number&gt;&lt;foreign-keys&gt;&lt;key app="EN" db-id="z2a2f2ts2z05aweesrrxwascpvr0s2wwvwvd" timestamp="1715869866"&gt;1292&lt;/key&gt;&lt;/foreign-keys&gt;&lt;ref-type name="Journal Article"&gt;17&lt;/ref-type&gt;&lt;contributors&gt;&lt;authors&gt;&lt;author&gt;Nakao, J.&lt;/author&gt;&lt;author&gt;Ooyama, T.&lt;/author&gt;&lt;author&gt;Ito, H.&lt;/author&gt;&lt;author&gt;Chang, WC.&lt;/author&gt;&lt;author&gt;Murota, S.&lt;/author&gt;&lt;/authors&gt;&lt;/contributors&gt;&lt;titles&gt;&lt;title&gt; Comparative effect of lipoxygenase products of arachidonic acid on rat aortic smooth muscle cell migration&lt;/title&gt;&lt;secondary-title&gt;Atherosclerosis &lt;/secondary-title&gt;&lt;/titles&gt;&lt;pages&gt;339–42&lt;/pages&gt;&lt;volume&gt;44&lt;/volume&gt;&lt;dates&gt;&lt;year&gt;1982&lt;/year&gt;&lt;/dates&gt;&lt;urls&gt;&lt;/urls&gt;&lt;/record&gt;&lt;/Cite&gt;&lt;Cite&gt;&lt;Author&gt;Honda&lt;/Author&gt;&lt;Year&gt;1999&lt;/Year&gt;&lt;RecNum&gt;1293&lt;/RecNum&gt;&lt;record&gt;&lt;rec-number&gt;1293&lt;/rec-number&gt;&lt;foreign-keys&gt;&lt;key app="EN" db-id="z2a2f2ts2z05aweesrrxwascpvr0s2wwvwvd" timestamp="1715870042"&gt;1293&lt;/key&gt;&lt;/foreign-keys&gt;&lt;ref-type name="Journal Article"&gt;17&lt;/ref-type&gt;&lt;contributors&gt;&lt;authors&gt;&lt;author&gt;Honda, HM.&lt;/author&gt;&lt;author&gt;Leitinger, N.&lt;/author&gt;&lt;author&gt;Frankel, M.&lt;/author&gt;&lt;author&gt;Goldhaber, JI.&lt;/author&gt;&lt;author&gt;Natarajan, R.&lt;/author&gt;&lt;author&gt;Nadler, JL. &lt;/author&gt;&lt;author&gt;Weiss, JN.&lt;/author&gt;&lt;author&gt;Berliner, JA.&lt;/author&gt;&lt;/authors&gt;&lt;/contributors&gt;&lt;titles&gt;&lt;title&gt;Induction of monocyte binding to endothelial cells by MM LDL: role of lipoxygenase metabolites. &lt;/title&gt;&lt;secondary-title&gt;Arterioscler Thromb Vasc Biol &lt;/secondary-title&gt;&lt;/titles&gt;&lt;pages&gt;680–6&lt;/pages&gt;&lt;volume&gt;19&lt;/volume&gt;&lt;dates&gt;&lt;year&gt;1999&lt;/year&gt;&lt;/dates&gt;&lt;urls&gt;&lt;/urls&gt;&lt;/record&gt;&lt;/Cite&gt;&lt;/EndNote&gt;</w:instrText>
      </w:r>
      <w:r w:rsidR="00D754C5" w:rsidRPr="00F54435">
        <w:rPr>
          <w:lang w:val="en-US"/>
        </w:rPr>
        <w:fldChar w:fldCharType="separate"/>
      </w:r>
      <w:r w:rsidR="00241BFE">
        <w:rPr>
          <w:noProof/>
          <w:lang w:val="en-US"/>
        </w:rPr>
        <w:t>(Nakao et al., 1982, Honda et al., 1999)</w:t>
      </w:r>
      <w:r w:rsidR="00D754C5" w:rsidRPr="00F54435">
        <w:rPr>
          <w:lang w:val="en-US"/>
        </w:rPr>
        <w:fldChar w:fldCharType="end"/>
      </w:r>
      <w:r w:rsidR="00B036FC" w:rsidRPr="00F54435">
        <w:rPr>
          <w:lang w:val="en-US"/>
        </w:rPr>
        <w:t xml:space="preserve"> and acute myocardial infarction in patients with coronary artery disease</w:t>
      </w:r>
      <w:r w:rsidR="00210A54">
        <w:rPr>
          <w:lang w:val="en-US"/>
        </w:rPr>
        <w:t xml:space="preserve"> </w:t>
      </w:r>
      <w:r w:rsidR="00B036FC" w:rsidRPr="00F54435">
        <w:rPr>
          <w:lang w:val="en-US"/>
        </w:rPr>
        <w:fldChar w:fldCharType="begin">
          <w:fldData xml:space="preserve">PEVuZE5vdGU+PENpdGU+PEF1dGhvcj5IdWFuZzwvQXV0aG9yPjxZZWFyPjIwMjA8L1llYXI+PFJl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</w:fldData>
        </w:fldChar>
      </w:r>
      <w:r w:rsidR="00241BFE">
        <w:rPr>
          <w:lang w:val="en-US"/>
        </w:rPr>
        <w:instrText xml:space="preserve"> ADDIN EN.CITE </w:instrText>
      </w:r>
      <w:r w:rsidR="00241BFE">
        <w:rPr>
          <w:lang w:val="en-US"/>
        </w:rPr>
        <w:fldChar w:fldCharType="begin">
          <w:fldData xml:space="preserve">PEVuZE5vdGU+PENpdGU+PEF1dGhvcj5IdWFuZzwvQXV0aG9yPjxZZWFyPjIwMjA8L1llYXI+PFJl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</w:fldData>
        </w:fldChar>
      </w:r>
      <w:r w:rsidR="00241BFE">
        <w:rPr>
          <w:lang w:val="en-US"/>
        </w:rPr>
        <w:instrText xml:space="preserve"> ADDIN EN.CITE.DATA </w:instrText>
      </w:r>
      <w:r w:rsidR="00241BFE">
        <w:rPr>
          <w:lang w:val="en-US"/>
        </w:rPr>
      </w:r>
      <w:r w:rsidR="00241BFE">
        <w:rPr>
          <w:lang w:val="en-US"/>
        </w:rPr>
        <w:fldChar w:fldCharType="end"/>
      </w:r>
      <w:r w:rsidR="00B036FC" w:rsidRPr="00F54435">
        <w:rPr>
          <w:lang w:val="en-US"/>
        </w:rPr>
      </w:r>
      <w:r w:rsidR="00B036FC" w:rsidRPr="00F54435">
        <w:rPr>
          <w:lang w:val="en-US"/>
        </w:rPr>
        <w:fldChar w:fldCharType="separate"/>
      </w:r>
      <w:r w:rsidR="00241BFE">
        <w:rPr>
          <w:noProof/>
          <w:lang w:val="en-US"/>
        </w:rPr>
        <w:t>(Huang et al., 2020)</w:t>
      </w:r>
      <w:r w:rsidR="00B036FC" w:rsidRPr="00F54435">
        <w:rPr>
          <w:lang w:val="en-US"/>
        </w:rPr>
        <w:fldChar w:fldCharType="end"/>
      </w:r>
      <w:r w:rsidR="004F1078" w:rsidRPr="00F54435">
        <w:rPr>
          <w:lang w:val="en-US"/>
        </w:rPr>
        <w:t>. In addition, AA derived HETEs have been shown to induce the migration and chemotaxis of leukocytes further contributing to their role in cardiac dysfunction</w:t>
      </w:r>
      <w:r w:rsidR="00D754C5" w:rsidRPr="00F54435">
        <w:rPr>
          <w:lang w:val="en-US"/>
        </w:rPr>
        <w:t xml:space="preserve"> </w:t>
      </w:r>
      <w:r w:rsidR="00D754C5" w:rsidRPr="00F54435">
        <w:rPr>
          <w:lang w:val="en-US"/>
        </w:rPr>
        <w:fldChar w:fldCharType="begin">
          <w:fldData xml:space="preserve">PEVuZE5vdGU+PENpdGU+PEF1dGhvcj5OYXllZW08L0F1dGhvcj48WWVhcj4yMDE4PC9ZZWFyPjxS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OYXllZW08L0F1dGhvcj48WWVhcj4yMDE4PC9ZZWFyPjxS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D754C5" w:rsidRPr="00F54435">
        <w:rPr>
          <w:lang w:val="en-US"/>
        </w:rPr>
      </w:r>
      <w:r w:rsidR="00D754C5" w:rsidRPr="00F54435">
        <w:rPr>
          <w:lang w:val="en-US"/>
        </w:rPr>
        <w:fldChar w:fldCharType="separate"/>
      </w:r>
      <w:r w:rsidR="00241BFE">
        <w:rPr>
          <w:noProof/>
          <w:lang w:val="en-US"/>
        </w:rPr>
        <w:t>(Nayeem, 2018, Goetzl EJ, 1980, Goldman et al., 1983)</w:t>
      </w:r>
      <w:r w:rsidR="00D754C5" w:rsidRPr="00F54435">
        <w:rPr>
          <w:lang w:val="en-US"/>
        </w:rPr>
        <w:fldChar w:fldCharType="end"/>
      </w:r>
      <w:r w:rsidR="004F1078" w:rsidRPr="00F54435">
        <w:rPr>
          <w:lang w:val="en-US"/>
        </w:rPr>
        <w:t xml:space="preserve">. </w:t>
      </w:r>
    </w:p>
    <w:p w14:paraId="6EF5B36D" w14:textId="1357D699" w:rsidR="00531FAF" w:rsidRDefault="00DE36B4" w:rsidP="007A5EEB">
      <w:pPr>
        <w:spacing w:line="480" w:lineRule="auto"/>
        <w:jc w:val="both"/>
        <w:rPr>
          <w:lang w:val="en-US"/>
        </w:rPr>
      </w:pPr>
      <w:r>
        <w:rPr>
          <w:lang w:val="en-US"/>
        </w:rPr>
        <w:t>Evidence</w:t>
      </w:r>
      <w:r w:rsidR="00707A5E">
        <w:rPr>
          <w:lang w:val="en-US"/>
        </w:rPr>
        <w:t xml:space="preserve"> </w:t>
      </w:r>
      <w:r>
        <w:rPr>
          <w:lang w:val="en-US"/>
        </w:rPr>
        <w:t>describing</w:t>
      </w:r>
      <w:r w:rsidR="0006334E" w:rsidRPr="00F54435">
        <w:rPr>
          <w:lang w:val="en-US"/>
        </w:rPr>
        <w:t xml:space="preserve"> splenic and cardiac oxylipins in response to cardiac events that may highlight </w:t>
      </w:r>
      <w:r w:rsidR="00BD47E2">
        <w:rPr>
          <w:lang w:val="en-US"/>
        </w:rPr>
        <w:t>mechanisms</w:t>
      </w:r>
      <w:r w:rsidR="0006334E" w:rsidRPr="00F54435">
        <w:rPr>
          <w:lang w:val="en-US"/>
        </w:rPr>
        <w:t xml:space="preserve"> of </w:t>
      </w:r>
      <w:r w:rsidR="00FF7E56" w:rsidRPr="00F54435">
        <w:rPr>
          <w:lang w:val="en-US"/>
        </w:rPr>
        <w:t xml:space="preserve">crosstalk </w:t>
      </w:r>
      <w:r w:rsidR="0006334E" w:rsidRPr="00F54435">
        <w:rPr>
          <w:lang w:val="en-US"/>
        </w:rPr>
        <w:t xml:space="preserve">within the cardiosplenic axis </w:t>
      </w:r>
      <w:r w:rsidR="00B13259">
        <w:rPr>
          <w:lang w:val="en-US"/>
        </w:rPr>
        <w:t>is starting to emerge</w:t>
      </w:r>
      <w:r w:rsidR="00C90F70">
        <w:rPr>
          <w:lang w:val="en-US"/>
        </w:rPr>
        <w:t xml:space="preserve">. </w:t>
      </w:r>
      <w:r w:rsidR="006F6BE8">
        <w:rPr>
          <w:lang w:val="en-US"/>
        </w:rPr>
        <w:t>Following myocardial infa</w:t>
      </w:r>
      <w:r w:rsidR="005D2E3A">
        <w:rPr>
          <w:lang w:val="en-US"/>
        </w:rPr>
        <w:t>r</w:t>
      </w:r>
      <w:r w:rsidR="006F6BE8">
        <w:rPr>
          <w:lang w:val="en-US"/>
        </w:rPr>
        <w:t xml:space="preserve">ction, LOXs expressed in splenic macrophages convert fatty acids to SPMs </w:t>
      </w:r>
      <w:r w:rsidR="006F6BE8">
        <w:rPr>
          <w:lang w:val="en-US"/>
        </w:rPr>
        <w:fldChar w:fldCharType="begin"/>
      </w:r>
      <w:r w:rsidR="00241BFE">
        <w:rPr>
          <w:lang w:val="en-US"/>
        </w:rPr>
        <w:instrText xml:space="preserve"> ADDIN EN.CITE &lt;EndNote&gt;&lt;Cite&gt;&lt;Author&gt;Halade GV&lt;/Author&gt;&lt;Year&gt;2018 &lt;/Year&gt;&lt;RecNum&gt;1539&lt;/RecNum&gt;&lt;DisplayText&gt;(Halade GV et al., 2018 , Swirski et al., 2009)&lt;/DisplayText&gt;&lt;record&gt;&lt;rec-number&gt;1539&lt;/rec-number&gt;&lt;foreign-keys&gt;&lt;key app="EN" db-id="f5xwfwsdrxt0wleexf3525eiwp0srwpdetff" timestamp="1723032147"&gt;1539&lt;/key&gt;&lt;/foreign-keys&gt;&lt;ref-type name="Journal Article"&gt;17&lt;/ref-type&gt;&lt;contributors&gt;&lt;authors&gt;&lt;author&gt;Halade GV, &lt;/author&gt;&lt;author&gt;Norris PC,&lt;/author&gt;&lt;author&gt;Kain V, &lt;/author&gt;&lt;author&gt;Serhan CN, &lt;/author&gt;&lt;author&gt;Ingle KA&lt;/author&gt;&lt;/authors&gt;&lt;/contributors&gt;&lt;titles&gt;&lt;title&gt;Splenic leukocytes define the resolution of inflammation in heart failure&lt;/title&gt;&lt;secondary-title&gt;Science signaling&lt;/secondary-title&gt;&lt;/titles&gt;&lt;periodical&gt;&lt;full-title&gt;Science signaling&lt;/full-title&gt;&lt;/periodical&gt;&lt;pages&gt;eaao1818.&lt;/pages&gt;&lt;volume&gt;11&lt;/volume&gt;&lt;number&gt;520&lt;/number&gt;&lt;dates&gt;&lt;year&gt;2018 &lt;/year&gt;&lt;/dates&gt;&lt;urls&gt;&lt;/urls&gt;&lt;/record&gt;&lt;/Cite&gt;&lt;Cite&gt;&lt;Author&gt;Swirski&lt;/Author&gt;&lt;Year&gt;2009&lt;/Year&gt;&lt;RecNum&gt;1285&lt;/RecNum&gt;&lt;record&gt;&lt;rec-number&gt;1285&lt;/rec-number&gt;&lt;foreign-keys&gt;&lt;key app="EN" db-id="z2a2f2ts2z05aweesrrxwascpvr0s2wwvwvd" timestamp="1715855499"&gt;1285&lt;/key&gt;&lt;/foreign-keys&gt;&lt;ref-type name="Journal Article"&gt;17&lt;/ref-type&gt;&lt;contributors&gt;&lt;authors&gt;&lt;author&gt;Swirski, FK. &lt;/author&gt;&lt;author&gt;Nahrendorf, M.&lt;/author&gt;&lt;author&gt;Etzrodt, M.&lt;/author&gt;&lt;author&gt;Wildgruber, M.&lt;/author&gt;&lt;author&gt;Cortez-Retamozo, V.&lt;/author&gt;&lt;author&gt;Panizzi, P.&lt;/author&gt;&lt;author&gt;Figueiredo, J.&lt;/author&gt;&lt;author&gt;Kohler, RH.&lt;/author&gt;&lt;author&gt;Chudnovskiy, A.&lt;/author&gt;&lt;author&gt;Waterman, P.&lt;/author&gt;&lt;author&gt;Aikawa, E.&lt;/author&gt;&lt;author&gt;Mempel, TR.&lt;/author&gt;&lt;author&gt;Libby, P.&lt;/author&gt;&lt;author&gt;Weissleder, R.&lt;/author&gt;&lt;author&gt;Pittet, MJ.&lt;/author&gt;&lt;/authors&gt;&lt;/contributors&gt;&lt;titles&gt;&lt;title&gt;Identification of Splenic Reservoir Monocytes and Their Deployment to Inflammatory Sites&lt;/title&gt;&lt;secondary-title&gt;Science&lt;/secondary-title&gt;&lt;/titles&gt;&lt;periodical&gt;&lt;full-title&gt;SCIENCE&lt;/full-title&gt;&lt;/periodical&gt;&lt;pages&gt;612-616&lt;/pages&gt;&lt;volume&gt;325 &lt;/volume&gt;&lt;dates&gt;&lt;year&gt;2009&lt;/year&gt;&lt;/dates&gt;&lt;urls&gt;&lt;/urls&gt;&lt;/record&gt;&lt;/Cite&gt;&lt;/EndNote&gt;</w:instrText>
      </w:r>
      <w:r w:rsidR="006F6BE8">
        <w:rPr>
          <w:lang w:val="en-US"/>
        </w:rPr>
        <w:fldChar w:fldCharType="separate"/>
      </w:r>
      <w:r w:rsidR="00241BFE">
        <w:rPr>
          <w:noProof/>
          <w:lang w:val="en-US"/>
        </w:rPr>
        <w:t>(Halade GV et al., 2018 , Swirski et al., 2009)</w:t>
      </w:r>
      <w:r w:rsidR="006F6BE8">
        <w:rPr>
          <w:lang w:val="en-US"/>
        </w:rPr>
        <w:fldChar w:fldCharType="end"/>
      </w:r>
      <w:r w:rsidR="00830839">
        <w:rPr>
          <w:lang w:val="en-US"/>
        </w:rPr>
        <w:t>, and t</w:t>
      </w:r>
      <w:r w:rsidR="008137E9">
        <w:rPr>
          <w:lang w:val="en-US"/>
        </w:rPr>
        <w:t>he</w:t>
      </w:r>
      <w:r w:rsidR="00830839">
        <w:rPr>
          <w:lang w:val="en-US"/>
        </w:rPr>
        <w:t>se</w:t>
      </w:r>
      <w:r w:rsidR="008137E9">
        <w:rPr>
          <w:lang w:val="en-US"/>
        </w:rPr>
        <w:t xml:space="preserve"> s</w:t>
      </w:r>
      <w:r w:rsidR="00F92499">
        <w:rPr>
          <w:lang w:val="en-US"/>
        </w:rPr>
        <w:t xml:space="preserve">plenic leukocytes </w:t>
      </w:r>
      <w:r w:rsidR="008137E9">
        <w:rPr>
          <w:lang w:val="en-US"/>
        </w:rPr>
        <w:t>migrate</w:t>
      </w:r>
      <w:r w:rsidR="00DA2FA4">
        <w:rPr>
          <w:lang w:val="en-US"/>
        </w:rPr>
        <w:t xml:space="preserve"> to the site of ischemia following cardiac injury </w:t>
      </w:r>
      <w:r w:rsidR="00217833">
        <w:rPr>
          <w:lang w:val="en-US"/>
        </w:rPr>
        <w:t>to aid cardiac repai</w:t>
      </w:r>
      <w:r w:rsidR="001F6B93">
        <w:rPr>
          <w:lang w:val="en-US"/>
        </w:rPr>
        <w:t>r</w:t>
      </w:r>
      <w:r w:rsidR="00165431">
        <w:rPr>
          <w:lang w:val="en-US"/>
        </w:rPr>
        <w:fldChar w:fldCharType="begin"/>
      </w:r>
      <w:r w:rsidR="00241BFE">
        <w:rPr>
          <w:lang w:val="en-US"/>
        </w:rPr>
        <w:instrText xml:space="preserve"> ADDIN EN.CITE &lt;EndNote&gt;&lt;Cite&gt;&lt;Author&gt;Halade GV&lt;/Author&gt;&lt;Year&gt;2018 &lt;/Year&gt;&lt;RecNum&gt;1539&lt;/RecNum&gt;&lt;DisplayText&gt;(Halade GV et al., 2018 )&lt;/DisplayText&gt;&lt;record&gt;&lt;rec-number&gt;1539&lt;/rec-number&gt;&lt;foreign-keys&gt;&lt;key app="EN" db-id="f5xwfwsdrxt0wleexf3525eiwp0srwpdetff" timestamp="1723032147"&gt;1539&lt;/key&gt;&lt;/foreign-keys&gt;&lt;ref-type name="Journal Article"&gt;17&lt;/ref-type&gt;&lt;contributors&gt;&lt;authors&gt;&lt;author&gt;Halade GV, &lt;/author&gt;&lt;author&gt;Norris PC,&lt;/author&gt;&lt;author&gt;Kain V, &lt;/author&gt;&lt;author&gt;Serhan CN, &lt;/author&gt;&lt;author&gt;Ingle KA&lt;/author&gt;&lt;/authors&gt;&lt;/contributors&gt;&lt;titles&gt;&lt;title&gt;Splenic leukocytes define the resolution of inflammation in heart failure&lt;/title&gt;&lt;secondary-title&gt;Science signaling&lt;/secondary-title&gt;&lt;/titles&gt;&lt;periodical&gt;&lt;full-title&gt;Science signaling&lt;/full-title&gt;&lt;/periodical&gt;&lt;pages&gt;eaao1818.&lt;/pages&gt;&lt;volume&gt;11&lt;/volume&gt;&lt;number&gt;520&lt;/number&gt;&lt;dates&gt;&lt;year&gt;2018 &lt;/year&gt;&lt;/dates&gt;&lt;urls&gt;&lt;/urls&gt;&lt;/record&gt;&lt;/Cite&gt;&lt;/EndNote&gt;</w:instrText>
      </w:r>
      <w:r w:rsidR="00165431">
        <w:rPr>
          <w:lang w:val="en-US"/>
        </w:rPr>
        <w:fldChar w:fldCharType="separate"/>
      </w:r>
      <w:r w:rsidR="00241BFE">
        <w:rPr>
          <w:noProof/>
          <w:lang w:val="en-US"/>
        </w:rPr>
        <w:t>(Halade GV et al., 2018 )</w:t>
      </w:r>
      <w:r w:rsidR="00165431">
        <w:rPr>
          <w:lang w:val="en-US"/>
        </w:rPr>
        <w:fldChar w:fldCharType="end"/>
      </w:r>
      <w:r w:rsidR="00165431">
        <w:rPr>
          <w:lang w:val="en-US"/>
        </w:rPr>
        <w:t xml:space="preserve">. </w:t>
      </w:r>
      <w:r w:rsidR="001F6B93">
        <w:rPr>
          <w:lang w:val="en-US"/>
        </w:rPr>
        <w:t xml:space="preserve"> </w:t>
      </w:r>
      <w:r w:rsidR="00855B74" w:rsidRPr="00855B74">
        <w:rPr>
          <w:lang w:val="en-US"/>
        </w:rPr>
        <w:t xml:space="preserve"> </w:t>
      </w:r>
      <w:r w:rsidR="00855B74">
        <w:rPr>
          <w:lang w:val="en-US"/>
        </w:rPr>
        <w:t xml:space="preserve">12/15-LOX has </w:t>
      </w:r>
      <w:r w:rsidR="002B11B1">
        <w:rPr>
          <w:lang w:val="en-US"/>
        </w:rPr>
        <w:t>most notably</w:t>
      </w:r>
      <w:r w:rsidR="00830839">
        <w:rPr>
          <w:lang w:val="en-US"/>
        </w:rPr>
        <w:t xml:space="preserve"> </w:t>
      </w:r>
      <w:r w:rsidR="00855B74">
        <w:rPr>
          <w:lang w:val="en-US"/>
        </w:rPr>
        <w:t xml:space="preserve">been described as a key mechanism of cardiac repair and survival following cardiac injury </w:t>
      </w:r>
      <w:r w:rsidR="00855B74">
        <w:rPr>
          <w:lang w:val="en-US"/>
        </w:rPr>
        <w:fldChar w:fldCharType="begin">
          <w:fldData xml:space="preserve">PEVuZE5vdGU+PENpdGU+PEF1dGhvcj5IYWxhZGUgR1Y8L0F1dGhvcj48WWVhcj4yMDE4IDwvWWVh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</w:fldData>
        </w:fldChar>
      </w:r>
      <w:r w:rsidR="00241BFE">
        <w:rPr>
          <w:lang w:val="en-US"/>
        </w:rPr>
        <w:instrText xml:space="preserve"> ADDIN EN.CITE </w:instrText>
      </w:r>
      <w:r w:rsidR="00241BFE">
        <w:rPr>
          <w:lang w:val="en-US"/>
        </w:rPr>
        <w:fldChar w:fldCharType="begin">
          <w:fldData xml:space="preserve">PEVuZE5vdGU+PENpdGU+PEF1dGhvcj5IYWxhZGUgR1Y8L0F1dGhvcj48WWVhcj4yMDE4IDwvWWVh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</w:fldData>
        </w:fldChar>
      </w:r>
      <w:r w:rsidR="00241BFE">
        <w:rPr>
          <w:lang w:val="en-US"/>
        </w:rPr>
        <w:instrText xml:space="preserve"> ADDIN EN.CITE.DATA </w:instrText>
      </w:r>
      <w:r w:rsidR="00241BFE">
        <w:rPr>
          <w:lang w:val="en-US"/>
        </w:rPr>
      </w:r>
      <w:r w:rsidR="00241BFE">
        <w:rPr>
          <w:lang w:val="en-US"/>
        </w:rPr>
        <w:fldChar w:fldCharType="end"/>
      </w:r>
      <w:r w:rsidR="00855B74">
        <w:rPr>
          <w:lang w:val="en-US"/>
        </w:rPr>
      </w:r>
      <w:r w:rsidR="00855B74">
        <w:rPr>
          <w:lang w:val="en-US"/>
        </w:rPr>
        <w:fldChar w:fldCharType="separate"/>
      </w:r>
      <w:r w:rsidR="00241BFE">
        <w:rPr>
          <w:noProof/>
          <w:lang w:val="en-US"/>
        </w:rPr>
        <w:t>(Halade GV et al., 2018 , Kain V et al., 2018, Kain V et al., 2024)</w:t>
      </w:r>
      <w:r w:rsidR="00855B74">
        <w:rPr>
          <w:lang w:val="en-US"/>
        </w:rPr>
        <w:fldChar w:fldCharType="end"/>
      </w:r>
      <w:r w:rsidR="00855B74">
        <w:rPr>
          <w:lang w:val="en-US"/>
        </w:rPr>
        <w:t xml:space="preserve">. </w:t>
      </w:r>
      <w:r w:rsidR="00E06E14">
        <w:rPr>
          <w:lang w:val="en-US"/>
        </w:rPr>
        <w:t xml:space="preserve">Using </w:t>
      </w:r>
      <w:r w:rsidR="002B11B1">
        <w:rPr>
          <w:lang w:val="en-US"/>
        </w:rPr>
        <w:t>a</w:t>
      </w:r>
      <w:r w:rsidR="0020397A">
        <w:rPr>
          <w:lang w:val="en-US"/>
        </w:rPr>
        <w:t>n</w:t>
      </w:r>
      <w:r w:rsidR="002B11B1">
        <w:rPr>
          <w:lang w:val="en-US"/>
        </w:rPr>
        <w:t xml:space="preserve"> </w:t>
      </w:r>
      <w:r w:rsidR="00C70053">
        <w:rPr>
          <w:lang w:val="en-US"/>
        </w:rPr>
        <w:t>M1</w:t>
      </w:r>
      <w:r w:rsidR="005D2E3A">
        <w:rPr>
          <w:lang w:val="en-US"/>
        </w:rPr>
        <w:t>-like</w:t>
      </w:r>
      <w:r w:rsidR="00C70053">
        <w:rPr>
          <w:lang w:val="en-US"/>
        </w:rPr>
        <w:t xml:space="preserve"> macrophage specific 12/15</w:t>
      </w:r>
      <w:r w:rsidR="006B4CB8">
        <w:rPr>
          <w:lang w:val="en-US"/>
        </w:rPr>
        <w:t>-</w:t>
      </w:r>
      <w:r w:rsidR="00C70053">
        <w:rPr>
          <w:lang w:val="en-US"/>
        </w:rPr>
        <w:t xml:space="preserve">LOX knockout (KO) </w:t>
      </w:r>
      <w:r w:rsidR="00E06E14">
        <w:rPr>
          <w:lang w:val="en-US"/>
        </w:rPr>
        <w:t xml:space="preserve">murine model of </w:t>
      </w:r>
      <w:r w:rsidR="000B6412">
        <w:rPr>
          <w:lang w:val="en-US"/>
        </w:rPr>
        <w:t>heart failure</w:t>
      </w:r>
      <w:r w:rsidR="00AB4395">
        <w:rPr>
          <w:lang w:val="en-US"/>
        </w:rPr>
        <w:t xml:space="preserve">, </w:t>
      </w:r>
      <w:r w:rsidR="00551A11">
        <w:rPr>
          <w:lang w:val="en-US"/>
        </w:rPr>
        <w:t>Kain</w:t>
      </w:r>
      <w:r w:rsidR="00C70053">
        <w:rPr>
          <w:lang w:val="en-US"/>
        </w:rPr>
        <w:t xml:space="preserve"> </w:t>
      </w:r>
      <w:r w:rsidR="00C70053" w:rsidRPr="00ED013A">
        <w:rPr>
          <w:i/>
          <w:iCs/>
          <w:lang w:val="en-US"/>
        </w:rPr>
        <w:t>et al</w:t>
      </w:r>
      <w:r w:rsidR="00C70053">
        <w:rPr>
          <w:lang w:val="en-US"/>
        </w:rPr>
        <w:t xml:space="preserve"> </w:t>
      </w:r>
      <w:r w:rsidR="003E5040">
        <w:rPr>
          <w:lang w:val="en-US"/>
        </w:rPr>
        <w:t xml:space="preserve">recently </w:t>
      </w:r>
      <w:r w:rsidR="00C70053">
        <w:rPr>
          <w:lang w:val="en-US"/>
        </w:rPr>
        <w:t xml:space="preserve">describe </w:t>
      </w:r>
      <w:r w:rsidR="002A1E32">
        <w:rPr>
          <w:lang w:val="en-US"/>
        </w:rPr>
        <w:t xml:space="preserve">reduced </w:t>
      </w:r>
      <w:r w:rsidR="00122A47">
        <w:rPr>
          <w:lang w:val="en-US"/>
        </w:rPr>
        <w:t>cardiac</w:t>
      </w:r>
      <w:r w:rsidR="005B39D0">
        <w:rPr>
          <w:lang w:val="en-US"/>
        </w:rPr>
        <w:t xml:space="preserve"> (left ventricle)</w:t>
      </w:r>
      <w:r w:rsidR="00122A47">
        <w:rPr>
          <w:lang w:val="en-US"/>
        </w:rPr>
        <w:t xml:space="preserve"> </w:t>
      </w:r>
      <w:r w:rsidR="002A1E32">
        <w:rPr>
          <w:lang w:val="en-US"/>
        </w:rPr>
        <w:t>SPM</w:t>
      </w:r>
      <w:r w:rsidR="00712EEA">
        <w:rPr>
          <w:lang w:val="en-US"/>
        </w:rPr>
        <w:t xml:space="preserve">s </w:t>
      </w:r>
      <w:r w:rsidR="002A1E32">
        <w:rPr>
          <w:lang w:val="en-US"/>
        </w:rPr>
        <w:t>in response to heart failure in 12/15</w:t>
      </w:r>
      <w:r w:rsidR="006B4CB8">
        <w:rPr>
          <w:lang w:val="en-US"/>
        </w:rPr>
        <w:t>-</w:t>
      </w:r>
      <w:r w:rsidR="002A1E32">
        <w:rPr>
          <w:lang w:val="en-US"/>
        </w:rPr>
        <w:t>LOX KO mice in comparison to wild type mice</w:t>
      </w:r>
      <w:r w:rsidR="000156C1">
        <w:rPr>
          <w:lang w:val="en-US"/>
        </w:rPr>
        <w:t xml:space="preserve"> (8% </w:t>
      </w:r>
      <w:r w:rsidR="00BA6599">
        <w:rPr>
          <w:lang w:val="en-US"/>
        </w:rPr>
        <w:t xml:space="preserve">of all oxylipins </w:t>
      </w:r>
      <w:r w:rsidR="000156C1">
        <w:rPr>
          <w:lang w:val="en-US"/>
        </w:rPr>
        <w:t xml:space="preserve">vs 17%), with a reduction of </w:t>
      </w:r>
      <w:r w:rsidR="00434AF3">
        <w:rPr>
          <w:lang w:val="en-US"/>
        </w:rPr>
        <w:t>D</w:t>
      </w:r>
      <w:r w:rsidR="000156C1">
        <w:rPr>
          <w:lang w:val="en-US"/>
        </w:rPr>
        <w:t>-series re</w:t>
      </w:r>
      <w:r w:rsidR="004F2875">
        <w:rPr>
          <w:lang w:val="en-US"/>
        </w:rPr>
        <w:t>solvin</w:t>
      </w:r>
      <w:r w:rsidR="006D57B2">
        <w:rPr>
          <w:lang w:val="en-US"/>
        </w:rPr>
        <w:t>s</w:t>
      </w:r>
      <w:r w:rsidR="004F2875">
        <w:rPr>
          <w:lang w:val="en-US"/>
        </w:rPr>
        <w:t xml:space="preserve">, protectins and maresins by 70% in comparison to wild type mice </w:t>
      </w:r>
      <w:r w:rsidR="005717CA">
        <w:rPr>
          <w:lang w:val="en-US"/>
        </w:rPr>
        <w:fldChar w:fldCharType="begin"/>
      </w:r>
      <w:r w:rsidR="00241BFE">
        <w:rPr>
          <w:lang w:val="en-US"/>
        </w:rPr>
        <w:instrText xml:space="preserve"> ADDIN EN.CITE &lt;EndNote&gt;&lt;Cite&gt;&lt;Author&gt;Kain V&lt;/Author&gt;&lt;Year&gt;2024&lt;/Year&gt;&lt;RecNum&gt;1543&lt;/RecNum&gt;&lt;DisplayText&gt;(Kain V et al., 2024)&lt;/DisplayText&gt;&lt;record&gt;&lt;rec-number&gt;1543&lt;/rec-number&gt;&lt;foreign-keys&gt;&lt;key app="EN" db-id="f5xwfwsdrxt0wleexf3525eiwp0srwpdetff" timestamp="1723046344"&gt;1543&lt;/key&gt;&lt;/foreign-keys&gt;&lt;ref-type name="Journal Article"&gt;17&lt;/ref-type&gt;&lt;contributors&gt;&lt;authors&gt;&lt;author&gt;Kain V, &lt;/author&gt;&lt;author&gt;Araujo Grilo GA,&lt;/author&gt;&lt;author&gt;Upadhyay G, &lt;/author&gt;&lt;author&gt;Nadler JL,&lt;/author&gt;&lt;author&gt;Serhan CN, &lt;/author&gt;&lt;author&gt;Halade GV&lt;/author&gt;&lt;/authors&gt;&lt;/contributors&gt;&lt;titles&gt;&lt;title&gt;Macrophage-specific lipoxygenase deletion amplify cardiac repair activating Treg cells in chronic heart failure&lt;/title&gt;&lt;secondary-title&gt;Journal of Leukocyte Biology&lt;/secondary-title&gt;&lt;/titles&gt;&lt;periodical&gt;&lt;full-title&gt;Journal of Leukocyte Biology&lt;/full-title&gt;&lt;/periodical&gt;&lt;volume&gt;qiae113&lt;/volume&gt;&lt;dates&gt;&lt;year&gt;2024&lt;/year&gt;&lt;/dates&gt;&lt;urls&gt;&lt;/urls&gt;&lt;/record&gt;&lt;/Cite&gt;&lt;/EndNote&gt;</w:instrText>
      </w:r>
      <w:r w:rsidR="005717CA">
        <w:rPr>
          <w:lang w:val="en-US"/>
        </w:rPr>
        <w:fldChar w:fldCharType="separate"/>
      </w:r>
      <w:r w:rsidR="00241BFE">
        <w:rPr>
          <w:noProof/>
          <w:lang w:val="en-US"/>
        </w:rPr>
        <w:t>(Kain V et al., 2024)</w:t>
      </w:r>
      <w:r w:rsidR="005717CA">
        <w:rPr>
          <w:lang w:val="en-US"/>
        </w:rPr>
        <w:fldChar w:fldCharType="end"/>
      </w:r>
      <w:r w:rsidR="004F2875">
        <w:rPr>
          <w:lang w:val="en-US"/>
        </w:rPr>
        <w:t>. In addition, 12/15</w:t>
      </w:r>
      <w:r w:rsidR="000B569E">
        <w:rPr>
          <w:lang w:val="en-US"/>
        </w:rPr>
        <w:t>-</w:t>
      </w:r>
      <w:r w:rsidR="004F2875">
        <w:rPr>
          <w:lang w:val="en-US"/>
        </w:rPr>
        <w:t xml:space="preserve">LOX KO mice </w:t>
      </w:r>
      <w:r w:rsidR="00434AF3">
        <w:rPr>
          <w:lang w:val="en-US"/>
        </w:rPr>
        <w:t>exhibited</w:t>
      </w:r>
      <w:r w:rsidR="004F2875">
        <w:rPr>
          <w:lang w:val="en-US"/>
        </w:rPr>
        <w:t xml:space="preserve"> a 30% increase in </w:t>
      </w:r>
      <w:r w:rsidR="00122A47">
        <w:rPr>
          <w:lang w:val="en-US"/>
        </w:rPr>
        <w:t>cardiac</w:t>
      </w:r>
      <w:r w:rsidR="005B39D0">
        <w:rPr>
          <w:lang w:val="en-US"/>
        </w:rPr>
        <w:t xml:space="preserve"> </w:t>
      </w:r>
      <w:r w:rsidR="004F2875">
        <w:rPr>
          <w:lang w:val="en-US"/>
        </w:rPr>
        <w:t xml:space="preserve">11,12-EET following </w:t>
      </w:r>
      <w:r w:rsidR="00504D60">
        <w:rPr>
          <w:lang w:val="en-US"/>
        </w:rPr>
        <w:t>myocardial infarction</w:t>
      </w:r>
      <w:r w:rsidR="002A1E32">
        <w:rPr>
          <w:lang w:val="en-US"/>
        </w:rPr>
        <w:t xml:space="preserve"> </w:t>
      </w:r>
      <w:r w:rsidR="00255D66">
        <w:rPr>
          <w:lang w:val="en-US"/>
        </w:rPr>
        <w:t xml:space="preserve">which </w:t>
      </w:r>
      <w:r w:rsidR="00712EEA">
        <w:rPr>
          <w:lang w:val="en-US"/>
        </w:rPr>
        <w:t>improved</w:t>
      </w:r>
      <w:r w:rsidR="00122A47">
        <w:rPr>
          <w:lang w:val="en-US"/>
        </w:rPr>
        <w:t xml:space="preserve"> survival </w:t>
      </w:r>
      <w:r w:rsidR="00712EEA">
        <w:rPr>
          <w:lang w:val="en-US"/>
        </w:rPr>
        <w:t xml:space="preserve">in risk free mice post </w:t>
      </w:r>
      <w:r w:rsidR="00695CC8">
        <w:rPr>
          <w:lang w:val="en-US"/>
        </w:rPr>
        <w:t>myocardial infarction</w:t>
      </w:r>
      <w:r w:rsidR="00712EEA">
        <w:rPr>
          <w:lang w:val="en-US"/>
        </w:rPr>
        <w:t xml:space="preserve"> </w:t>
      </w:r>
      <w:r w:rsidR="005717CA">
        <w:rPr>
          <w:lang w:val="en-US"/>
        </w:rPr>
        <w:fldChar w:fldCharType="begin"/>
      </w:r>
      <w:r w:rsidR="00241BFE">
        <w:rPr>
          <w:lang w:val="en-US"/>
        </w:rPr>
        <w:instrText xml:space="preserve"> ADDIN EN.CITE &lt;EndNote&gt;&lt;Cite&gt;&lt;Author&gt;Kain V&lt;/Author&gt;&lt;Year&gt;2024&lt;/Year&gt;&lt;RecNum&gt;1543&lt;/RecNum&gt;&lt;DisplayText&gt;(Kain V et al., 2024)&lt;/DisplayText&gt;&lt;record&gt;&lt;rec-number&gt;1543&lt;/rec-number&gt;&lt;foreign-keys&gt;&lt;key app="EN" db-id="f5xwfwsdrxt0wleexf3525eiwp0srwpdetff" timestamp="1723046344"&gt;1543&lt;/key&gt;&lt;/foreign-keys&gt;&lt;ref-type name="Journal Article"&gt;17&lt;/ref-type&gt;&lt;contributors&gt;&lt;authors&gt;&lt;author&gt;Kain V, &lt;/author&gt;&lt;author&gt;Araujo Grilo GA,&lt;/author&gt;&lt;author&gt;Upadhyay G, &lt;/author&gt;&lt;author&gt;Nadler JL,&lt;/author&gt;&lt;author&gt;Serhan CN, &lt;/author&gt;&lt;author&gt;Halade GV&lt;/author&gt;&lt;/authors&gt;&lt;/contributors&gt;&lt;titles&gt;&lt;title&gt;Macrophage-specific lipoxygenase deletion amplify cardiac repair activating Treg cells in chronic heart failure&lt;/title&gt;&lt;secondary-title&gt;Journal of Leukocyte Biology&lt;/secondary-title&gt;&lt;/titles&gt;&lt;periodical&gt;&lt;full-title&gt;Journal of Leukocyte Biology&lt;/full-title&gt;&lt;/periodical&gt;&lt;volume&gt;qiae113&lt;/volume&gt;&lt;dates&gt;&lt;year&gt;2024&lt;/year&gt;&lt;/dates&gt;&lt;urls&gt;&lt;/urls&gt;&lt;/record&gt;&lt;/Cite&gt;&lt;/EndNote&gt;</w:instrText>
      </w:r>
      <w:r w:rsidR="005717CA">
        <w:rPr>
          <w:lang w:val="en-US"/>
        </w:rPr>
        <w:fldChar w:fldCharType="separate"/>
      </w:r>
      <w:r w:rsidR="00241BFE">
        <w:rPr>
          <w:noProof/>
          <w:lang w:val="en-US"/>
        </w:rPr>
        <w:t>(Kain V et al., 2024)</w:t>
      </w:r>
      <w:r w:rsidR="005717CA">
        <w:rPr>
          <w:lang w:val="en-US"/>
        </w:rPr>
        <w:fldChar w:fldCharType="end"/>
      </w:r>
      <w:r w:rsidR="008439A6">
        <w:rPr>
          <w:lang w:val="en-US"/>
        </w:rPr>
        <w:t>.</w:t>
      </w:r>
      <w:r w:rsidR="00312264">
        <w:rPr>
          <w:lang w:val="en-US"/>
        </w:rPr>
        <w:t xml:space="preserve"> </w:t>
      </w:r>
      <w:r w:rsidR="00781D8B">
        <w:rPr>
          <w:lang w:val="en-US"/>
        </w:rPr>
        <w:t xml:space="preserve">Prior to this, </w:t>
      </w:r>
      <w:r w:rsidR="006430FA">
        <w:rPr>
          <w:lang w:val="en-US"/>
        </w:rPr>
        <w:t xml:space="preserve">Kain </w:t>
      </w:r>
      <w:r w:rsidR="006430FA" w:rsidRPr="00ED013A">
        <w:rPr>
          <w:i/>
          <w:iCs/>
          <w:lang w:val="en-US"/>
        </w:rPr>
        <w:t>et al</w:t>
      </w:r>
      <w:r w:rsidR="006430FA">
        <w:rPr>
          <w:lang w:val="en-US"/>
        </w:rPr>
        <w:t xml:space="preserve"> </w:t>
      </w:r>
      <w:r w:rsidR="0071026B">
        <w:rPr>
          <w:lang w:val="en-US"/>
        </w:rPr>
        <w:t>had reported</w:t>
      </w:r>
      <w:r w:rsidR="006430FA">
        <w:rPr>
          <w:lang w:val="en-US"/>
        </w:rPr>
        <w:t xml:space="preserve"> lower</w:t>
      </w:r>
      <w:r w:rsidR="004B5582">
        <w:rPr>
          <w:lang w:val="en-US"/>
        </w:rPr>
        <w:t xml:space="preserve"> splenic</w:t>
      </w:r>
      <w:r w:rsidR="006430FA">
        <w:rPr>
          <w:lang w:val="en-US"/>
        </w:rPr>
        <w:t xml:space="preserve"> 12</w:t>
      </w:r>
      <w:r w:rsidR="0071026B">
        <w:rPr>
          <w:lang w:val="en-US"/>
        </w:rPr>
        <w:t>- and</w:t>
      </w:r>
      <w:r w:rsidR="00FF3000">
        <w:rPr>
          <w:lang w:val="en-US"/>
        </w:rPr>
        <w:t xml:space="preserve"> 15-HETE</w:t>
      </w:r>
      <w:r w:rsidR="006430FA">
        <w:rPr>
          <w:lang w:val="en-US"/>
        </w:rPr>
        <w:t xml:space="preserve"> in 12//15</w:t>
      </w:r>
      <w:r w:rsidR="006B4CB8">
        <w:rPr>
          <w:lang w:val="en-US"/>
        </w:rPr>
        <w:t>-</w:t>
      </w:r>
      <w:r w:rsidR="006430FA">
        <w:rPr>
          <w:lang w:val="en-US"/>
        </w:rPr>
        <w:t xml:space="preserve">LOX KO mice alongside increased levels of </w:t>
      </w:r>
      <w:r w:rsidR="004B5582">
        <w:rPr>
          <w:lang w:val="en-US"/>
        </w:rPr>
        <w:t xml:space="preserve">splenic </w:t>
      </w:r>
      <w:r w:rsidR="006430FA">
        <w:rPr>
          <w:lang w:val="en-US"/>
        </w:rPr>
        <w:t>5,6-</w:t>
      </w:r>
      <w:r w:rsidR="0071026B">
        <w:rPr>
          <w:lang w:val="en-US"/>
        </w:rPr>
        <w:t xml:space="preserve">, </w:t>
      </w:r>
      <w:r w:rsidR="00D86B85">
        <w:rPr>
          <w:lang w:val="en-US"/>
        </w:rPr>
        <w:t xml:space="preserve">8,9-, </w:t>
      </w:r>
      <w:r w:rsidR="004B5582">
        <w:rPr>
          <w:lang w:val="en-US"/>
        </w:rPr>
        <w:t xml:space="preserve">and </w:t>
      </w:r>
      <w:r w:rsidR="00D86B85">
        <w:rPr>
          <w:lang w:val="en-US"/>
        </w:rPr>
        <w:t>11,12-EET</w:t>
      </w:r>
      <w:r w:rsidR="003F500C">
        <w:rPr>
          <w:lang w:val="en-US"/>
        </w:rPr>
        <w:t xml:space="preserve"> in these animals </w:t>
      </w:r>
      <w:r w:rsidR="003F500C">
        <w:rPr>
          <w:lang w:val="en-US"/>
        </w:rPr>
        <w:lastRenderedPageBreak/>
        <w:t>following myocardial infarction</w:t>
      </w:r>
      <w:r w:rsidR="0071026B">
        <w:rPr>
          <w:lang w:val="en-US"/>
        </w:rPr>
        <w:t xml:space="preserve"> </w:t>
      </w:r>
      <w:r w:rsidR="0071026B">
        <w:rPr>
          <w:lang w:val="en-US"/>
        </w:rPr>
        <w:fldChar w:fldCharType="begin"/>
      </w:r>
      <w:r w:rsidR="00241BFE">
        <w:rPr>
          <w:lang w:val="en-US"/>
        </w:rPr>
        <w:instrText xml:space="preserve"> ADDIN EN.CITE &lt;EndNote&gt;&lt;Cite&gt;&lt;Author&gt;Kain V&lt;/Author&gt;&lt;Year&gt;2018&lt;/Year&gt;&lt;RecNum&gt;1540&lt;/RecNum&gt;&lt;DisplayText&gt;(Kain V et al., 2018)&lt;/DisplayText&gt;&lt;record&gt;&lt;rec-number&gt;1540&lt;/rec-number&gt;&lt;foreign-keys&gt;&lt;key app="EN" db-id="f5xwfwsdrxt0wleexf3525eiwp0srwpdetff" timestamp="1723033039"&gt;1540&lt;/key&gt;&lt;/foreign-keys&gt;&lt;ref-type name="Journal Article"&gt;17&lt;/ref-type&gt;&lt;contributors&gt;&lt;authors&gt;&lt;author&gt;Kain V, &lt;/author&gt;&lt;author&gt;Ingle KA, &lt;/author&gt;&lt;author&gt;Kabarowski J, &lt;/author&gt;&lt;author&gt;Barnes S, &lt;/author&gt;&lt;author&gt;Limdi NA, &lt;/author&gt;&lt;author&gt;Prabhu SD, &lt;/author&gt;&lt;author&gt;Halade GV&lt;/author&gt;&lt;/authors&gt;&lt;/contributors&gt;&lt;titles&gt;&lt;title&gt;Genetic deletion of 12/15 lipoxygenase promotes effective resolution of inflammation following myocardial infarction&lt;/title&gt;&lt;secondary-title&gt;Journal of molecular and cellular cardiology&lt;/secondary-title&gt;&lt;/titles&gt;&lt;periodical&gt;&lt;full-title&gt;Journal of molecular and cellular cardiology&lt;/full-title&gt;&lt;/periodical&gt;&lt;pages&gt;70-80&lt;/pages&gt;&lt;volume&gt;118&lt;/volume&gt;&lt;dates&gt;&lt;year&gt;2018&lt;/year&gt;&lt;/dates&gt;&lt;urls&gt;&lt;/urls&gt;&lt;/record&gt;&lt;/Cite&gt;&lt;/EndNote&gt;</w:instrText>
      </w:r>
      <w:r w:rsidR="0071026B">
        <w:rPr>
          <w:lang w:val="en-US"/>
        </w:rPr>
        <w:fldChar w:fldCharType="separate"/>
      </w:r>
      <w:r w:rsidR="00241BFE">
        <w:rPr>
          <w:noProof/>
          <w:lang w:val="en-US"/>
        </w:rPr>
        <w:t>(Kain V et al., 2018)</w:t>
      </w:r>
      <w:r w:rsidR="0071026B">
        <w:rPr>
          <w:lang w:val="en-US"/>
        </w:rPr>
        <w:fldChar w:fldCharType="end"/>
      </w:r>
      <w:r w:rsidR="00D86B85">
        <w:rPr>
          <w:lang w:val="en-US"/>
        </w:rPr>
        <w:t xml:space="preserve">. </w:t>
      </w:r>
      <w:r w:rsidR="001E1F35">
        <w:rPr>
          <w:lang w:val="en-US"/>
        </w:rPr>
        <w:t>Coinciding with i</w:t>
      </w:r>
      <w:r w:rsidR="008B53C5">
        <w:rPr>
          <w:lang w:val="en-US"/>
        </w:rPr>
        <w:t>ncreased EET synthesis</w:t>
      </w:r>
      <w:r w:rsidR="001E1F35">
        <w:rPr>
          <w:lang w:val="en-US"/>
        </w:rPr>
        <w:t xml:space="preserve"> was </w:t>
      </w:r>
      <w:r w:rsidR="008B53C5">
        <w:rPr>
          <w:lang w:val="en-US"/>
        </w:rPr>
        <w:t>reduced expression of splenic and cardia</w:t>
      </w:r>
      <w:r w:rsidR="004C4321">
        <w:rPr>
          <w:lang w:val="en-US"/>
        </w:rPr>
        <w:t>c</w:t>
      </w:r>
      <w:r w:rsidR="008B53C5">
        <w:rPr>
          <w:lang w:val="en-US"/>
        </w:rPr>
        <w:t xml:space="preserve"> </w:t>
      </w:r>
      <w:r w:rsidR="008B53C5" w:rsidRPr="00ED013A">
        <w:rPr>
          <w:i/>
          <w:iCs/>
          <w:lang w:val="en-US"/>
        </w:rPr>
        <w:t>E</w:t>
      </w:r>
      <w:r w:rsidR="004C4321" w:rsidRPr="00ED013A">
        <w:rPr>
          <w:i/>
          <w:iCs/>
          <w:lang w:val="en-US"/>
        </w:rPr>
        <w:t>phx2</w:t>
      </w:r>
      <w:r w:rsidR="004C4321">
        <w:rPr>
          <w:lang w:val="en-US"/>
        </w:rPr>
        <w:t xml:space="preserve"> encoding soluble epoxide hydrolase, responsible for the degradation of EETs</w:t>
      </w:r>
      <w:r w:rsidR="005D2E3A">
        <w:rPr>
          <w:lang w:val="en-US"/>
        </w:rPr>
        <w:t xml:space="preserve"> (54)</w:t>
      </w:r>
      <w:r w:rsidR="004C4321">
        <w:rPr>
          <w:lang w:val="en-US"/>
        </w:rPr>
        <w:t xml:space="preserve">. </w:t>
      </w:r>
      <w:r w:rsidR="00FF3000">
        <w:rPr>
          <w:lang w:val="en-US"/>
        </w:rPr>
        <w:t>In addition, an increase in EPA deri</w:t>
      </w:r>
      <w:r w:rsidR="003F500C">
        <w:rPr>
          <w:lang w:val="en-US"/>
        </w:rPr>
        <w:t xml:space="preserve">ved oxylipins </w:t>
      </w:r>
      <w:r w:rsidR="00374939">
        <w:rPr>
          <w:lang w:val="en-US"/>
        </w:rPr>
        <w:t>5-, 8-, and 9-HEPE which have</w:t>
      </w:r>
      <w:r w:rsidR="003F500C">
        <w:rPr>
          <w:lang w:val="en-US"/>
        </w:rPr>
        <w:t xml:space="preserve"> resolving actions</w:t>
      </w:r>
      <w:r w:rsidR="00374939">
        <w:rPr>
          <w:lang w:val="en-US"/>
        </w:rPr>
        <w:t xml:space="preserve"> </w:t>
      </w:r>
      <w:r w:rsidR="003F500C">
        <w:rPr>
          <w:lang w:val="en-US"/>
        </w:rPr>
        <w:t>were increased in 12/15</w:t>
      </w:r>
      <w:r w:rsidR="006B4CB8">
        <w:rPr>
          <w:lang w:val="en-US"/>
        </w:rPr>
        <w:t>-</w:t>
      </w:r>
      <w:r w:rsidR="003F500C">
        <w:rPr>
          <w:lang w:val="en-US"/>
        </w:rPr>
        <w:t>LOX KO mice in comparison to wild type following myocardial infarction</w:t>
      </w:r>
      <w:r w:rsidR="00374939">
        <w:rPr>
          <w:lang w:val="en-US"/>
        </w:rPr>
        <w:t xml:space="preserve"> </w:t>
      </w:r>
      <w:r w:rsidR="00374939">
        <w:rPr>
          <w:lang w:val="en-US"/>
        </w:rPr>
        <w:fldChar w:fldCharType="begin"/>
      </w:r>
      <w:r w:rsidR="00241BFE">
        <w:rPr>
          <w:lang w:val="en-US"/>
        </w:rPr>
        <w:instrText xml:space="preserve"> ADDIN EN.CITE &lt;EndNote&gt;&lt;Cite&gt;&lt;Author&gt;Kain V&lt;/Author&gt;&lt;Year&gt;2018&lt;/Year&gt;&lt;RecNum&gt;1540&lt;/RecNum&gt;&lt;DisplayText&gt;(Kain V et al., 2018)&lt;/DisplayText&gt;&lt;record&gt;&lt;rec-number&gt;1540&lt;/rec-number&gt;&lt;foreign-keys&gt;&lt;key app="EN" db-id="f5xwfwsdrxt0wleexf3525eiwp0srwpdetff" timestamp="1723033039"&gt;1540&lt;/key&gt;&lt;/foreign-keys&gt;&lt;ref-type name="Journal Article"&gt;17&lt;/ref-type&gt;&lt;contributors&gt;&lt;authors&gt;&lt;author&gt;Kain V, &lt;/author&gt;&lt;author&gt;Ingle KA, &lt;/author&gt;&lt;author&gt;Kabarowski J, &lt;/author&gt;&lt;author&gt;Barnes S, &lt;/author&gt;&lt;author&gt;Limdi NA, &lt;/author&gt;&lt;author&gt;Prabhu SD, &lt;/author&gt;&lt;author&gt;Halade GV&lt;/author&gt;&lt;/authors&gt;&lt;/contributors&gt;&lt;titles&gt;&lt;title&gt;Genetic deletion of 12/15 lipoxygenase promotes effective resolution of inflammation following myocardial infarction&lt;/title&gt;&lt;secondary-title&gt;Journal of molecular and cellular cardiology&lt;/secondary-title&gt;&lt;/titles&gt;&lt;periodical&gt;&lt;full-title&gt;Journal of molecular and cellular cardiology&lt;/full-title&gt;&lt;/periodical&gt;&lt;pages&gt;70-80&lt;/pages&gt;&lt;volume&gt;118&lt;/volume&gt;&lt;dates&gt;&lt;year&gt;2018&lt;/year&gt;&lt;/dates&gt;&lt;urls&gt;&lt;/urls&gt;&lt;/record&gt;&lt;/Cite&gt;&lt;/EndNote&gt;</w:instrText>
      </w:r>
      <w:r w:rsidR="00374939">
        <w:rPr>
          <w:lang w:val="en-US"/>
        </w:rPr>
        <w:fldChar w:fldCharType="separate"/>
      </w:r>
      <w:r w:rsidR="00241BFE">
        <w:rPr>
          <w:noProof/>
          <w:lang w:val="en-US"/>
        </w:rPr>
        <w:t>(Kain V et al., 2018)</w:t>
      </w:r>
      <w:r w:rsidR="00374939">
        <w:rPr>
          <w:lang w:val="en-US"/>
        </w:rPr>
        <w:fldChar w:fldCharType="end"/>
      </w:r>
      <w:r w:rsidR="003F500C">
        <w:rPr>
          <w:lang w:val="en-US"/>
        </w:rPr>
        <w:t xml:space="preserve">. </w:t>
      </w:r>
      <w:r w:rsidR="00876896">
        <w:rPr>
          <w:lang w:val="en-US"/>
        </w:rPr>
        <w:t>These studies suggest 12/15</w:t>
      </w:r>
      <w:r w:rsidR="006B4CB8">
        <w:rPr>
          <w:lang w:val="en-US"/>
        </w:rPr>
        <w:t>-</w:t>
      </w:r>
      <w:r w:rsidR="00876896">
        <w:rPr>
          <w:lang w:val="en-US"/>
        </w:rPr>
        <w:t xml:space="preserve">LOX deletion shifts metabolism of </w:t>
      </w:r>
      <w:r w:rsidR="006B4CB8">
        <w:rPr>
          <w:lang w:val="en-US"/>
        </w:rPr>
        <w:t>AA</w:t>
      </w:r>
      <w:r w:rsidR="00876896">
        <w:rPr>
          <w:lang w:val="en-US"/>
        </w:rPr>
        <w:t xml:space="preserve"> towards EETs</w:t>
      </w:r>
      <w:r w:rsidR="009B1C1B">
        <w:rPr>
          <w:lang w:val="en-US"/>
        </w:rPr>
        <w:t xml:space="preserve"> in a cardiosplenic manner</w:t>
      </w:r>
      <w:r w:rsidR="00876896">
        <w:rPr>
          <w:lang w:val="en-US"/>
        </w:rPr>
        <w:t xml:space="preserve"> </w:t>
      </w:r>
      <w:r w:rsidR="009B1C1B">
        <w:rPr>
          <w:lang w:val="en-US"/>
        </w:rPr>
        <w:t xml:space="preserve">which has reparative actions following heart failure </w:t>
      </w:r>
      <w:r w:rsidR="009B1C1B">
        <w:rPr>
          <w:lang w:val="en-US"/>
        </w:rPr>
        <w:fldChar w:fldCharType="begin"/>
      </w:r>
      <w:r w:rsidR="00241BFE">
        <w:rPr>
          <w:lang w:val="en-US"/>
        </w:rPr>
        <w:instrText xml:space="preserve"> ADDIN EN.CITE &lt;EndNote&gt;&lt;Cite&gt;&lt;Author&gt;Kain V&lt;/Author&gt;&lt;Year&gt;2018&lt;/Year&gt;&lt;RecNum&gt;1540&lt;/RecNum&gt;&lt;DisplayText&gt;(Kain V et al., 2018, Kain V et al., 2024)&lt;/DisplayText&gt;&lt;record&gt;&lt;rec-number&gt;1540&lt;/rec-number&gt;&lt;foreign-keys&gt;&lt;key app="EN" db-id="f5xwfwsdrxt0wleexf3525eiwp0srwpdetff" timestamp="1723033039"&gt;1540&lt;/key&gt;&lt;/foreign-keys&gt;&lt;ref-type name="Journal Article"&gt;17&lt;/ref-type&gt;&lt;contributors&gt;&lt;authors&gt;&lt;author&gt;Kain V, &lt;/author&gt;&lt;author&gt;Ingle KA, &lt;/author&gt;&lt;author&gt;Kabarowski J, &lt;/author&gt;&lt;author&gt;Barnes S, &lt;/author&gt;&lt;author&gt;Limdi NA, &lt;/author&gt;&lt;author&gt;Prabhu SD, &lt;/author&gt;&lt;author&gt;Halade GV&lt;/author&gt;&lt;/authors&gt;&lt;/contributors&gt;&lt;titles&gt;&lt;title&gt;Genetic deletion of 12/15 lipoxygenase promotes effective resolution of inflammation following myocardial infarction&lt;/title&gt;&lt;secondary-title&gt;Journal of molecular and cellular cardiology&lt;/secondary-title&gt;&lt;/titles&gt;&lt;periodical&gt;&lt;full-title&gt;Journal of molecular and cellular cardiology&lt;/full-title&gt;&lt;/periodical&gt;&lt;pages&gt;70-80&lt;/pages&gt;&lt;volume&gt;118&lt;/volume&gt;&lt;dates&gt;&lt;year&gt;2018&lt;/year&gt;&lt;/dates&gt;&lt;urls&gt;&lt;/urls&gt;&lt;/record&gt;&lt;/Cite&gt;&lt;Cite&gt;&lt;Author&gt;Kain V&lt;/Author&gt;&lt;Year&gt;2024&lt;/Year&gt;&lt;RecNum&gt;1543&lt;/RecNum&gt;&lt;record&gt;&lt;rec-number&gt;1543&lt;/rec-number&gt;&lt;foreign-keys&gt;&lt;key app="EN" db-id="f5xwfwsdrxt0wleexf3525eiwp0srwpdetff" timestamp="1723046344"&gt;1543&lt;/key&gt;&lt;/foreign-keys&gt;&lt;ref-type name="Journal Article"&gt;17&lt;/ref-type&gt;&lt;contributors&gt;&lt;authors&gt;&lt;author&gt;Kain V, &lt;/author&gt;&lt;author&gt;Araujo Grilo GA,&lt;/author&gt;&lt;author&gt;Upadhyay G, &lt;/author&gt;&lt;author&gt;Nadler JL,&lt;/author&gt;&lt;author&gt;Serhan CN, &lt;/author&gt;&lt;author&gt;Halade GV&lt;/author&gt;&lt;/authors&gt;&lt;/contributors&gt;&lt;titles&gt;&lt;title&gt;Macrophage-specific lipoxygenase deletion amplify cardiac repair activating Treg cells in chronic heart failure&lt;/title&gt;&lt;secondary-title&gt;Journal of Leukocyte Biology&lt;/secondary-title&gt;&lt;/titles&gt;&lt;periodical&gt;&lt;full-title&gt;Journal of Leukocyte Biology&lt;/full-title&gt;&lt;/periodical&gt;&lt;volume&gt;qiae113&lt;/volume&gt;&lt;dates&gt;&lt;year&gt;2024&lt;/year&gt;&lt;/dates&gt;&lt;urls&gt;&lt;/urls&gt;&lt;/record&gt;&lt;/Cite&gt;&lt;/EndNote&gt;</w:instrText>
      </w:r>
      <w:r w:rsidR="009B1C1B">
        <w:rPr>
          <w:lang w:val="en-US"/>
        </w:rPr>
        <w:fldChar w:fldCharType="separate"/>
      </w:r>
      <w:r w:rsidR="00241BFE">
        <w:rPr>
          <w:noProof/>
          <w:lang w:val="en-US"/>
        </w:rPr>
        <w:t>(Kain V et al., 2018, Kain V et al., 2024)</w:t>
      </w:r>
      <w:r w:rsidR="009B1C1B">
        <w:rPr>
          <w:lang w:val="en-US"/>
        </w:rPr>
        <w:fldChar w:fldCharType="end"/>
      </w:r>
      <w:r w:rsidR="009B1C1B">
        <w:rPr>
          <w:lang w:val="en-US"/>
        </w:rPr>
        <w:t xml:space="preserve">. </w:t>
      </w:r>
    </w:p>
    <w:p w14:paraId="070A5A20" w14:textId="7ABF5AD3" w:rsidR="00010D31" w:rsidRDefault="00312264" w:rsidP="007A5EEB">
      <w:pPr>
        <w:spacing w:line="480" w:lineRule="auto"/>
        <w:jc w:val="both"/>
        <w:rPr>
          <w:lang w:val="en-US"/>
        </w:rPr>
      </w:pPr>
      <w:r>
        <w:rPr>
          <w:lang w:val="en-US"/>
        </w:rPr>
        <w:t xml:space="preserve">There is also evidence for the role of oxylipin </w:t>
      </w:r>
      <w:r w:rsidR="00F52D3A">
        <w:rPr>
          <w:lang w:val="en-US"/>
        </w:rPr>
        <w:t>signalling</w:t>
      </w:r>
      <w:r>
        <w:rPr>
          <w:lang w:val="en-US"/>
        </w:rPr>
        <w:t xml:space="preserve"> in regulating immune cell communication of the cardiosplenic axis</w:t>
      </w:r>
      <w:r w:rsidR="006A429F">
        <w:rPr>
          <w:lang w:val="en-US"/>
        </w:rPr>
        <w:t xml:space="preserve"> and cardiac health</w:t>
      </w:r>
      <w:r>
        <w:rPr>
          <w:lang w:val="en-US"/>
        </w:rPr>
        <w:t>.</w:t>
      </w:r>
      <w:r w:rsidR="009B1C1B">
        <w:rPr>
          <w:lang w:val="en-US"/>
        </w:rPr>
        <w:t xml:space="preserve"> </w:t>
      </w:r>
      <w:r w:rsidR="00FF0D48">
        <w:rPr>
          <w:lang w:val="en-US"/>
        </w:rPr>
        <w:t>Specific M1</w:t>
      </w:r>
      <w:r w:rsidR="005D2E3A">
        <w:rPr>
          <w:lang w:val="en-US"/>
        </w:rPr>
        <w:t>-like</w:t>
      </w:r>
      <w:r w:rsidR="00FF0D48">
        <w:rPr>
          <w:lang w:val="en-US"/>
        </w:rPr>
        <w:t xml:space="preserve"> macrophage deletion of 12/15</w:t>
      </w:r>
      <w:r w:rsidR="006B4CB8">
        <w:rPr>
          <w:lang w:val="en-US"/>
        </w:rPr>
        <w:t>-</w:t>
      </w:r>
      <w:r w:rsidR="00FF0D48">
        <w:rPr>
          <w:lang w:val="en-US"/>
        </w:rPr>
        <w:t>LOX</w:t>
      </w:r>
      <w:r>
        <w:rPr>
          <w:lang w:val="en-US"/>
        </w:rPr>
        <w:t xml:space="preserve"> </w:t>
      </w:r>
      <w:r w:rsidR="00FF0D48">
        <w:rPr>
          <w:lang w:val="en-US"/>
        </w:rPr>
        <w:t xml:space="preserve">shifted neutrophil polarization to a </w:t>
      </w:r>
      <w:r w:rsidR="00DD321C">
        <w:rPr>
          <w:lang w:val="en-US"/>
        </w:rPr>
        <w:t>pro-resolving phenotype, and resul</w:t>
      </w:r>
      <w:r w:rsidR="006B4CB8">
        <w:rPr>
          <w:lang w:val="en-US"/>
        </w:rPr>
        <w:t>ted in</w:t>
      </w:r>
      <w:r w:rsidR="00DD321C">
        <w:rPr>
          <w:lang w:val="en-US"/>
        </w:rPr>
        <w:t xml:space="preserve"> greate</w:t>
      </w:r>
      <w:r w:rsidR="006569AF">
        <w:rPr>
          <w:lang w:val="en-US"/>
        </w:rPr>
        <w:t>r</w:t>
      </w:r>
      <w:r w:rsidR="00DD321C">
        <w:rPr>
          <w:lang w:val="en-US"/>
        </w:rPr>
        <w:t xml:space="preserve"> populations of Ly6C</w:t>
      </w:r>
      <w:r w:rsidR="00DD321C" w:rsidRPr="00ED013A">
        <w:rPr>
          <w:vertAlign w:val="superscript"/>
          <w:lang w:val="en-US"/>
        </w:rPr>
        <w:t>lo</w:t>
      </w:r>
      <w:r w:rsidR="00DD321C">
        <w:rPr>
          <w:lang w:val="en-US"/>
        </w:rPr>
        <w:t xml:space="preserve"> </w:t>
      </w:r>
      <w:r w:rsidR="006569AF">
        <w:rPr>
          <w:lang w:val="en-US"/>
        </w:rPr>
        <w:t xml:space="preserve">CD206+ macrophages </w:t>
      </w:r>
      <w:r w:rsidR="002817D1">
        <w:rPr>
          <w:lang w:val="en-US"/>
        </w:rPr>
        <w:t>of a</w:t>
      </w:r>
      <w:r w:rsidR="006B4CB8">
        <w:rPr>
          <w:lang w:val="en-US"/>
        </w:rPr>
        <w:t xml:space="preserve"> resolving phenotype</w:t>
      </w:r>
      <w:r w:rsidR="00531FAF">
        <w:rPr>
          <w:lang w:val="en-US"/>
        </w:rPr>
        <w:t xml:space="preserve"> in mice following myocardial infarction</w:t>
      </w:r>
      <w:r w:rsidR="006B4CB8">
        <w:rPr>
          <w:lang w:val="en-US"/>
        </w:rPr>
        <w:t xml:space="preserve"> </w:t>
      </w:r>
      <w:r w:rsidR="006B4CB8">
        <w:rPr>
          <w:lang w:val="en-US"/>
        </w:rPr>
        <w:fldChar w:fldCharType="begin"/>
      </w:r>
      <w:r w:rsidR="00241BFE">
        <w:rPr>
          <w:lang w:val="en-US"/>
        </w:rPr>
        <w:instrText xml:space="preserve"> ADDIN EN.CITE &lt;EndNote&gt;&lt;Cite&gt;&lt;Author&gt;Kain V&lt;/Author&gt;&lt;Year&gt;2018&lt;/Year&gt;&lt;RecNum&gt;1540&lt;/RecNum&gt;&lt;DisplayText&gt;(Kain V et al., 2018)&lt;/DisplayText&gt;&lt;record&gt;&lt;rec-number&gt;1540&lt;/rec-number&gt;&lt;foreign-keys&gt;&lt;key app="EN" db-id="f5xwfwsdrxt0wleexf3525eiwp0srwpdetff" timestamp="1723033039"&gt;1540&lt;/key&gt;&lt;/foreign-keys&gt;&lt;ref-type name="Journal Article"&gt;17&lt;/ref-type&gt;&lt;contributors&gt;&lt;authors&gt;&lt;author&gt;Kain V, &lt;/author&gt;&lt;author&gt;Ingle KA, &lt;/author&gt;&lt;author&gt;Kabarowski J, &lt;/author&gt;&lt;author&gt;Barnes S, &lt;/author&gt;&lt;author&gt;Limdi NA, &lt;/author&gt;&lt;author&gt;Prabhu SD, &lt;/author&gt;&lt;author&gt;Halade GV&lt;/author&gt;&lt;/authors&gt;&lt;/contributors&gt;&lt;titles&gt;&lt;title&gt;Genetic deletion of 12/15 lipoxygenase promotes effective resolution of inflammation following myocardial infarction&lt;/title&gt;&lt;secondary-title&gt;Journal of molecular and cellular cardiology&lt;/secondary-title&gt;&lt;/titles&gt;&lt;periodical&gt;&lt;full-title&gt;Journal of molecular and cellular cardiology&lt;/full-title&gt;&lt;/periodical&gt;&lt;pages&gt;70-80&lt;/pages&gt;&lt;volume&gt;118&lt;/volume&gt;&lt;dates&gt;&lt;year&gt;2018&lt;/year&gt;&lt;/dates&gt;&lt;urls&gt;&lt;/urls&gt;&lt;/record&gt;&lt;/Cite&gt;&lt;/EndNote&gt;</w:instrText>
      </w:r>
      <w:r w:rsidR="006B4CB8">
        <w:rPr>
          <w:lang w:val="en-US"/>
        </w:rPr>
        <w:fldChar w:fldCharType="separate"/>
      </w:r>
      <w:r w:rsidR="00241BFE">
        <w:rPr>
          <w:noProof/>
          <w:lang w:val="en-US"/>
        </w:rPr>
        <w:t>(Kain V et al., 2018)</w:t>
      </w:r>
      <w:r w:rsidR="006B4CB8">
        <w:rPr>
          <w:lang w:val="en-US"/>
        </w:rPr>
        <w:fldChar w:fldCharType="end"/>
      </w:r>
      <w:r w:rsidR="006B4CB8">
        <w:rPr>
          <w:lang w:val="en-US"/>
        </w:rPr>
        <w:t xml:space="preserve">. </w:t>
      </w:r>
      <w:r w:rsidR="002817D1">
        <w:rPr>
          <w:lang w:val="en-US"/>
        </w:rPr>
        <w:t xml:space="preserve">More recently, </w:t>
      </w:r>
      <w:r w:rsidR="006B4CB8">
        <w:rPr>
          <w:lang w:val="en-US"/>
        </w:rPr>
        <w:t xml:space="preserve">Kain </w:t>
      </w:r>
      <w:r w:rsidR="006B4CB8" w:rsidRPr="00ED013A">
        <w:rPr>
          <w:i/>
          <w:iCs/>
          <w:lang w:val="en-US"/>
        </w:rPr>
        <w:t>et al</w:t>
      </w:r>
      <w:r w:rsidR="006B4CB8">
        <w:rPr>
          <w:lang w:val="en-US"/>
        </w:rPr>
        <w:t xml:space="preserve"> further describe increased populations of splenic and cardiac (left ventricle) F4/80 Ly6C</w:t>
      </w:r>
      <w:r w:rsidR="006B4CB8" w:rsidRPr="00ED013A">
        <w:rPr>
          <w:vertAlign w:val="superscript"/>
          <w:lang w:val="en-US"/>
        </w:rPr>
        <w:t>lo</w:t>
      </w:r>
      <w:r w:rsidR="006B4CB8">
        <w:rPr>
          <w:lang w:val="en-US"/>
        </w:rPr>
        <w:t xml:space="preserve"> macrophages, CD4+ cells - specifically CD4+Foxp3+ regulatory T cells, and neutrophils in 12/15-LOX KO </w:t>
      </w:r>
      <w:r w:rsidR="003A2EFB">
        <w:rPr>
          <w:lang w:val="en-US"/>
        </w:rPr>
        <w:t xml:space="preserve">mice </w:t>
      </w:r>
      <w:r w:rsidR="006B4CB8">
        <w:rPr>
          <w:lang w:val="en-US"/>
        </w:rPr>
        <w:t xml:space="preserve">in comparison to wild type mice in a model of chronic heart failure </w:t>
      </w:r>
      <w:r w:rsidR="002817D1">
        <w:rPr>
          <w:lang w:val="en-US"/>
        </w:rPr>
        <w:fldChar w:fldCharType="begin"/>
      </w:r>
      <w:r w:rsidR="00241BFE">
        <w:rPr>
          <w:lang w:val="en-US"/>
        </w:rPr>
        <w:instrText xml:space="preserve"> ADDIN EN.CITE &lt;EndNote&gt;&lt;Cite&gt;&lt;Author&gt;Kain V&lt;/Author&gt;&lt;Year&gt;2024&lt;/Year&gt;&lt;RecNum&gt;1543&lt;/RecNum&gt;&lt;DisplayText&gt;(Kain V et al., 2024)&lt;/DisplayText&gt;&lt;record&gt;&lt;rec-number&gt;1543&lt;/rec-number&gt;&lt;foreign-keys&gt;&lt;key app="EN" db-id="f5xwfwsdrxt0wleexf3525eiwp0srwpdetff" timestamp="1723046344"&gt;1543&lt;/key&gt;&lt;/foreign-keys&gt;&lt;ref-type name="Journal Article"&gt;17&lt;/ref-type&gt;&lt;contributors&gt;&lt;authors&gt;&lt;author&gt;Kain V, &lt;/author&gt;&lt;author&gt;Araujo Grilo GA,&lt;/author&gt;&lt;author&gt;Upadhyay G, &lt;/author&gt;&lt;author&gt;Nadler JL,&lt;/author&gt;&lt;author&gt;Serhan CN, &lt;/author&gt;&lt;author&gt;Halade GV&lt;/author&gt;&lt;/authors&gt;&lt;/contributors&gt;&lt;titles&gt;&lt;title&gt;Macrophage-specific lipoxygenase deletion amplify cardiac repair activating Treg cells in chronic heart failure&lt;/title&gt;&lt;secondary-title&gt;Journal of Leukocyte Biology&lt;/secondary-title&gt;&lt;/titles&gt;&lt;periodical&gt;&lt;full-title&gt;Journal of Leukocyte Biology&lt;/full-title&gt;&lt;/periodical&gt;&lt;volume&gt;qiae113&lt;/volume&gt;&lt;dates&gt;&lt;year&gt;2024&lt;/year&gt;&lt;/dates&gt;&lt;urls&gt;&lt;/urls&gt;&lt;/record&gt;&lt;/Cite&gt;&lt;/EndNote&gt;</w:instrText>
      </w:r>
      <w:r w:rsidR="002817D1">
        <w:rPr>
          <w:lang w:val="en-US"/>
        </w:rPr>
        <w:fldChar w:fldCharType="separate"/>
      </w:r>
      <w:r w:rsidR="00241BFE">
        <w:rPr>
          <w:noProof/>
          <w:lang w:val="en-US"/>
        </w:rPr>
        <w:t>(Kain V et al., 2024)</w:t>
      </w:r>
      <w:r w:rsidR="002817D1">
        <w:rPr>
          <w:lang w:val="en-US"/>
        </w:rPr>
        <w:fldChar w:fldCharType="end"/>
      </w:r>
      <w:r w:rsidR="006B4CB8">
        <w:rPr>
          <w:lang w:val="en-US"/>
        </w:rPr>
        <w:t xml:space="preserve">. </w:t>
      </w:r>
      <w:r w:rsidR="003A2EFB">
        <w:rPr>
          <w:lang w:val="en-US"/>
        </w:rPr>
        <w:t>Regulation of cardio-splenic immune cell communication by oxylipin signalling is further supported by reports of l</w:t>
      </w:r>
      <w:r w:rsidR="008966DE">
        <w:rPr>
          <w:lang w:val="en-US"/>
        </w:rPr>
        <w:t>ipoxin</w:t>
      </w:r>
      <w:r w:rsidR="00F51A56">
        <w:rPr>
          <w:lang w:val="en-US"/>
        </w:rPr>
        <w:t xml:space="preserve"> receptor</w:t>
      </w:r>
      <w:r w:rsidR="00685E1F">
        <w:rPr>
          <w:lang w:val="en-US"/>
        </w:rPr>
        <w:t xml:space="preserve"> (</w:t>
      </w:r>
      <w:r w:rsidR="00F10948">
        <w:rPr>
          <w:lang w:val="en-US"/>
        </w:rPr>
        <w:t>A</w:t>
      </w:r>
      <w:r w:rsidR="00685E1F">
        <w:rPr>
          <w:lang w:val="en-US"/>
        </w:rPr>
        <w:t>LX)</w:t>
      </w:r>
      <w:r w:rsidR="00F51A56">
        <w:rPr>
          <w:lang w:val="en-US"/>
        </w:rPr>
        <w:t xml:space="preserve"> </w:t>
      </w:r>
      <w:r w:rsidR="003A2EFB">
        <w:rPr>
          <w:lang w:val="en-US"/>
        </w:rPr>
        <w:t xml:space="preserve">deletion </w:t>
      </w:r>
      <w:r w:rsidR="002817D1">
        <w:rPr>
          <w:lang w:val="en-US"/>
        </w:rPr>
        <w:t xml:space="preserve">resulting in </w:t>
      </w:r>
      <w:r w:rsidR="00F51A56">
        <w:rPr>
          <w:lang w:val="en-US"/>
        </w:rPr>
        <w:t>expan</w:t>
      </w:r>
      <w:r w:rsidR="002817D1">
        <w:rPr>
          <w:lang w:val="en-US"/>
        </w:rPr>
        <w:t xml:space="preserve">sion of </w:t>
      </w:r>
      <w:r w:rsidR="00F51A56">
        <w:rPr>
          <w:lang w:val="en-US"/>
        </w:rPr>
        <w:t>splenic CCR2+ cell</w:t>
      </w:r>
      <w:r w:rsidR="00D4380C">
        <w:rPr>
          <w:lang w:val="en-US"/>
        </w:rPr>
        <w:t xml:space="preserve"> (macrophage)</w:t>
      </w:r>
      <w:r w:rsidR="00F51A56">
        <w:rPr>
          <w:lang w:val="en-US"/>
        </w:rPr>
        <w:t xml:space="preserve"> population </w:t>
      </w:r>
      <w:r w:rsidR="00D4380C">
        <w:rPr>
          <w:lang w:val="en-US"/>
        </w:rPr>
        <w:t xml:space="preserve">with a similar </w:t>
      </w:r>
      <w:r w:rsidR="00685E1F">
        <w:rPr>
          <w:lang w:val="en-US"/>
        </w:rPr>
        <w:t>trend</w:t>
      </w:r>
      <w:r w:rsidR="00D4380C">
        <w:rPr>
          <w:lang w:val="en-US"/>
        </w:rPr>
        <w:t xml:space="preserve"> observed in the heart</w:t>
      </w:r>
      <w:r w:rsidR="006B2252">
        <w:rPr>
          <w:lang w:val="en-US"/>
        </w:rPr>
        <w:t xml:space="preserve"> </w:t>
      </w:r>
      <w:r w:rsidR="00930517">
        <w:rPr>
          <w:lang w:val="en-US"/>
        </w:rPr>
        <w:fldChar w:fldCharType="begin"/>
      </w:r>
      <w:r w:rsidR="00241BFE">
        <w:rPr>
          <w:lang w:val="en-US"/>
        </w:rPr>
        <w:instrText xml:space="preserve"> ADDIN EN.CITE &lt;EndNote&gt;&lt;Cite&gt;&lt;Author&gt;Tourki B&lt;/Author&gt;&lt;Year&gt;2020&lt;/Year&gt;&lt;RecNum&gt;1544&lt;/RecNum&gt;&lt;DisplayText&gt;(Tourki B et al., 2020)&lt;/DisplayText&gt;&lt;record&gt;&lt;rec-number&gt;1544&lt;/rec-number&gt;&lt;foreign-keys&gt;&lt;key app="EN" db-id="f5xwfwsdrxt0wleexf3525eiwp0srwpdetff" timestamp="1723109600"&gt;1544&lt;/key&gt;&lt;/foreign-keys&gt;&lt;ref-type name="Journal Article"&gt;17&lt;/ref-type&gt;&lt;contributors&gt;&lt;authors&gt;&lt;author&gt;Tourki B, &lt;/author&gt;&lt;author&gt;Kain V, &lt;/author&gt;&lt;author&gt;Shaikh SR, &lt;/author&gt;&lt;author&gt;Leroy X, &lt;/author&gt;&lt;author&gt;Serhan CN, &lt;/author&gt;&lt;author&gt;Halade GV&lt;/author&gt;&lt;/authors&gt;&lt;/contributors&gt;&lt;titles&gt;&lt;title&gt;Deficit of resolution receptor magnifies inflammatory leukocyte directed cardiorenal and endothelial dysfunction with signs of cardiomyopathy of obesity&lt;/title&gt;&lt;secondary-title&gt;FASEB J&lt;/secondary-title&gt;&lt;/titles&gt;&lt;periodical&gt;&lt;full-title&gt;FASEB J&lt;/full-title&gt;&lt;/periodical&gt;&lt;pages&gt;10560-10573&lt;/pages&gt;&lt;volume&gt;34&lt;/volume&gt;&lt;number&gt;8&lt;/number&gt;&lt;dates&gt;&lt;year&gt;2020&lt;/year&gt;&lt;/dates&gt;&lt;urls&gt;&lt;/urls&gt;&lt;/record&gt;&lt;/Cite&gt;&lt;/EndNote&gt;</w:instrText>
      </w:r>
      <w:r w:rsidR="00930517">
        <w:rPr>
          <w:lang w:val="en-US"/>
        </w:rPr>
        <w:fldChar w:fldCharType="separate"/>
      </w:r>
      <w:r w:rsidR="00241BFE">
        <w:rPr>
          <w:noProof/>
          <w:lang w:val="en-US"/>
        </w:rPr>
        <w:t>(Tourki B et al., 2020)</w:t>
      </w:r>
      <w:r w:rsidR="00930517">
        <w:rPr>
          <w:lang w:val="en-US"/>
        </w:rPr>
        <w:fldChar w:fldCharType="end"/>
      </w:r>
      <w:r w:rsidR="00D4380C">
        <w:rPr>
          <w:lang w:val="en-US"/>
        </w:rPr>
        <w:t xml:space="preserve">. </w:t>
      </w:r>
      <w:r w:rsidR="003C15CD">
        <w:rPr>
          <w:lang w:val="en-US"/>
        </w:rPr>
        <w:t xml:space="preserve">Activation of leukocytes in the spleen and heart </w:t>
      </w:r>
      <w:r w:rsidR="00304788">
        <w:rPr>
          <w:lang w:val="en-US"/>
        </w:rPr>
        <w:t xml:space="preserve">coincided with </w:t>
      </w:r>
      <w:r w:rsidR="002642D3">
        <w:rPr>
          <w:lang w:val="en-US"/>
        </w:rPr>
        <w:t xml:space="preserve">upregulated </w:t>
      </w:r>
      <w:r w:rsidR="00667774">
        <w:rPr>
          <w:lang w:val="en-US"/>
        </w:rPr>
        <w:t xml:space="preserve">expression of genes encoding trafficking and migration supporting chemokines within </w:t>
      </w:r>
      <w:r w:rsidR="00177108">
        <w:rPr>
          <w:lang w:val="en-US"/>
        </w:rPr>
        <w:t>C-C motif chemokine ligand (</w:t>
      </w:r>
      <w:r w:rsidR="00667774">
        <w:rPr>
          <w:lang w:val="en-US"/>
        </w:rPr>
        <w:t>CCL</w:t>
      </w:r>
      <w:r w:rsidR="00177108">
        <w:rPr>
          <w:lang w:val="en-US"/>
        </w:rPr>
        <w:t>)</w:t>
      </w:r>
      <w:r w:rsidR="00667774">
        <w:rPr>
          <w:lang w:val="en-US"/>
        </w:rPr>
        <w:t xml:space="preserve"> and TNF subfamilies in the heart</w:t>
      </w:r>
      <w:r w:rsidR="0012647C">
        <w:rPr>
          <w:lang w:val="en-US"/>
        </w:rPr>
        <w:t xml:space="preserve"> </w:t>
      </w:r>
      <w:r w:rsidR="00010D31">
        <w:rPr>
          <w:lang w:val="en-US"/>
        </w:rPr>
        <w:fldChar w:fldCharType="begin"/>
      </w:r>
      <w:r w:rsidR="00241BFE">
        <w:rPr>
          <w:lang w:val="en-US"/>
        </w:rPr>
        <w:instrText xml:space="preserve"> ADDIN EN.CITE &lt;EndNote&gt;&lt;Cite&gt;&lt;Author&gt;Tourki B&lt;/Author&gt;&lt;Year&gt;2020&lt;/Year&gt;&lt;RecNum&gt;1544&lt;/RecNum&gt;&lt;DisplayText&gt;(Tourki B et al., 2020)&lt;/DisplayText&gt;&lt;record&gt;&lt;rec-number&gt;1544&lt;/rec-number&gt;&lt;foreign-keys&gt;&lt;key app="EN" db-id="f5xwfwsdrxt0wleexf3525eiwp0srwpdetff" timestamp="1723109600"&gt;1544&lt;/key&gt;&lt;/foreign-keys&gt;&lt;ref-type name="Journal Article"&gt;17&lt;/ref-type&gt;&lt;contributors&gt;&lt;authors&gt;&lt;author&gt;Tourki B, &lt;/author&gt;&lt;author&gt;Kain V, &lt;/author&gt;&lt;author&gt;Shaikh SR, &lt;/author&gt;&lt;author&gt;Leroy X, &lt;/author&gt;&lt;author&gt;Serhan CN, &lt;/author&gt;&lt;author&gt;Halade GV&lt;/author&gt;&lt;/authors&gt;&lt;/contributors&gt;&lt;titles&gt;&lt;title&gt;Deficit of resolution receptor magnifies inflammatory leukocyte directed cardiorenal and endothelial dysfunction with signs of cardiomyopathy of obesity&lt;/title&gt;&lt;secondary-title&gt;FASEB J&lt;/secondary-title&gt;&lt;/titles&gt;&lt;periodical&gt;&lt;full-title&gt;FASEB J&lt;/full-title&gt;&lt;/periodical&gt;&lt;pages&gt;10560-10573&lt;/pages&gt;&lt;volume&gt;34&lt;/volume&gt;&lt;number&gt;8&lt;/number&gt;&lt;dates&gt;&lt;year&gt;2020&lt;/year&gt;&lt;/dates&gt;&lt;urls&gt;&lt;/urls&gt;&lt;/record&gt;&lt;/Cite&gt;&lt;/EndNote&gt;</w:instrText>
      </w:r>
      <w:r w:rsidR="00010D31">
        <w:rPr>
          <w:lang w:val="en-US"/>
        </w:rPr>
        <w:fldChar w:fldCharType="separate"/>
      </w:r>
      <w:r w:rsidR="00241BFE">
        <w:rPr>
          <w:noProof/>
          <w:lang w:val="en-US"/>
        </w:rPr>
        <w:t>(Tourki B et al., 2020)</w:t>
      </w:r>
      <w:r w:rsidR="00010D31">
        <w:rPr>
          <w:lang w:val="en-US"/>
        </w:rPr>
        <w:fldChar w:fldCharType="end"/>
      </w:r>
      <w:r w:rsidR="00667774">
        <w:rPr>
          <w:lang w:val="en-US"/>
        </w:rPr>
        <w:t xml:space="preserve">. </w:t>
      </w:r>
      <w:r w:rsidR="0079156C">
        <w:rPr>
          <w:lang w:val="en-US"/>
        </w:rPr>
        <w:t xml:space="preserve">Furthermore, activation of splenic </w:t>
      </w:r>
      <w:r w:rsidR="00EB4036">
        <w:rPr>
          <w:lang w:val="en-US"/>
        </w:rPr>
        <w:t xml:space="preserve">leukocytes </w:t>
      </w:r>
      <w:r w:rsidR="00A96C08">
        <w:rPr>
          <w:lang w:val="en-US"/>
        </w:rPr>
        <w:t>increased</w:t>
      </w:r>
      <w:r w:rsidR="0015094F">
        <w:rPr>
          <w:lang w:val="en-US"/>
        </w:rPr>
        <w:t xml:space="preserve"> the</w:t>
      </w:r>
      <w:r w:rsidR="00A96C08">
        <w:rPr>
          <w:lang w:val="en-US"/>
        </w:rPr>
        <w:t xml:space="preserve"> expression of genes associated with extracellular matrix deposition and degradation in the heart</w:t>
      </w:r>
      <w:r w:rsidR="002642D3">
        <w:rPr>
          <w:lang w:val="en-US"/>
        </w:rPr>
        <w:t xml:space="preserve"> </w:t>
      </w:r>
      <w:r w:rsidR="00010D31">
        <w:rPr>
          <w:lang w:val="en-US"/>
        </w:rPr>
        <w:fldChar w:fldCharType="begin"/>
      </w:r>
      <w:r w:rsidR="00241BFE">
        <w:rPr>
          <w:lang w:val="en-US"/>
        </w:rPr>
        <w:instrText xml:space="preserve"> ADDIN EN.CITE &lt;EndNote&gt;&lt;Cite&gt;&lt;Author&gt;Tourki B&lt;/Author&gt;&lt;Year&gt;2020&lt;/Year&gt;&lt;RecNum&gt;1544&lt;/RecNum&gt;&lt;DisplayText&gt;(Tourki B et al., 2020)&lt;/DisplayText&gt;&lt;record&gt;&lt;rec-number&gt;1544&lt;/rec-number&gt;&lt;foreign-keys&gt;&lt;key app="EN" db-id="f5xwfwsdrxt0wleexf3525eiwp0srwpdetff" timestamp="1723109600"&gt;1544&lt;/key&gt;&lt;/foreign-keys&gt;&lt;ref-type name="Journal Article"&gt;17&lt;/ref-type&gt;&lt;contributors&gt;&lt;authors&gt;&lt;author&gt;Tourki B, &lt;/author&gt;&lt;author&gt;Kain V, &lt;/author&gt;&lt;author&gt;Shaikh SR, &lt;/author&gt;&lt;author&gt;Leroy X, &lt;/author&gt;&lt;author&gt;Serhan CN, &lt;/author&gt;&lt;author&gt;Halade GV&lt;/author&gt;&lt;/authors&gt;&lt;/contributors&gt;&lt;titles&gt;&lt;title&gt;Deficit of resolution receptor magnifies inflammatory leukocyte directed cardiorenal and endothelial dysfunction with signs of cardiomyopathy of obesity&lt;/title&gt;&lt;secondary-title&gt;FASEB J&lt;/secondary-title&gt;&lt;/titles&gt;&lt;periodical&gt;&lt;full-title&gt;FASEB J&lt;/full-title&gt;&lt;/periodical&gt;&lt;pages&gt;10560-10573&lt;/pages&gt;&lt;volume&gt;34&lt;/volume&gt;&lt;number&gt;8&lt;/number&gt;&lt;dates&gt;&lt;year&gt;2020&lt;/year&gt;&lt;/dates&gt;&lt;urls&gt;&lt;/urls&gt;&lt;/record&gt;&lt;/Cite&gt;&lt;/EndNote&gt;</w:instrText>
      </w:r>
      <w:r w:rsidR="00010D31">
        <w:rPr>
          <w:lang w:val="en-US"/>
        </w:rPr>
        <w:fldChar w:fldCharType="separate"/>
      </w:r>
      <w:r w:rsidR="00241BFE">
        <w:rPr>
          <w:noProof/>
          <w:lang w:val="en-US"/>
        </w:rPr>
        <w:t>(Tourki B et al., 2020)</w:t>
      </w:r>
      <w:r w:rsidR="00010D31">
        <w:rPr>
          <w:lang w:val="en-US"/>
        </w:rPr>
        <w:fldChar w:fldCharType="end"/>
      </w:r>
      <w:r w:rsidR="00010D31">
        <w:rPr>
          <w:lang w:val="en-US"/>
        </w:rPr>
        <w:t>.</w:t>
      </w:r>
      <w:r w:rsidR="00A96C08">
        <w:rPr>
          <w:lang w:val="en-US"/>
        </w:rPr>
        <w:t xml:space="preserve"> </w:t>
      </w:r>
    </w:p>
    <w:p w14:paraId="713EB79B" w14:textId="079365B8" w:rsidR="005D2E3A" w:rsidRDefault="00CA05E7" w:rsidP="007A5EEB">
      <w:pPr>
        <w:spacing w:line="480" w:lineRule="auto"/>
        <w:jc w:val="both"/>
        <w:rPr>
          <w:lang w:val="en-US"/>
        </w:rPr>
      </w:pPr>
      <w:r>
        <w:rPr>
          <w:lang w:val="en-US"/>
        </w:rPr>
        <w:t>These reports highlight emerging mechanism</w:t>
      </w:r>
      <w:r w:rsidR="00CC40A9">
        <w:rPr>
          <w:lang w:val="en-US"/>
        </w:rPr>
        <w:t>s</w:t>
      </w:r>
      <w:r>
        <w:rPr>
          <w:lang w:val="en-US"/>
        </w:rPr>
        <w:t xml:space="preserve"> by which oxylipin synthesis and signalling pathways </w:t>
      </w:r>
      <w:r w:rsidR="00601BFC">
        <w:rPr>
          <w:lang w:val="en-US"/>
        </w:rPr>
        <w:t>regulate the cardiosplenic axis</w:t>
      </w:r>
      <w:r w:rsidR="00390546">
        <w:rPr>
          <w:lang w:val="en-US"/>
        </w:rPr>
        <w:t>,</w:t>
      </w:r>
      <w:r w:rsidR="00CC40A9">
        <w:rPr>
          <w:lang w:val="en-US"/>
        </w:rPr>
        <w:t xml:space="preserve"> </w:t>
      </w:r>
      <w:r w:rsidR="001637CB">
        <w:rPr>
          <w:lang w:val="en-US"/>
        </w:rPr>
        <w:t>and their</w:t>
      </w:r>
      <w:r w:rsidR="00D736EE">
        <w:rPr>
          <w:lang w:val="en-US"/>
        </w:rPr>
        <w:t xml:space="preserve"> potential to support cardiovascular health and improve outcomes following </w:t>
      </w:r>
      <w:r w:rsidR="001637CB">
        <w:rPr>
          <w:lang w:val="en-US"/>
        </w:rPr>
        <w:t>events associated with cardiovascular disease</w:t>
      </w:r>
      <w:r w:rsidR="0081103C">
        <w:rPr>
          <w:lang w:val="en-US"/>
        </w:rPr>
        <w:t>.</w:t>
      </w:r>
    </w:p>
    <w:p w14:paraId="1C414926" w14:textId="78086290" w:rsidR="0094386F" w:rsidRPr="0094386F" w:rsidRDefault="004F0CB5" w:rsidP="007A5EEB">
      <w:pPr>
        <w:spacing w:line="480" w:lineRule="auto"/>
        <w:jc w:val="both"/>
        <w:rPr>
          <w:b/>
          <w:bCs/>
          <w:u w:val="single"/>
          <w:lang w:val="en-US"/>
        </w:rPr>
      </w:pPr>
      <w:r w:rsidRPr="0094386F">
        <w:rPr>
          <w:b/>
          <w:bCs/>
          <w:u w:val="single"/>
          <w:lang w:val="en-US"/>
        </w:rPr>
        <w:lastRenderedPageBreak/>
        <w:t>2.</w:t>
      </w:r>
      <w:r w:rsidR="00A77A8C">
        <w:rPr>
          <w:b/>
          <w:bCs/>
          <w:u w:val="single"/>
          <w:lang w:val="en-US"/>
        </w:rPr>
        <w:t>2</w:t>
      </w:r>
      <w:r w:rsidRPr="0094386F">
        <w:rPr>
          <w:b/>
          <w:bCs/>
          <w:u w:val="single"/>
          <w:lang w:val="en-US"/>
        </w:rPr>
        <w:t xml:space="preserve"> Nutritional intervention to modulate splenic and cardiac oxylipins</w:t>
      </w:r>
    </w:p>
    <w:p w14:paraId="4F796E13" w14:textId="0A2BEF70" w:rsidR="00C54044" w:rsidRDefault="0094386F" w:rsidP="007A5EEB">
      <w:pPr>
        <w:spacing w:line="480" w:lineRule="auto"/>
        <w:jc w:val="both"/>
        <w:rPr>
          <w:rFonts w:cstheme="minorHAnsi"/>
          <w:lang w:val="en-US"/>
        </w:rPr>
      </w:pPr>
      <w:r>
        <w:rPr>
          <w:lang w:val="en-US"/>
        </w:rPr>
        <w:t>LC n-3</w:t>
      </w:r>
      <w:r w:rsidR="00ED2929">
        <w:rPr>
          <w:lang w:val="en-US"/>
        </w:rPr>
        <w:t xml:space="preserve"> PUFAs are well described for their cardioprotective effects</w:t>
      </w:r>
      <w:r w:rsidR="00006F13">
        <w:rPr>
          <w:lang w:val="en-US"/>
        </w:rPr>
        <w:t xml:space="preserve"> </w:t>
      </w:r>
      <w:r w:rsidR="00006F13">
        <w:rPr>
          <w:lang w:val="en-US"/>
        </w:rPr>
        <w:fldChar w:fldCharType="begin">
          <w:fldData xml:space="preserve">PEVuZE5vdGU+PENpdGU+PEF1dGhvcj5LaGFuPC9BdXRob3I+PFllYXI+MjAyMTwvWWVhcj48UmVj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</w:fldData>
        </w:fldChar>
      </w:r>
      <w:r w:rsidR="00241BFE">
        <w:rPr>
          <w:lang w:val="en-US"/>
        </w:rPr>
        <w:instrText xml:space="preserve"> ADDIN EN.CITE </w:instrText>
      </w:r>
      <w:r w:rsidR="00241BFE">
        <w:rPr>
          <w:lang w:val="en-US"/>
        </w:rPr>
        <w:fldChar w:fldCharType="begin">
          <w:fldData xml:space="preserve">PEVuZE5vdGU+PENpdGU+PEF1dGhvcj5LaGFuPC9BdXRob3I+PFllYXI+MjAyMTwvWWVhcj48UmVj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</w:fldData>
        </w:fldChar>
      </w:r>
      <w:r w:rsidR="00241BFE">
        <w:rPr>
          <w:lang w:val="en-US"/>
        </w:rPr>
        <w:instrText xml:space="preserve"> ADDIN EN.CITE.DATA </w:instrText>
      </w:r>
      <w:r w:rsidR="00241BFE">
        <w:rPr>
          <w:lang w:val="en-US"/>
        </w:rPr>
      </w:r>
      <w:r w:rsidR="00241BFE">
        <w:rPr>
          <w:lang w:val="en-US"/>
        </w:rPr>
        <w:fldChar w:fldCharType="end"/>
      </w:r>
      <w:r w:rsidR="00006F13">
        <w:rPr>
          <w:lang w:val="en-US"/>
        </w:rPr>
      </w:r>
      <w:r w:rsidR="00006F13">
        <w:rPr>
          <w:lang w:val="en-US"/>
        </w:rPr>
        <w:fldChar w:fldCharType="separate"/>
      </w:r>
      <w:r w:rsidR="00241BFE">
        <w:rPr>
          <w:noProof/>
          <w:lang w:val="en-US"/>
        </w:rPr>
        <w:t>(Khan et al., 2021)</w:t>
      </w:r>
      <w:r w:rsidR="00006F13">
        <w:rPr>
          <w:lang w:val="en-US"/>
        </w:rPr>
        <w:fldChar w:fldCharType="end"/>
      </w:r>
      <w:r w:rsidR="00ED2929">
        <w:rPr>
          <w:lang w:val="en-US"/>
        </w:rPr>
        <w:t>, but a</w:t>
      </w:r>
      <w:r w:rsidR="00B35BDB">
        <w:rPr>
          <w:lang w:val="en-US"/>
        </w:rPr>
        <w:t xml:space="preserve"> lesser described, </w:t>
      </w:r>
      <w:r w:rsidR="00ED2929">
        <w:rPr>
          <w:lang w:val="en-US"/>
        </w:rPr>
        <w:t xml:space="preserve">emerging mechanism of action is via oxylipin signalling. </w:t>
      </w:r>
      <w:r w:rsidR="00B35BDB">
        <w:rPr>
          <w:lang w:val="en-US"/>
        </w:rPr>
        <w:t xml:space="preserve">There are now several studies reporting changes to systemic oxylipins with </w:t>
      </w:r>
      <w:r w:rsidR="00AC4C53">
        <w:rPr>
          <w:lang w:val="en-US"/>
        </w:rPr>
        <w:t xml:space="preserve">LC </w:t>
      </w:r>
      <w:r w:rsidR="00B35BDB">
        <w:rPr>
          <w:lang w:val="en-US"/>
        </w:rPr>
        <w:t>n-3 PUFAs</w:t>
      </w:r>
      <w:r w:rsidR="00C13533">
        <w:rPr>
          <w:lang w:val="en-US"/>
        </w:rPr>
        <w:t xml:space="preserve"> </w:t>
      </w:r>
      <w:r w:rsidR="009015F4">
        <w:rPr>
          <w:lang w:val="en-US"/>
        </w:rPr>
        <w:fldChar w:fldCharType="begin"/>
      </w:r>
      <w:r w:rsidR="00241BFE">
        <w:rPr>
          <w:lang w:val="en-US"/>
        </w:rPr>
        <w:instrText xml:space="preserve"> ADDIN EN.CITE &lt;EndNote&gt;&lt;Cite&gt;&lt;Author&gt;Dyall&lt;/Author&gt;&lt;Year&gt;2022&lt;/Year&gt;&lt;RecNum&gt;1516&lt;/RecNum&gt;&lt;DisplayText&gt;(Dyall et al., 2022)&lt;/DisplayText&gt;&lt;record&gt;&lt;rec-number&gt;1516&lt;/rec-number&gt;&lt;foreign-keys&gt;&lt;key app="EN" db-id="f5xwfwsdrxt0wleexf3525eiwp0srwpdetff" timestamp="1718791332"&gt;1516&lt;/key&gt;&lt;key app="ENWeb" db-id=""&gt;0&lt;/key&gt;&lt;/foreign-keys&gt;&lt;ref-type name="Journal Article"&gt;17&lt;/ref-type&gt;&lt;contributors&gt;&lt;authors&gt;&lt;author&gt;Dyall, Simon C.&lt;/author&gt;&lt;author&gt;Balas, Laurence&lt;/author&gt;&lt;author&gt;Bazan, Nicolas G.&lt;/author&gt;&lt;author&gt;Brenna, J. Thomas&lt;/author&gt;&lt;author&gt;Chiang, Nan&lt;/author&gt;&lt;author&gt;da Costa Souza, Felipe&lt;/author&gt;&lt;author&gt;Dalli, Jesmond&lt;/author&gt;&lt;author&gt;Durand, Thierry&lt;/author&gt;&lt;author&gt;Galano, Jean-Marie&lt;/author&gt;&lt;author&gt;Lein, Pamela J.&lt;/author&gt;&lt;author&gt;Serhan, Charles N.&lt;/author&gt;&lt;author&gt;Taha, Ameer Y.&lt;/author&gt;&lt;/authors&gt;&lt;/contributors&gt;&lt;titles&gt;&lt;title&gt;Polyunsaturated fatty acids and fatty acid-derived lipid mediators: Recent advances in the understanding of their biosynthesis, structures, and functions&lt;/title&gt;&lt;secondary-title&gt;Progress in Lipid Research&lt;/secondary-title&gt;&lt;/titles&gt;&lt;periodical&gt;&lt;full-title&gt;Progress in Lipid Research&lt;/full-title&gt;&lt;/periodical&gt;&lt;pages&gt;101165&lt;/pages&gt;&lt;volume&gt;86&lt;/volume&gt;&lt;dates&gt;&lt;year&gt;2022&lt;/year&gt;&lt;/dates&gt;&lt;isbn&gt;01637827&lt;/isbn&gt;&lt;urls&gt;&lt;/urls&gt;&lt;electronic-resource-num&gt;10.1016/j.plipres.2022.101165&lt;/electronic-resource-num&gt;&lt;/record&gt;&lt;/Cite&gt;&lt;/EndNote&gt;</w:instrText>
      </w:r>
      <w:r w:rsidR="009015F4">
        <w:rPr>
          <w:lang w:val="en-US"/>
        </w:rPr>
        <w:fldChar w:fldCharType="separate"/>
      </w:r>
      <w:r w:rsidR="00241BFE">
        <w:rPr>
          <w:noProof/>
          <w:lang w:val="en-US"/>
        </w:rPr>
        <w:t>(Dyall et al., 2022)</w:t>
      </w:r>
      <w:r w:rsidR="009015F4">
        <w:rPr>
          <w:lang w:val="en-US"/>
        </w:rPr>
        <w:fldChar w:fldCharType="end"/>
      </w:r>
      <w:r w:rsidR="00B35BDB">
        <w:rPr>
          <w:lang w:val="en-US"/>
        </w:rPr>
        <w:t xml:space="preserve">, but attribution to cardiac function and </w:t>
      </w:r>
      <w:r w:rsidR="000E4FD8">
        <w:rPr>
          <w:lang w:val="en-US"/>
        </w:rPr>
        <w:t xml:space="preserve">profiles of localised </w:t>
      </w:r>
      <w:r w:rsidR="00B35BDB">
        <w:rPr>
          <w:lang w:val="en-US"/>
        </w:rPr>
        <w:t xml:space="preserve">heart </w:t>
      </w:r>
      <w:r w:rsidR="000E4FD8">
        <w:rPr>
          <w:lang w:val="en-US"/>
        </w:rPr>
        <w:t>oxylipins</w:t>
      </w:r>
      <w:r w:rsidR="00B35BDB">
        <w:rPr>
          <w:lang w:val="en-US"/>
        </w:rPr>
        <w:t xml:space="preserve"> remains </w:t>
      </w:r>
      <w:r w:rsidR="00C13533">
        <w:rPr>
          <w:lang w:val="en-US"/>
        </w:rPr>
        <w:t>less well described. One</w:t>
      </w:r>
      <w:r w:rsidR="00C54044">
        <w:rPr>
          <w:lang w:val="en-US"/>
        </w:rPr>
        <w:t xml:space="preserve"> </w:t>
      </w:r>
      <w:r w:rsidR="00AE18FF">
        <w:rPr>
          <w:lang w:val="en-US"/>
        </w:rPr>
        <w:t>study</w:t>
      </w:r>
      <w:r w:rsidR="00C54044">
        <w:rPr>
          <w:lang w:val="en-US"/>
        </w:rPr>
        <w:t xml:space="preserve"> adopting Fat-1 transgenic mice as a model of </w:t>
      </w:r>
      <w:r w:rsidR="00B35BDB">
        <w:rPr>
          <w:lang w:val="en-US"/>
        </w:rPr>
        <w:t>‘</w:t>
      </w:r>
      <w:r w:rsidR="00C54044">
        <w:rPr>
          <w:lang w:val="en-US"/>
        </w:rPr>
        <w:t>n-3 PUFA protection’ due to increased endogenous EPA and DHA observed in the myocardium of these animals, details protective effects of LC n-3 PUFAs on cardiovascular health through oxylipin profile augmentation</w:t>
      </w:r>
      <w:r w:rsidR="00C13533">
        <w:rPr>
          <w:lang w:val="en-US"/>
        </w:rPr>
        <w:t xml:space="preserve"> </w:t>
      </w:r>
      <w:r w:rsidR="00C13533">
        <w:rPr>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lang w:val="en-US"/>
        </w:rPr>
        <w:instrText xml:space="preserve"> ADDIN EN.CITE </w:instrText>
      </w:r>
      <w:r w:rsidR="00241BFE">
        <w:rPr>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lang w:val="en-US"/>
        </w:rPr>
        <w:instrText xml:space="preserve"> ADDIN EN.CITE.DATA </w:instrText>
      </w:r>
      <w:r w:rsidR="00241BFE">
        <w:rPr>
          <w:lang w:val="en-US"/>
        </w:rPr>
      </w:r>
      <w:r w:rsidR="00241BFE">
        <w:rPr>
          <w:lang w:val="en-US"/>
        </w:rPr>
        <w:fldChar w:fldCharType="end"/>
      </w:r>
      <w:r w:rsidR="00C13533">
        <w:rPr>
          <w:lang w:val="en-US"/>
        </w:rPr>
      </w:r>
      <w:r w:rsidR="00C13533">
        <w:rPr>
          <w:lang w:val="en-US"/>
        </w:rPr>
        <w:fldChar w:fldCharType="separate"/>
      </w:r>
      <w:r w:rsidR="00241BFE">
        <w:rPr>
          <w:noProof/>
          <w:lang w:val="en-US"/>
        </w:rPr>
        <w:t>(Li et al., 2021b)</w:t>
      </w:r>
      <w:r w:rsidR="00C13533">
        <w:rPr>
          <w:lang w:val="en-US"/>
        </w:rPr>
        <w:fldChar w:fldCharType="end"/>
      </w:r>
      <w:r w:rsidR="00C54044">
        <w:rPr>
          <w:lang w:val="en-US"/>
        </w:rPr>
        <w:t>. In comparison to wild-type (WT) mice, Fat-1 mice had higher concentrations of EPA and DHA in the myocardium, and lower levels of AA in addition to a lower n-6</w:t>
      </w:r>
      <w:r w:rsidR="00ED2929">
        <w:rPr>
          <w:lang w:val="en-US"/>
        </w:rPr>
        <w:t>/</w:t>
      </w:r>
      <w:r w:rsidR="00C54044">
        <w:rPr>
          <w:lang w:val="en-US"/>
        </w:rPr>
        <w:t>n-3 ratio. Upon transverse aortic constriction</w:t>
      </w:r>
      <w:r w:rsidR="00ED2929">
        <w:rPr>
          <w:lang w:val="en-US"/>
        </w:rPr>
        <w:t xml:space="preserve"> (TAC), a </w:t>
      </w:r>
      <w:r w:rsidR="00C54044">
        <w:rPr>
          <w:lang w:val="en-US"/>
        </w:rPr>
        <w:t>method of inducing pressure overload within the heart</w:t>
      </w:r>
      <w:r w:rsidR="00ED2929">
        <w:rPr>
          <w:lang w:val="en-US"/>
        </w:rPr>
        <w:t xml:space="preserve"> mimicking hypertensive heart failure in humans, </w:t>
      </w:r>
      <w:r w:rsidR="00C54044">
        <w:rPr>
          <w:lang w:val="en-US"/>
        </w:rPr>
        <w:t>n-6 oxylipins increased (15-HETrE, 12-keto-LTB4, 12-HHT, 9-HETE, and 6-keto-PGE1</w:t>
      </w:r>
      <w:r w:rsidR="00C54044">
        <w:rPr>
          <w:rFonts w:cstheme="minorHAnsi"/>
          <w:lang w:val="en-US"/>
        </w:rPr>
        <w:t>α</w:t>
      </w:r>
      <w:r w:rsidR="00C54044">
        <w:rPr>
          <w:lang w:val="en-US"/>
        </w:rPr>
        <w:t>)</w:t>
      </w:r>
      <w:r w:rsidR="00C13533">
        <w:rPr>
          <w:lang w:val="en-US"/>
        </w:rPr>
        <w:t xml:space="preserve"> </w:t>
      </w:r>
      <w:r w:rsidR="00C13533">
        <w:rPr>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lang w:val="en-US"/>
        </w:rPr>
        <w:instrText xml:space="preserve"> ADDIN EN.CITE </w:instrText>
      </w:r>
      <w:r w:rsidR="00241BFE">
        <w:rPr>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lang w:val="en-US"/>
        </w:rPr>
        <w:instrText xml:space="preserve"> ADDIN EN.CITE.DATA </w:instrText>
      </w:r>
      <w:r w:rsidR="00241BFE">
        <w:rPr>
          <w:lang w:val="en-US"/>
        </w:rPr>
      </w:r>
      <w:r w:rsidR="00241BFE">
        <w:rPr>
          <w:lang w:val="en-US"/>
        </w:rPr>
        <w:fldChar w:fldCharType="end"/>
      </w:r>
      <w:r w:rsidR="00C13533">
        <w:rPr>
          <w:lang w:val="en-US"/>
        </w:rPr>
      </w:r>
      <w:r w:rsidR="00C13533">
        <w:rPr>
          <w:lang w:val="en-US"/>
        </w:rPr>
        <w:fldChar w:fldCharType="separate"/>
      </w:r>
      <w:r w:rsidR="00241BFE">
        <w:rPr>
          <w:noProof/>
          <w:lang w:val="en-US"/>
        </w:rPr>
        <w:t>(Li et al., 2021b)</w:t>
      </w:r>
      <w:r w:rsidR="00C13533">
        <w:rPr>
          <w:lang w:val="en-US"/>
        </w:rPr>
        <w:fldChar w:fldCharType="end"/>
      </w:r>
      <w:r w:rsidR="00ED2929">
        <w:rPr>
          <w:lang w:val="en-US"/>
        </w:rPr>
        <w:t xml:space="preserve">. However, in ‘n-3 </w:t>
      </w:r>
      <w:r w:rsidR="00B35BDB">
        <w:rPr>
          <w:lang w:val="en-US"/>
        </w:rPr>
        <w:t xml:space="preserve">PUFA </w:t>
      </w:r>
      <w:r w:rsidR="00ED2929">
        <w:rPr>
          <w:lang w:val="en-US"/>
        </w:rPr>
        <w:t>protected’ Fat-1 mice, 12-HHT, 9-HETE, 12-keto-LTB4 and 6-keto-PGE1</w:t>
      </w:r>
      <w:r w:rsidR="00ED2929">
        <w:rPr>
          <w:rFonts w:cstheme="minorHAnsi"/>
          <w:lang w:val="en-US"/>
        </w:rPr>
        <w:t>α were reduced following TAC in comparison to WT mice</w:t>
      </w:r>
      <w:r w:rsidR="00C13533">
        <w:rPr>
          <w:rFonts w:cstheme="minorHAnsi"/>
          <w:lang w:val="en-US"/>
        </w:rPr>
        <w:t xml:space="preserve"> </w:t>
      </w:r>
      <w:r w:rsidR="00C13533">
        <w:rPr>
          <w:rFonts w:cstheme="minorHAnsi"/>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rFonts w:cstheme="minorHAnsi"/>
          <w:lang w:val="en-US"/>
        </w:rPr>
        <w:instrText xml:space="preserve"> ADDIN EN.CITE </w:instrText>
      </w:r>
      <w:r w:rsidR="00241BFE">
        <w:rPr>
          <w:rFonts w:cstheme="minorHAnsi"/>
          <w:lang w:val="en-US"/>
        </w:rPr>
        <w:fldChar w:fldCharType="begin">
          <w:fldData xml:space="preserve">PEVuZE5vdGU+PENpdGU+PEF1dGhvcj5MaTwvQXV0aG9yPjxZZWFyPjIwMjE8L1llYXI+PFJlY051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c2MTc2MzwvY3VzdG9tMj48
ZWxlY3Ryb25pYy1yZXNvdXJjZS1udW0+MTAuMzM4OS9mY3ZtLjIwMjEuNzg4MjcwPC9lbGVjdHJv
bmljLXJlc291cmNlLW51bT48cmVtb3RlLWRhdGFiYXNlLW5hbWU+UHViTWVkLW5vdC1NRURMSU5F
PC9yZW1vdGUtZGF0YWJhc2UtbmFtZT48cmVtb3RlLWRhdGFiYXNlLXByb3ZpZGVyPk5MTTwvcmVt
b3RlLWRhdGFiYXNlLXByb3ZpZGVyPjwvcmVjb3JkPjwvQ2l0ZT48L0VuZE5vdGU+AG==
</w:fldData>
        </w:fldChar>
      </w:r>
      <w:r w:rsidR="00241BFE">
        <w:rPr>
          <w:rFonts w:cstheme="minorHAnsi"/>
          <w:lang w:val="en-US"/>
        </w:rPr>
        <w:instrText xml:space="preserve"> ADDIN EN.CITE.DATA </w:instrText>
      </w:r>
      <w:r w:rsidR="00241BFE">
        <w:rPr>
          <w:rFonts w:cstheme="minorHAnsi"/>
          <w:lang w:val="en-US"/>
        </w:rPr>
      </w:r>
      <w:r w:rsidR="00241BFE">
        <w:rPr>
          <w:rFonts w:cstheme="minorHAnsi"/>
          <w:lang w:val="en-US"/>
        </w:rPr>
        <w:fldChar w:fldCharType="end"/>
      </w:r>
      <w:r w:rsidR="00C13533">
        <w:rPr>
          <w:rFonts w:cstheme="minorHAnsi"/>
          <w:lang w:val="en-US"/>
        </w:rPr>
      </w:r>
      <w:r w:rsidR="00C13533">
        <w:rPr>
          <w:rFonts w:cstheme="minorHAnsi"/>
          <w:lang w:val="en-US"/>
        </w:rPr>
        <w:fldChar w:fldCharType="separate"/>
      </w:r>
      <w:r w:rsidR="00241BFE">
        <w:rPr>
          <w:rFonts w:cstheme="minorHAnsi"/>
          <w:noProof/>
          <w:lang w:val="en-US"/>
        </w:rPr>
        <w:t>(Li et al., 2021b)</w:t>
      </w:r>
      <w:r w:rsidR="00C13533">
        <w:rPr>
          <w:rFonts w:cstheme="minorHAnsi"/>
          <w:lang w:val="en-US"/>
        </w:rPr>
        <w:fldChar w:fldCharType="end"/>
      </w:r>
      <w:r w:rsidR="00ED2929">
        <w:rPr>
          <w:rFonts w:cstheme="minorHAnsi"/>
          <w:lang w:val="en-US"/>
        </w:rPr>
        <w:t xml:space="preserve">, highlighting an important role of </w:t>
      </w:r>
      <w:r w:rsidR="00AE18FF">
        <w:rPr>
          <w:rFonts w:cstheme="minorHAnsi"/>
          <w:lang w:val="en-US"/>
        </w:rPr>
        <w:t xml:space="preserve">LC </w:t>
      </w:r>
      <w:r w:rsidR="00ED2929">
        <w:rPr>
          <w:rFonts w:cstheme="minorHAnsi"/>
          <w:lang w:val="en-US"/>
        </w:rPr>
        <w:t xml:space="preserve">n-3 PUFA in regulating inflammation by oxylipins following cardiac events. </w:t>
      </w:r>
    </w:p>
    <w:p w14:paraId="65FA8271" w14:textId="6ED49F68" w:rsidR="002816EE" w:rsidRDefault="00C13533" w:rsidP="007A5EEB">
      <w:pPr>
        <w:spacing w:line="480" w:lineRule="auto"/>
        <w:jc w:val="both"/>
        <w:rPr>
          <w:lang w:val="en-US"/>
        </w:rPr>
      </w:pPr>
      <w:r>
        <w:rPr>
          <w:rFonts w:cstheme="minorHAnsi"/>
          <w:lang w:val="en-US"/>
        </w:rPr>
        <w:t>The regulation of splenic and cardiac oxylipin profiles and responses to cardiac events are not reported</w:t>
      </w:r>
      <w:r w:rsidR="00504692">
        <w:rPr>
          <w:rFonts w:cstheme="minorHAnsi"/>
          <w:lang w:val="en-US"/>
        </w:rPr>
        <w:t xml:space="preserve">; </w:t>
      </w:r>
      <w:r>
        <w:rPr>
          <w:rFonts w:cstheme="minorHAnsi"/>
          <w:lang w:val="en-US"/>
        </w:rPr>
        <w:t xml:space="preserve">however, augmentation of splenic oxylipins </w:t>
      </w:r>
      <w:proofErr w:type="gramStart"/>
      <w:r>
        <w:rPr>
          <w:rFonts w:cstheme="minorHAnsi"/>
          <w:lang w:val="en-US"/>
        </w:rPr>
        <w:t>are</w:t>
      </w:r>
      <w:proofErr w:type="gramEnd"/>
      <w:r>
        <w:rPr>
          <w:rFonts w:cstheme="minorHAnsi"/>
          <w:lang w:val="en-US"/>
        </w:rPr>
        <w:t xml:space="preserve"> observed </w:t>
      </w:r>
      <w:r w:rsidR="005D2E3A">
        <w:rPr>
          <w:rFonts w:cstheme="minorHAnsi"/>
          <w:lang w:val="en-US"/>
        </w:rPr>
        <w:t>with</w:t>
      </w:r>
      <w:r>
        <w:rPr>
          <w:rFonts w:cstheme="minorHAnsi"/>
          <w:lang w:val="en-US"/>
        </w:rPr>
        <w:t xml:space="preserve"> n-3 PUFA feeding. Rats fed </w:t>
      </w:r>
      <w:r w:rsidR="00AE18FF">
        <w:rPr>
          <w:rFonts w:cstheme="minorHAnsi"/>
          <w:lang w:val="en-US"/>
        </w:rPr>
        <w:t>alpha-linole</w:t>
      </w:r>
      <w:r w:rsidR="00C20045">
        <w:rPr>
          <w:rFonts w:cstheme="minorHAnsi"/>
          <w:lang w:val="en-US"/>
        </w:rPr>
        <w:t>n</w:t>
      </w:r>
      <w:r w:rsidR="00AE18FF">
        <w:rPr>
          <w:rFonts w:cstheme="minorHAnsi"/>
          <w:lang w:val="en-US"/>
        </w:rPr>
        <w:t>ic acid (</w:t>
      </w:r>
      <w:r>
        <w:rPr>
          <w:rFonts w:cstheme="minorHAnsi"/>
          <w:lang w:val="en-US"/>
        </w:rPr>
        <w:t>ALA</w:t>
      </w:r>
      <w:r w:rsidR="00AE18FF">
        <w:rPr>
          <w:rFonts w:cstheme="minorHAnsi"/>
          <w:lang w:val="en-US"/>
        </w:rPr>
        <w:t>)</w:t>
      </w:r>
      <w:r>
        <w:rPr>
          <w:rFonts w:cstheme="minorHAnsi"/>
          <w:lang w:val="en-US"/>
        </w:rPr>
        <w:t xml:space="preserve">, EPA or DHA exhibited decreases </w:t>
      </w:r>
      <w:r w:rsidR="00A0531C" w:rsidRPr="00F54435">
        <w:rPr>
          <w:lang w:val="en-US"/>
        </w:rPr>
        <w:t xml:space="preserve">to AA derived </w:t>
      </w:r>
      <w:r w:rsidRPr="00F54435">
        <w:rPr>
          <w:lang w:val="en-US"/>
        </w:rPr>
        <w:t xml:space="preserve">splenic </w:t>
      </w:r>
      <w:r w:rsidR="00A0531C" w:rsidRPr="00F54435">
        <w:rPr>
          <w:lang w:val="en-US"/>
        </w:rPr>
        <w:t xml:space="preserve">oxylipins and increases to ALA, EPA, and DHA derived </w:t>
      </w:r>
      <w:r w:rsidRPr="00F54435">
        <w:rPr>
          <w:lang w:val="en-US"/>
        </w:rPr>
        <w:t xml:space="preserve">oxylipins </w:t>
      </w:r>
      <w:r w:rsidR="00420717" w:rsidRPr="00F54435">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420717" w:rsidRPr="00F54435">
        <w:rPr>
          <w:lang w:val="en-US"/>
        </w:rPr>
      </w:r>
      <w:r w:rsidR="00420717" w:rsidRPr="00F54435">
        <w:rPr>
          <w:lang w:val="en-US"/>
        </w:rPr>
        <w:fldChar w:fldCharType="separate"/>
      </w:r>
      <w:r w:rsidR="00241BFE">
        <w:rPr>
          <w:noProof/>
          <w:lang w:val="en-US"/>
        </w:rPr>
        <w:t>(Pauls et al., 2020</w:t>
      </w:r>
      <w:r w:rsidR="005C1DAA">
        <w:rPr>
          <w:noProof/>
          <w:lang w:val="en-US"/>
        </w:rPr>
        <w:t>b</w:t>
      </w:r>
      <w:r w:rsidR="00241BFE">
        <w:rPr>
          <w:noProof/>
          <w:lang w:val="en-US"/>
        </w:rPr>
        <w:t>)</w:t>
      </w:r>
      <w:r w:rsidR="00420717" w:rsidRPr="00F54435">
        <w:rPr>
          <w:lang w:val="en-US"/>
        </w:rPr>
        <w:fldChar w:fldCharType="end"/>
      </w:r>
      <w:r w:rsidR="00A0531C" w:rsidRPr="00F54435">
        <w:rPr>
          <w:lang w:val="en-US"/>
        </w:rPr>
        <w:t xml:space="preserve">. Feeding with </w:t>
      </w:r>
      <w:r w:rsidR="00B12785">
        <w:rPr>
          <w:lang w:val="en-US"/>
        </w:rPr>
        <w:t xml:space="preserve">high dose </w:t>
      </w:r>
      <w:r w:rsidR="00A0531C" w:rsidRPr="00F54435">
        <w:rPr>
          <w:lang w:val="en-US"/>
        </w:rPr>
        <w:t xml:space="preserve">ALA, EPA, or DHA </w:t>
      </w:r>
      <w:r w:rsidR="00CE7446">
        <w:rPr>
          <w:lang w:val="en-US"/>
        </w:rPr>
        <w:t>(</w:t>
      </w:r>
      <w:r w:rsidR="000149F0">
        <w:rPr>
          <w:lang w:val="en-US"/>
        </w:rPr>
        <w:t>replacing</w:t>
      </w:r>
      <w:r w:rsidR="00736FE4">
        <w:rPr>
          <w:lang w:val="en-US"/>
        </w:rPr>
        <w:t xml:space="preserve"> 3g</w:t>
      </w:r>
      <w:r w:rsidR="000149F0">
        <w:rPr>
          <w:lang w:val="en-US"/>
        </w:rPr>
        <w:t xml:space="preserve"> of dietary</w:t>
      </w:r>
      <w:r w:rsidR="00E20B82">
        <w:rPr>
          <w:lang w:val="en-US"/>
        </w:rPr>
        <w:t xml:space="preserve"> MUFA </w:t>
      </w:r>
      <w:r w:rsidR="00736FE4">
        <w:rPr>
          <w:lang w:val="en-US"/>
        </w:rPr>
        <w:t xml:space="preserve">with </w:t>
      </w:r>
      <w:r w:rsidR="00E20B82">
        <w:rPr>
          <w:lang w:val="en-US"/>
        </w:rPr>
        <w:t>either ALA, EPA o</w:t>
      </w:r>
      <w:r w:rsidR="003D6C4C">
        <w:rPr>
          <w:lang w:val="en-US"/>
        </w:rPr>
        <w:t>r</w:t>
      </w:r>
      <w:r w:rsidR="00E20B82">
        <w:rPr>
          <w:lang w:val="en-US"/>
        </w:rPr>
        <w:t xml:space="preserve"> DHA</w:t>
      </w:r>
      <w:r w:rsidR="00736FE4">
        <w:rPr>
          <w:lang w:val="en-US"/>
        </w:rPr>
        <w:t xml:space="preserve"> </w:t>
      </w:r>
      <w:r w:rsidR="000149F0">
        <w:rPr>
          <w:lang w:val="en-US"/>
        </w:rPr>
        <w:t>to provide a</w:t>
      </w:r>
      <w:r w:rsidR="00736FE4">
        <w:rPr>
          <w:lang w:val="en-US"/>
        </w:rPr>
        <w:t xml:space="preserve"> total </w:t>
      </w:r>
      <w:r w:rsidR="000149F0">
        <w:rPr>
          <w:lang w:val="en-US"/>
        </w:rPr>
        <w:t xml:space="preserve">of </w:t>
      </w:r>
      <w:r w:rsidR="00736FE4">
        <w:rPr>
          <w:lang w:val="en-US"/>
        </w:rPr>
        <w:t>10g fatty acids</w:t>
      </w:r>
      <w:r w:rsidR="00E20B82">
        <w:rPr>
          <w:lang w:val="en-US"/>
        </w:rPr>
        <w:t xml:space="preserve"> </w:t>
      </w:r>
      <w:r w:rsidR="00CE7446">
        <w:rPr>
          <w:lang w:val="en-US"/>
        </w:rPr>
        <w:t xml:space="preserve">/100g </w:t>
      </w:r>
      <w:r w:rsidR="00BE221F">
        <w:rPr>
          <w:lang w:val="en-US"/>
        </w:rPr>
        <w:t>of diet</w:t>
      </w:r>
      <w:r w:rsidR="00E20B82">
        <w:rPr>
          <w:lang w:val="en-US"/>
        </w:rPr>
        <w:t xml:space="preserve">) </w:t>
      </w:r>
      <w:r w:rsidR="00A0531C" w:rsidRPr="00F54435">
        <w:rPr>
          <w:lang w:val="en-US"/>
        </w:rPr>
        <w:t>decreased HETEs in both male and female rats but decreased several prostaglandins in female rats only</w:t>
      </w:r>
      <w:r w:rsidR="00420717" w:rsidRPr="00F54435">
        <w:rPr>
          <w:lang w:val="en-US"/>
        </w:rPr>
        <w:t xml:space="preserve"> </w:t>
      </w:r>
      <w:r w:rsidR="00420717" w:rsidRPr="00F54435">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420717" w:rsidRPr="00F54435">
        <w:rPr>
          <w:lang w:val="en-US"/>
        </w:rPr>
      </w:r>
      <w:r w:rsidR="00420717" w:rsidRPr="00F54435">
        <w:rPr>
          <w:lang w:val="en-US"/>
        </w:rPr>
        <w:fldChar w:fldCharType="separate"/>
      </w:r>
      <w:r w:rsidR="00241BFE">
        <w:rPr>
          <w:noProof/>
          <w:lang w:val="en-US"/>
        </w:rPr>
        <w:t>(Pauls et al., 2020</w:t>
      </w:r>
      <w:r w:rsidR="005C1DAA">
        <w:rPr>
          <w:noProof/>
          <w:lang w:val="en-US"/>
        </w:rPr>
        <w:t>b</w:t>
      </w:r>
      <w:r w:rsidR="00241BFE">
        <w:rPr>
          <w:noProof/>
          <w:lang w:val="en-US"/>
        </w:rPr>
        <w:t>)</w:t>
      </w:r>
      <w:r w:rsidR="00420717" w:rsidRPr="00F54435">
        <w:rPr>
          <w:lang w:val="en-US"/>
        </w:rPr>
        <w:fldChar w:fldCharType="end"/>
      </w:r>
      <w:r w:rsidR="00A0531C" w:rsidRPr="00F54435">
        <w:rPr>
          <w:lang w:val="en-US"/>
        </w:rPr>
        <w:t>. Feeding with EPA and DHA increased concentrations of HEPEs and HDHAs in both male and female rats, and the specialised pro-resolving mediator (SPM) protectin D1 (PD1) in male rats only</w:t>
      </w:r>
      <w:r w:rsidR="00420717" w:rsidRPr="00F54435">
        <w:rPr>
          <w:lang w:val="en-US"/>
        </w:rPr>
        <w:t xml:space="preserve"> </w:t>
      </w:r>
      <w:r w:rsidR="00420717" w:rsidRPr="00F54435">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 </w:instrText>
      </w:r>
      <w:r w:rsidR="00241BFE">
        <w:rPr>
          <w:lang w:val="en-US"/>
        </w:rPr>
        <w:fldChar w:fldCharType="begin">
          <w:fldData xml:space="preserve">PEVuZE5vdGU+PENpdGU+PEF1dGhvcj5QYXVsczwvQXV0aG9yPjxZZWFyPjIwMjA8L1llYXI+PFJl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</w:fldData>
        </w:fldChar>
      </w:r>
      <w:r w:rsidR="00241BFE">
        <w:rPr>
          <w:lang w:val="en-US"/>
        </w:rPr>
        <w:instrText xml:space="preserve"> ADDIN EN.CITE.DATA </w:instrText>
      </w:r>
      <w:r w:rsidR="00241BFE">
        <w:rPr>
          <w:lang w:val="en-US"/>
        </w:rPr>
      </w:r>
      <w:r w:rsidR="00241BFE">
        <w:rPr>
          <w:lang w:val="en-US"/>
        </w:rPr>
        <w:fldChar w:fldCharType="end"/>
      </w:r>
      <w:r w:rsidR="00420717" w:rsidRPr="00F54435">
        <w:rPr>
          <w:lang w:val="en-US"/>
        </w:rPr>
      </w:r>
      <w:r w:rsidR="00420717" w:rsidRPr="00F54435">
        <w:rPr>
          <w:lang w:val="en-US"/>
        </w:rPr>
        <w:fldChar w:fldCharType="separate"/>
      </w:r>
      <w:r w:rsidR="00241BFE">
        <w:rPr>
          <w:noProof/>
          <w:lang w:val="en-US"/>
        </w:rPr>
        <w:t>(Pauls et al., 2020</w:t>
      </w:r>
      <w:r w:rsidR="005C1DAA">
        <w:rPr>
          <w:noProof/>
          <w:lang w:val="en-US"/>
        </w:rPr>
        <w:t>b</w:t>
      </w:r>
      <w:r w:rsidR="00241BFE">
        <w:rPr>
          <w:noProof/>
          <w:lang w:val="en-US"/>
        </w:rPr>
        <w:t>)</w:t>
      </w:r>
      <w:r w:rsidR="00420717" w:rsidRPr="00F54435">
        <w:rPr>
          <w:lang w:val="en-US"/>
        </w:rPr>
        <w:fldChar w:fldCharType="end"/>
      </w:r>
      <w:r w:rsidR="00A0531C" w:rsidRPr="00F54435">
        <w:rPr>
          <w:lang w:val="en-US"/>
        </w:rPr>
        <w:t>. This highlights nutritional intervention</w:t>
      </w:r>
      <w:r w:rsidR="00D436C8">
        <w:rPr>
          <w:lang w:val="en-US"/>
        </w:rPr>
        <w:t xml:space="preserve"> with lipids</w:t>
      </w:r>
      <w:r w:rsidR="00A0531C" w:rsidRPr="00F54435">
        <w:rPr>
          <w:lang w:val="en-US"/>
        </w:rPr>
        <w:t xml:space="preserve"> as a route to modulating spleen oxylipin profile which </w:t>
      </w:r>
      <w:r w:rsidRPr="00F54435">
        <w:rPr>
          <w:lang w:val="en-US"/>
        </w:rPr>
        <w:t>considering</w:t>
      </w:r>
      <w:r w:rsidR="00A0531C" w:rsidRPr="00F54435">
        <w:rPr>
          <w:lang w:val="en-US"/>
        </w:rPr>
        <w:t xml:space="preserve"> the evidence </w:t>
      </w:r>
      <w:r w:rsidR="00A0531C" w:rsidRPr="00F54435">
        <w:rPr>
          <w:lang w:val="en-US"/>
        </w:rPr>
        <w:lastRenderedPageBreak/>
        <w:t xml:space="preserve">reviewed for the cardiosplenic axis, may have benefits on cardiovascular outcomes, but that some of these effects may be sex dependent. </w:t>
      </w:r>
    </w:p>
    <w:p w14:paraId="30990CFE" w14:textId="07F15394" w:rsidR="001136B0" w:rsidRDefault="00383A55" w:rsidP="00A756BF">
      <w:pPr>
        <w:pStyle w:val="EndNoteBibliography"/>
        <w:spacing w:line="480" w:lineRule="auto"/>
      </w:pPr>
      <w:r>
        <w:t>Difference</w:t>
      </w:r>
      <w:r w:rsidR="00433E7D">
        <w:t>s</w:t>
      </w:r>
      <w:r>
        <w:t xml:space="preserve"> in </w:t>
      </w:r>
      <w:r w:rsidR="00433E7D">
        <w:t>levels</w:t>
      </w:r>
      <w:r>
        <w:t xml:space="preserve"> of plasma oxylipins by sex have also been reported in humans</w:t>
      </w:r>
      <w:r w:rsidR="001136B0">
        <w:t xml:space="preserve"> (Gabbs et al., 2016, Pauls et al., 2020</w:t>
      </w:r>
      <w:r w:rsidR="005C1DAA">
        <w:t>a</w:t>
      </w:r>
      <w:r w:rsidR="001136B0">
        <w:t xml:space="preserve">). Pauls et al., describe levels of several </w:t>
      </w:r>
      <w:r w:rsidR="0096510C">
        <w:t xml:space="preserve">plasma </w:t>
      </w:r>
      <w:r w:rsidR="001136B0">
        <w:t>oxylipin</w:t>
      </w:r>
      <w:r w:rsidR="00602C58">
        <w:t>s</w:t>
      </w:r>
      <w:r w:rsidR="001136B0">
        <w:t xml:space="preserve"> </w:t>
      </w:r>
      <w:r w:rsidR="00602C58">
        <w:t xml:space="preserve">to be </w:t>
      </w:r>
      <w:r w:rsidR="0096510C">
        <w:t xml:space="preserve">habitually </w:t>
      </w:r>
      <w:r w:rsidR="00602C58">
        <w:t xml:space="preserve">highest in young females </w:t>
      </w:r>
      <w:r w:rsidR="001136B0">
        <w:t>in a cohort of men and women</w:t>
      </w:r>
      <w:r w:rsidR="001A0482">
        <w:t xml:space="preserve"> (</w:t>
      </w:r>
      <w:r w:rsidR="00620D1A">
        <w:t>young females n = 26, old</w:t>
      </w:r>
      <w:r w:rsidR="001C45EC">
        <w:t>er</w:t>
      </w:r>
      <w:r w:rsidR="00620D1A">
        <w:t xml:space="preserve"> females</w:t>
      </w:r>
      <w:r w:rsidR="001C45EC">
        <w:t xml:space="preserve"> (postmenopausal)</w:t>
      </w:r>
      <w:r w:rsidR="00620D1A">
        <w:t xml:space="preserve"> n = </w:t>
      </w:r>
      <w:r w:rsidR="001C45EC">
        <w:t>31, older males n = 21</w:t>
      </w:r>
      <w:r w:rsidR="009D3CF7">
        <w:t>)</w:t>
      </w:r>
      <w:r w:rsidR="00602C58">
        <w:t xml:space="preserve"> (Pauls et al., 2020)</w:t>
      </w:r>
      <w:r w:rsidR="001136B0">
        <w:t xml:space="preserve">. Of 38 n-6 PUFA derived oxylipins </w:t>
      </w:r>
      <w:r w:rsidR="00602C58">
        <w:t xml:space="preserve">and 25 n-3 PUFA derived metabolites </w:t>
      </w:r>
      <w:r w:rsidR="001136B0">
        <w:t xml:space="preserve">that were measured, 9 </w:t>
      </w:r>
      <w:r w:rsidR="00602C58">
        <w:t xml:space="preserve">and </w:t>
      </w:r>
      <w:r w:rsidR="001136B0">
        <w:t xml:space="preserve">14 were significantly greater in young females </w:t>
      </w:r>
      <w:r w:rsidR="00602C58">
        <w:t xml:space="preserve">respectively, </w:t>
      </w:r>
      <w:r w:rsidR="001136B0">
        <w:t>including 12-HEPE, and 4-, 8-, 11-, 13-, 14-. 16-, and 20-HDHA</w:t>
      </w:r>
      <w:r w:rsidR="004E6C3A">
        <w:t>.</w:t>
      </w:r>
      <w:r w:rsidR="009B6042">
        <w:t xml:space="preserve"> </w:t>
      </w:r>
      <w:r w:rsidR="00FA3C26">
        <w:t>However, not all of these differences could be attributed to</w:t>
      </w:r>
      <w:r w:rsidR="00995DD5">
        <w:t xml:space="preserve"> sex hormones, specifically </w:t>
      </w:r>
      <w:r w:rsidR="00FA3C26">
        <w:t xml:space="preserve">estradiol levels. Estradiol was associated with few oxylipins and the magnitude of the associations were weaker than expected given the significant difference between young females, older females and males. Despite this, estradiol </w:t>
      </w:r>
      <w:r w:rsidR="001136B0">
        <w:t xml:space="preserve">concentrations were </w:t>
      </w:r>
      <w:r w:rsidR="009B6042">
        <w:t>positively</w:t>
      </w:r>
      <w:r w:rsidR="001136B0">
        <w:t xml:space="preserve"> associated with 12-LOX derived oxylipins, 12-HETE, 12-HEPE and 14-HDHA</w:t>
      </w:r>
      <w:r w:rsidR="00B0052A">
        <w:t xml:space="preserve"> which were more than 3-fold higher in </w:t>
      </w:r>
      <w:r w:rsidR="008B4FE6">
        <w:t>young females</w:t>
      </w:r>
      <w:r w:rsidR="00EF14AE">
        <w:t xml:space="preserve"> (Pauls et al., 2020</w:t>
      </w:r>
      <w:r w:rsidR="005C1DAA">
        <w:t>a</w:t>
      </w:r>
      <w:r w:rsidR="00EF14AE">
        <w:t>)</w:t>
      </w:r>
      <w:r w:rsidR="008B4FE6">
        <w:t>.</w:t>
      </w:r>
      <w:r w:rsidR="00FA3C26">
        <w:t xml:space="preserve"> </w:t>
      </w:r>
    </w:p>
    <w:p w14:paraId="6FA741B7" w14:textId="253DA99A" w:rsidR="004209F6" w:rsidRDefault="00283592" w:rsidP="00A756BF">
      <w:pPr>
        <w:pStyle w:val="EndNoteBibliography"/>
        <w:spacing w:line="480" w:lineRule="auto"/>
      </w:pPr>
      <w:r>
        <w:t>Differences in response to intervention are also reported by sex in humans</w:t>
      </w:r>
      <w:r w:rsidR="00194FD4">
        <w:t xml:space="preserve">. </w:t>
      </w:r>
      <w:r w:rsidR="00A540AB">
        <w:t xml:space="preserve">Gabbs </w:t>
      </w:r>
      <w:r w:rsidR="00A540AB" w:rsidRPr="00A756BF">
        <w:rPr>
          <w:i/>
          <w:iCs/>
        </w:rPr>
        <w:t>et al.</w:t>
      </w:r>
      <w:r w:rsidR="00A540AB">
        <w:t xml:space="preserve">, </w:t>
      </w:r>
      <w:r w:rsidR="00F43B32">
        <w:t>report</w:t>
      </w:r>
      <w:r w:rsidR="003522DF">
        <w:t>ed</w:t>
      </w:r>
      <w:r w:rsidR="00194FD4">
        <w:t xml:space="preserve"> faster accumulation and greater </w:t>
      </w:r>
      <w:r w:rsidR="002A1442">
        <w:t xml:space="preserve">increases to </w:t>
      </w:r>
      <w:r w:rsidR="00561B1F">
        <w:t>p</w:t>
      </w:r>
      <w:r w:rsidR="003522DF">
        <w:t>l</w:t>
      </w:r>
      <w:r w:rsidR="00561B1F">
        <w:t xml:space="preserve">asma oxylipins in response to daily </w:t>
      </w:r>
      <w:r w:rsidR="008B407B">
        <w:t xml:space="preserve">high dose of </w:t>
      </w:r>
      <w:r w:rsidR="00561B1F">
        <w:t xml:space="preserve">ALA </w:t>
      </w:r>
      <w:r w:rsidR="008B407B">
        <w:t xml:space="preserve">(4.2 g) </w:t>
      </w:r>
      <w:r w:rsidR="00561B1F">
        <w:t xml:space="preserve">or DHA </w:t>
      </w:r>
      <w:r w:rsidR="008B407B">
        <w:t xml:space="preserve">(4.3 g) </w:t>
      </w:r>
      <w:r w:rsidR="00561B1F">
        <w:t>over 6</w:t>
      </w:r>
      <w:r w:rsidR="006006AF">
        <w:t>-</w:t>
      </w:r>
      <w:r w:rsidR="00561B1F">
        <w:t>weeks</w:t>
      </w:r>
      <w:r w:rsidR="00516F19">
        <w:t xml:space="preserve"> in</w:t>
      </w:r>
      <w:r w:rsidR="0093669D">
        <w:t xml:space="preserve"> 12</w:t>
      </w:r>
      <w:r w:rsidR="00516F19">
        <w:t xml:space="preserve"> young adult participants</w:t>
      </w:r>
      <w:r w:rsidR="0093669D">
        <w:t xml:space="preserve"> (6 males, 6 females)</w:t>
      </w:r>
      <w:r w:rsidR="00561B1F">
        <w:t xml:space="preserve">. </w:t>
      </w:r>
      <w:r w:rsidR="009154FE">
        <w:t xml:space="preserve">Sixteen </w:t>
      </w:r>
      <w:r w:rsidR="00644095">
        <w:t xml:space="preserve">of 62 measured oxylipins </w:t>
      </w:r>
      <w:r w:rsidR="00FD77A4">
        <w:t>were reported to increase more greatly</w:t>
      </w:r>
      <w:r w:rsidR="00644095">
        <w:t xml:space="preserve"> in female particpants</w:t>
      </w:r>
      <w:r w:rsidR="00FD77A4">
        <w:t>.</w:t>
      </w:r>
      <w:r w:rsidR="00644095">
        <w:t xml:space="preserve"> These included </w:t>
      </w:r>
      <w:r w:rsidR="00DB1121">
        <w:t xml:space="preserve">5 of 10 </w:t>
      </w:r>
      <w:r w:rsidR="00E21746">
        <w:t>linoleic acid (</w:t>
      </w:r>
      <w:r w:rsidR="00DB1121">
        <w:t>LA</w:t>
      </w:r>
      <w:r w:rsidR="00E21746">
        <w:t>)</w:t>
      </w:r>
      <w:r w:rsidR="00DB1121">
        <w:t xml:space="preserve"> derived oxylipins, 1 of 3 </w:t>
      </w:r>
      <w:r w:rsidR="000416BE">
        <w:t>dihomo gamma linoleic acid (</w:t>
      </w:r>
      <w:r w:rsidR="00DB1121">
        <w:t>DGLA</w:t>
      </w:r>
      <w:r w:rsidR="000416BE">
        <w:t>)</w:t>
      </w:r>
      <w:r w:rsidR="00DB1121">
        <w:t>, 3 of 30 AA, 1 of 5 ALA, 1 of 6 EPA and 5 of 12 DHA derived oxylipins</w:t>
      </w:r>
      <w:r w:rsidR="00644095">
        <w:t xml:space="preserve">. DHA intervention increased plasma </w:t>
      </w:r>
      <w:r w:rsidR="00C43DF6">
        <w:t xml:space="preserve">DHA more that 2-fold which did not differ by sex, however there was a significant greater increase in hydroxy-DHA </w:t>
      </w:r>
      <w:r w:rsidR="00DC5568">
        <w:t>oxylipins</w:t>
      </w:r>
      <w:r w:rsidR="00C43DF6">
        <w:t xml:space="preserve"> including 8-, 11-. 14-, and 20-HDHA in female participants.</w:t>
      </w:r>
      <w:r w:rsidR="00863567">
        <w:t xml:space="preserve"> There was no consideration of sex hormones in this study</w:t>
      </w:r>
      <w:r w:rsidR="00A91723">
        <w:t xml:space="preserve"> (Gabbs et al., 2016</w:t>
      </w:r>
      <w:r w:rsidR="00F00409">
        <w:t xml:space="preserve">. These </w:t>
      </w:r>
      <w:r w:rsidR="00A91723">
        <w:t>two studies</w:t>
      </w:r>
      <w:r w:rsidR="00F00409">
        <w:t xml:space="preserve"> highlight </w:t>
      </w:r>
      <w:r w:rsidR="009E4981">
        <w:t xml:space="preserve">effect of sex on both habitual levels of oxylipins, and oxylipin response, particularly DHA oxylipins, to LC n-3 PUFA intervention and the need for consideration in future analyses. </w:t>
      </w:r>
      <w:r w:rsidR="00660FFB">
        <w:t xml:space="preserve">Further investigation of the effects of </w:t>
      </w:r>
      <w:r w:rsidR="00660FFB">
        <w:lastRenderedPageBreak/>
        <w:t>sex hormones and their contribution to the sex differences is needed</w:t>
      </w:r>
      <w:r w:rsidR="00F829AA">
        <w:t xml:space="preserve"> to </w:t>
      </w:r>
      <w:r w:rsidR="00774D80">
        <w:t xml:space="preserve">advance understanding </w:t>
      </w:r>
      <w:r w:rsidR="00ED10DC">
        <w:t>and tailor therpaeutic intervention</w:t>
      </w:r>
      <w:r w:rsidR="00E47FA4">
        <w:t xml:space="preserve"> to </w:t>
      </w:r>
      <w:r w:rsidR="00BA20F7">
        <w:t>ensure</w:t>
      </w:r>
      <w:r w:rsidR="00E47FA4">
        <w:t xml:space="preserve"> health benefits across populations.</w:t>
      </w:r>
    </w:p>
    <w:p w14:paraId="5E30BEB6" w14:textId="4EE7EAE9" w:rsidR="004209F6" w:rsidRDefault="004209F6" w:rsidP="004209F6">
      <w:pPr>
        <w:pStyle w:val="EndNoteBibliography"/>
      </w:pPr>
      <w:r>
        <w:t>Figure 1. Regulation of the card</w:t>
      </w:r>
      <w:r w:rsidR="00D12CC9">
        <w:t>i</w:t>
      </w:r>
      <w:r>
        <w:t>osplenic axis by oxylipins</w:t>
      </w:r>
      <w:r w:rsidR="00D12CC9">
        <w:t>,</w:t>
      </w:r>
      <w:r>
        <w:t xml:space="preserve"> and effects of dietary omega-3 intervention.</w:t>
      </w:r>
    </w:p>
    <w:p w14:paraId="0C8D25E7" w14:textId="77777777" w:rsidR="004209F6" w:rsidRPr="004209F6" w:rsidRDefault="004209F6" w:rsidP="00DD1D3B">
      <w:pPr>
        <w:pStyle w:val="EndNoteBibliography"/>
      </w:pPr>
    </w:p>
    <w:p w14:paraId="7FDAAEC7" w14:textId="77752248" w:rsidR="0094386F" w:rsidRPr="00A756BF" w:rsidRDefault="0094386F" w:rsidP="007A5EEB">
      <w:pPr>
        <w:spacing w:line="480" w:lineRule="auto"/>
        <w:jc w:val="both"/>
        <w:rPr>
          <w:b/>
          <w:bCs/>
          <w:u w:val="single"/>
        </w:rPr>
      </w:pPr>
      <w:r w:rsidRPr="00A756BF">
        <w:rPr>
          <w:b/>
          <w:bCs/>
          <w:u w:val="single"/>
        </w:rPr>
        <w:t xml:space="preserve">3. Gut linked </w:t>
      </w:r>
      <w:r w:rsidR="00081ADA" w:rsidRPr="00A756BF">
        <w:rPr>
          <w:b/>
          <w:bCs/>
          <w:u w:val="single"/>
        </w:rPr>
        <w:t>axes</w:t>
      </w:r>
    </w:p>
    <w:p w14:paraId="109815B9" w14:textId="5232AB07" w:rsidR="00987C94" w:rsidRDefault="0096623E" w:rsidP="007A5EEB">
      <w:pPr>
        <w:spacing w:line="480" w:lineRule="auto"/>
        <w:jc w:val="both"/>
      </w:pPr>
      <w:r w:rsidRPr="00A756BF">
        <w:t xml:space="preserve">Knoweldge and understanding of how </w:t>
      </w:r>
      <w:r w:rsidR="00504692" w:rsidRPr="00A756BF">
        <w:t xml:space="preserve">the </w:t>
      </w:r>
      <w:r w:rsidRPr="00A756BF">
        <w:t xml:space="preserve">gut microbiome can impact host homeostasis and health </w:t>
      </w:r>
      <w:r w:rsidR="009E6803" w:rsidRPr="00A756BF">
        <w:t>i</w:t>
      </w:r>
      <w:r w:rsidR="00AC0F69" w:rsidRPr="00A756BF">
        <w:t>s</w:t>
      </w:r>
      <w:r w:rsidR="009E6803" w:rsidRPr="00A756BF">
        <w:t xml:space="preserve"> continuing to expand with evidence supporting </w:t>
      </w:r>
      <w:r w:rsidR="003B4574" w:rsidRPr="00A756BF">
        <w:t>the role of host microbiome on brain</w:t>
      </w:r>
      <w:r w:rsidR="00A14F19" w:rsidRPr="00A756BF">
        <w:t>, liver and lung</w:t>
      </w:r>
      <w:r w:rsidR="003B4574" w:rsidRPr="00A756BF">
        <w:t xml:space="preserve"> function and health,</w:t>
      </w:r>
      <w:r w:rsidR="00A14F19" w:rsidRPr="00A756BF">
        <w:t xml:space="preserve"> and</w:t>
      </w:r>
      <w:r w:rsidR="003B4574" w:rsidRPr="00A756BF">
        <w:t xml:space="preserve"> energy homeostasis</w:t>
      </w:r>
      <w:r w:rsidR="00656746" w:rsidRPr="00A756BF">
        <w:t xml:space="preserve"> </w:t>
      </w:r>
      <w:r w:rsidR="00FC731C">
        <w:rPr>
          <w:lang w:val="de-DE"/>
        </w:rPr>
        <w:fldChar w:fldCharType="begin">
          <w:fldData xml:space="preserve">PEVuZE5vdGU+PENpdGU+PEF1dGhvcj5TYXhhbWk8L0F1dGhvcj48WWVhcj4yMDIzPC9ZZWFyPjxS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</w:fldData>
        </w:fldChar>
      </w:r>
      <w:r w:rsidR="00241BFE" w:rsidRPr="00A756BF">
        <w:instrText xml:space="preserve"> ADDIN EN.CITE </w:instrText>
      </w:r>
      <w:r w:rsidR="00241BFE">
        <w:rPr>
          <w:lang w:val="de-DE"/>
        </w:rPr>
        <w:fldChar w:fldCharType="begin">
          <w:fldData xml:space="preserve">PEVuZE5vdGU+PENpdGU+PEF1dGhvcj5TYXhhbWk8L0F1dGhvcj48WWVhcj4yMDIzPC9ZZWFyPjxS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</w:fldData>
        </w:fldChar>
      </w:r>
      <w:r w:rsidR="00241BFE" w:rsidRPr="00A756BF">
        <w:instrText xml:space="preserve"> ADDIN EN.CITE.DATA </w:instrText>
      </w:r>
      <w:r w:rsidR="00241BFE">
        <w:rPr>
          <w:lang w:val="de-DE"/>
        </w:rPr>
      </w:r>
      <w:r w:rsidR="00241BFE">
        <w:rPr>
          <w:lang w:val="de-DE"/>
        </w:rPr>
        <w:fldChar w:fldCharType="end"/>
      </w:r>
      <w:r w:rsidR="00FC731C">
        <w:rPr>
          <w:lang w:val="de-DE"/>
        </w:rPr>
      </w:r>
      <w:r w:rsidR="00FC731C">
        <w:rPr>
          <w:lang w:val="de-DE"/>
        </w:rPr>
        <w:fldChar w:fldCharType="separate"/>
      </w:r>
      <w:r w:rsidR="00241BFE" w:rsidRPr="00A756BF">
        <w:rPr>
          <w:noProof/>
        </w:rPr>
        <w:t>(Saxami et al., 2023, Duca et al., 2014, Zhang et al., 2020)</w:t>
      </w:r>
      <w:r w:rsidR="00FC731C">
        <w:rPr>
          <w:lang w:val="de-DE"/>
        </w:rPr>
        <w:fldChar w:fldCharType="end"/>
      </w:r>
      <w:r w:rsidR="005951BF" w:rsidRPr="00A756BF">
        <w:t>. Changes in intestinal microbiome have been observed in obesity</w:t>
      </w:r>
      <w:r w:rsidR="00746313" w:rsidRPr="00A756BF">
        <w:t xml:space="preserve"> </w:t>
      </w:r>
      <w:r w:rsidR="00746313">
        <w:rPr>
          <w:lang w:val="de-DE"/>
        </w:rPr>
        <w:fldChar w:fldCharType="begin">
          <w:fldData xml:space="preserve">PEVuZE5vdGU+PENpdGU+PEF1dGhvcj5Bb3VuPC9BdXRob3I+PFllYXI+MjAyMDwvWWVhcj48UmVj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wva2V5d29yZHM+PGRhdGVzPjx5ZWFyPjIwMjE8L3llYXI+PHB1Yi1kYXRlcz48ZGF0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</w:fldData>
        </w:fldChar>
      </w:r>
      <w:r w:rsidR="00241BFE" w:rsidRPr="00A756BF">
        <w:instrText xml:space="preserve"> ADDIN EN.CITE </w:instrText>
      </w:r>
      <w:r w:rsidR="00241BFE">
        <w:rPr>
          <w:lang w:val="de-DE"/>
        </w:rPr>
        <w:fldChar w:fldCharType="begin">
          <w:fldData xml:space="preserve">PEVuZE5vdGU+PENpdGU+PEF1dGhvcj5Bb3VuPC9BdXRob3I+PFllYXI+MjAyMDwvWWVhcj48UmVj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wva2V5d29yZHM+PGRhdGVzPjx5ZWFyPjIwMjE8L3llYXI+PHB1Yi1kYXRlcz48ZGF0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</w:fldData>
        </w:fldChar>
      </w:r>
      <w:r w:rsidR="00241BFE" w:rsidRPr="00A756BF">
        <w:instrText xml:space="preserve"> ADDIN EN.CITE.DATA </w:instrText>
      </w:r>
      <w:r w:rsidR="00241BFE">
        <w:rPr>
          <w:lang w:val="de-DE"/>
        </w:rPr>
      </w:r>
      <w:r w:rsidR="00241BFE">
        <w:rPr>
          <w:lang w:val="de-DE"/>
        </w:rPr>
        <w:fldChar w:fldCharType="end"/>
      </w:r>
      <w:r w:rsidR="00746313">
        <w:rPr>
          <w:lang w:val="de-DE"/>
        </w:rPr>
      </w:r>
      <w:r w:rsidR="00746313">
        <w:rPr>
          <w:lang w:val="de-DE"/>
        </w:rPr>
        <w:fldChar w:fldCharType="separate"/>
      </w:r>
      <w:r w:rsidR="00241BFE" w:rsidRPr="00A756BF">
        <w:rPr>
          <w:noProof/>
        </w:rPr>
        <w:t>(Aoun et al., 2020, Liu et al., 2021)</w:t>
      </w:r>
      <w:r w:rsidR="00746313">
        <w:rPr>
          <w:lang w:val="de-DE"/>
        </w:rPr>
        <w:fldChar w:fldCharType="end"/>
      </w:r>
      <w:r w:rsidR="005951BF" w:rsidRPr="00A756BF">
        <w:t xml:space="preserve">, </w:t>
      </w:r>
      <w:r w:rsidR="00144840" w:rsidRPr="00A756BF">
        <w:t>metabolic-dysfunction associated steatotic liver disease (MASLD)</w:t>
      </w:r>
      <w:r w:rsidR="002B17E9">
        <w:rPr>
          <w:lang w:val="de-DE"/>
        </w:rPr>
        <w:fldChar w:fldCharType="begin"/>
      </w:r>
      <w:r w:rsidR="00241BFE" w:rsidRPr="00A756BF">
        <w:instrText xml:space="preserve"> ADDIN EN.CITE &lt;EndNote&gt;&lt;Cite&gt;&lt;Author&gt;Cai&lt;/Author&gt;&lt;Year&gt;2024 &lt;/Year&gt;&lt;RecNum&gt;1317&lt;/RecNum&gt;&lt;DisplayText&gt;(Cai et al., 2024 )&lt;/DisplayText&gt;&lt;record&gt;&lt;rec-number&gt;1317&lt;/rec-number&gt;&lt;foreign-keys&gt;&lt;key app="EN" db-id="z2a2f2ts2z05aweesrrxwascpvr0s2wwvwvd" timestamp="1719311317"&gt;1317&lt;/key&gt;&lt;/foreign-keys&gt;&lt;ref-type name="Journal Article"&gt;17&lt;/ref-type&gt;&lt;contributors&gt;&lt;authors&gt;&lt;author&gt;Cai, W&lt;/author&gt;&lt;author&gt;Qiu, T&lt;/author&gt;&lt;author&gt;Hu, W&lt;/author&gt;&lt;author&gt;Fang, T&lt;/author&gt;&lt;/authors&gt;&lt;/contributors&gt;&lt;titles&gt;&lt;title&gt;Changes in the intestinal microbiota of individuals with non-alcoholic fatty liver disease based on sequencing: An updated systematic review and meta-analysis&lt;/title&gt;&lt;secondary-title&gt;PLoS One&lt;/secondary-title&gt;&lt;/titles&gt;&lt;periodical&gt;&lt;full-title&gt;PLoS One&lt;/full-title&gt;&lt;abbr-1&gt;PloS one&lt;/abbr-1&gt;&lt;/periodical&gt;&lt;pages&gt;e0299946&lt;/pages&gt;&lt;volume&gt;19&lt;/volume&gt;&lt;number&gt;3&lt;/number&gt;&lt;dates&gt;&lt;year&gt;2024 &lt;/year&gt;&lt;/dates&gt;&lt;urls&gt;&lt;/urls&gt;&lt;/record&gt;&lt;/Cite&gt;&lt;/EndNote&gt;</w:instrText>
      </w:r>
      <w:r w:rsidR="002B17E9">
        <w:rPr>
          <w:lang w:val="de-DE"/>
        </w:rPr>
        <w:fldChar w:fldCharType="separate"/>
      </w:r>
      <w:r w:rsidR="00241BFE" w:rsidRPr="00A756BF">
        <w:rPr>
          <w:noProof/>
        </w:rPr>
        <w:t>(Cai et al., 2024)</w:t>
      </w:r>
      <w:r w:rsidR="002B17E9">
        <w:rPr>
          <w:lang w:val="de-DE"/>
        </w:rPr>
        <w:fldChar w:fldCharType="end"/>
      </w:r>
      <w:r w:rsidR="001974D3" w:rsidRPr="00A756BF">
        <w:t xml:space="preserve">, and </w:t>
      </w:r>
      <w:r w:rsidR="00BF78FE" w:rsidRPr="00A756BF">
        <w:t xml:space="preserve">in pulmonary conditions such as asthma and </w:t>
      </w:r>
      <w:r w:rsidR="00B15AC3" w:rsidRPr="00A756BF">
        <w:t>chronic obstructive pulmonary disease (COPD)</w:t>
      </w:r>
      <w:r w:rsidR="002B17E9" w:rsidRPr="00A756BF">
        <w:t xml:space="preserve"> </w:t>
      </w:r>
      <w:r w:rsidR="002225FA">
        <w:rPr>
          <w:lang w:val="de-DE"/>
        </w:rPr>
        <w:fldChar w:fldCharType="begin"/>
      </w:r>
      <w:r w:rsidR="00241BFE" w:rsidRPr="00A756BF">
        <w:instrText xml:space="preserve"> ADDIN EN.CITE &lt;EndNote&gt;&lt;Cite&gt;&lt;Author&gt;Zhang&lt;/Author&gt;&lt;Year&gt;2020&lt;/Year&gt;&lt;RecNum&gt;1315&lt;/RecNum&gt;&lt;DisplayText&gt;(Zhang et al., 2020)&lt;/DisplayText&gt;&lt;record&gt;&lt;rec-number&gt;1315&lt;/rec-number&gt;&lt;foreign-keys&gt;&lt;key app="EN" db-id="z2a2f2ts2z05aweesrrxwascpvr0s2wwvwvd" timestamp="1719310514"&gt;1315&lt;/key&gt;&lt;/foreign-keys&gt;&lt;ref-type name="Journal Article"&gt;17&lt;/ref-type&gt;&lt;contributors&gt;&lt;authors&gt;&lt;author&gt;Zhang, D.&lt;/author&gt;&lt;author&gt;Li, S.&lt;/author&gt;&lt;author&gt;Wang, N.&lt;/author&gt;&lt;author&gt;Tan, H. Y.&lt;/author&gt;&lt;author&gt;Zhang, Z.&lt;/author&gt;&lt;author&gt;Feng, Y.&lt;/author&gt;&lt;/authors&gt;&lt;/contributors&gt;&lt;auth-address&gt;First Affiliated Hospital of Guangzhou Medical University, Guangzhou, China.&amp;#xD;School of Chinese Medicine, LKS Faculty of Medicine, The University of Hong Kong, Hong Kong, China.&lt;/auth-address&gt;&lt;titles&gt;&lt;title&gt;The Cross-Talk Between Gut Microbiota and Lungs in Common Lung Diseases&lt;/title&gt;&lt;secondary-title&gt;Front Microbiol&lt;/secondary-title&gt;&lt;/titles&gt;&lt;periodical&gt;&lt;full-title&gt;Front Microbiol&lt;/full-title&gt;&lt;/periodical&gt;&lt;pages&gt;301&lt;/pages&gt;&lt;volume&gt;11&lt;/volume&gt;&lt;edition&gt;20200225&lt;/edition&gt;&lt;keywords&gt;&lt;keyword&gt;allergy&lt;/keyword&gt;&lt;keyword&gt;asthma&lt;/keyword&gt;&lt;keyword&gt;chronic obstructive pulmonary disease&lt;/keyword&gt;&lt;keyword&gt;cystic fibrosis&lt;/keyword&gt;&lt;keyword&gt;gut microbiota&lt;/keyword&gt;&lt;keyword&gt;gut-lung axis&lt;/keyword&gt;&lt;keyword&gt;lung cancer&lt;/keyword&gt;&lt;keyword&gt;lung diseases&lt;/keyword&gt;&lt;/keywords&gt;&lt;dates&gt;&lt;year&gt;2020&lt;/year&gt;&lt;/dates&gt;&lt;isbn&gt;1664-302X (Print)&amp;#xD;1664-302X (Electronic)&amp;#xD;1664-302X (Linking)&lt;/isbn&gt;&lt;accession-num&gt;32158441&lt;/accession-num&gt;&lt;urls&gt;&lt;related-urls&gt;&lt;url&gt;https://www.ncbi.nlm.nih.gov/pubmed/32158441&lt;/url&gt;&lt;/related-urls&gt;&lt;/urls&gt;&lt;custom2&gt;PMC7052046&lt;/custom2&gt;&lt;electronic-resource-num&gt;10.3389/fmicb.2020.00301&lt;/electronic-resource-num&gt;&lt;remote-database-name&gt;PubMed-not-MEDLINE&lt;/remote-database-name&gt;&lt;remote-database-provider&gt;NLM&lt;/remote-database-provider&gt;&lt;/record&gt;&lt;/Cite&gt;&lt;/EndNote&gt;</w:instrText>
      </w:r>
      <w:r w:rsidR="002225FA">
        <w:rPr>
          <w:lang w:val="de-DE"/>
        </w:rPr>
        <w:fldChar w:fldCharType="separate"/>
      </w:r>
      <w:r w:rsidR="00241BFE" w:rsidRPr="00A756BF">
        <w:rPr>
          <w:noProof/>
        </w:rPr>
        <w:t>(Zhang et al., 2020)</w:t>
      </w:r>
      <w:r w:rsidR="002225FA">
        <w:rPr>
          <w:lang w:val="de-DE"/>
        </w:rPr>
        <w:fldChar w:fldCharType="end"/>
      </w:r>
      <w:r w:rsidR="007067D2" w:rsidRPr="00A756BF">
        <w:t xml:space="preserve">. </w:t>
      </w:r>
      <w:r w:rsidR="00181938" w:rsidRPr="00A756BF">
        <w:t xml:space="preserve">The </w:t>
      </w:r>
      <w:r w:rsidR="00504692" w:rsidRPr="00A756BF">
        <w:t xml:space="preserve">intestinal </w:t>
      </w:r>
      <w:r w:rsidR="00181938" w:rsidRPr="00A756BF">
        <w:t>microbiota can impact inflammation</w:t>
      </w:r>
      <w:r w:rsidR="00504692" w:rsidRPr="00A756BF">
        <w:t>,</w:t>
      </w:r>
      <w:r w:rsidR="00181938" w:rsidRPr="00A756BF">
        <w:t xml:space="preserve"> which is a key underlying feature of the </w:t>
      </w:r>
      <w:r w:rsidR="00882543" w:rsidRPr="00A756BF">
        <w:t xml:space="preserve">diseases mentioned, through </w:t>
      </w:r>
      <w:r w:rsidR="00924DF9" w:rsidRPr="00A756BF">
        <w:t xml:space="preserve">modulating communication </w:t>
      </w:r>
      <w:r w:rsidR="00A24E08" w:rsidRPr="00A756BF">
        <w:t>via</w:t>
      </w:r>
      <w:r w:rsidR="00266A68" w:rsidRPr="00A756BF">
        <w:t xml:space="preserve"> the </w:t>
      </w:r>
      <w:r w:rsidR="00D5186C" w:rsidRPr="00A756BF">
        <w:t>central nervous system (</w:t>
      </w:r>
      <w:r w:rsidR="00266A68" w:rsidRPr="00A756BF">
        <w:t>CNS</w:t>
      </w:r>
      <w:r w:rsidR="00D5186C" w:rsidRPr="00A756BF">
        <w:t>)</w:t>
      </w:r>
      <w:r w:rsidR="00266A68" w:rsidRPr="00A756BF">
        <w:t xml:space="preserve">, </w:t>
      </w:r>
      <w:r w:rsidR="00D5186C" w:rsidRPr="00A756BF">
        <w:t>enteral nervous system (</w:t>
      </w:r>
      <w:r w:rsidR="00266A68" w:rsidRPr="00A756BF">
        <w:t>ENS</w:t>
      </w:r>
      <w:r w:rsidR="00D5186C" w:rsidRPr="00A756BF">
        <w:t>)</w:t>
      </w:r>
      <w:r w:rsidR="00180AC2" w:rsidRPr="00A756BF">
        <w:t>,</w:t>
      </w:r>
      <w:r w:rsidR="00924DF9" w:rsidRPr="00A756BF">
        <w:t xml:space="preserve"> </w:t>
      </w:r>
      <w:r w:rsidR="00266A68" w:rsidRPr="00A756BF">
        <w:t>and the autonomic nervous system</w:t>
      </w:r>
      <w:r w:rsidR="00D5186C" w:rsidRPr="00A756BF">
        <w:t xml:space="preserve"> (ANS)</w:t>
      </w:r>
      <w:r w:rsidR="00266A68" w:rsidRPr="00A756BF">
        <w:t xml:space="preserve">, as well as through </w:t>
      </w:r>
      <w:r w:rsidR="00F47197" w:rsidRPr="00A756BF">
        <w:t>modulation of neurotransmitters, cytokines, short chain fatty acids</w:t>
      </w:r>
      <w:r w:rsidR="00A24E08" w:rsidRPr="00A756BF">
        <w:t xml:space="preserve"> (SCFAs)</w:t>
      </w:r>
      <w:r w:rsidR="00180AC2" w:rsidRPr="00A756BF">
        <w:t>,</w:t>
      </w:r>
      <w:r w:rsidR="00F47197" w:rsidRPr="00A756BF">
        <w:t xml:space="preserve"> and </w:t>
      </w:r>
      <w:r w:rsidR="00AC7CBB" w:rsidRPr="00A756BF">
        <w:t xml:space="preserve">bacterial metabolites </w:t>
      </w:r>
      <w:r w:rsidR="00AC7CBB">
        <w:rPr>
          <w:lang w:val="de-DE"/>
        </w:rPr>
        <w:fldChar w:fldCharType="begin"/>
      </w:r>
      <w:r w:rsidR="00241BFE" w:rsidRPr="00A756BF">
        <w:instrText xml:space="preserve"> ADDIN EN.CITE &lt;EndNote&gt;&lt;Cite&gt;&lt;Author&gt;Saxami&lt;/Author&gt;&lt;Year&gt;2023&lt;/Year&gt;&lt;RecNum&gt;1303&lt;/RecNum&gt;&lt;DisplayText&gt;(Saxami et al., 2023)&lt;/DisplayText&gt;&lt;record&gt;&lt;rec-number&gt;1303&lt;/rec-number&gt;&lt;foreign-keys&gt;&lt;key app="EN" db-id="z2a2f2ts2z05aweesrrxwascpvr0s2wwvwvd" timestamp="1715945901"&gt;1303&lt;/key&gt;&lt;/foreign-keys&gt;&lt;ref-type name="Journal Article"&gt;17&lt;/ref-type&gt;&lt;contributors&gt;&lt;authors&gt;&lt;author&gt;Saxami, G.&lt;/author&gt;&lt;author&gt;Kerezoudi, E. N.&lt;/author&gt;&lt;author&gt;Eliopoulos, C.&lt;/author&gt;&lt;author&gt;Arapoglou, D.&lt;/author&gt;&lt;author&gt;Kyriacou, A.&lt;/author&gt;&lt;/authors&gt;&lt;/contributors&gt;&lt;auth-address&gt;Department of Nutrition and Dietetics, Harokopio University, 17671 Athens, Greece.&amp;#xD;School of Medical Sciences, Faculty of Medicine and Health, Orebro University, SE-701 82 Orebro, Sweden.&amp;#xD;Institute of Technology of Agricultural Products, Hellenic Agricultural Organization-Demeter, L. Sof. Venizelou 1, 14123 Lykovryssi, Greece.&lt;/auth-address&gt;&lt;titles&gt;&lt;title&gt;The Gut-Organ Axis within the Human Body: Gut Dysbiosis and the Role of Prebiotics&lt;/title&gt;&lt;secondary-title&gt;Life (Basel)&lt;/secondary-title&gt;&lt;/titles&gt;&lt;periodical&gt;&lt;full-title&gt;Life (Basel)&lt;/full-title&gt;&lt;/periodical&gt;&lt;volume&gt;13&lt;/volume&gt;&lt;number&gt;10&lt;/number&gt;&lt;edition&gt;20231008&lt;/edition&gt;&lt;keywords&gt;&lt;keyword&gt;gut microbiota dysbiosis&lt;/keyword&gt;&lt;keyword&gt;gut-organ axis&lt;/keyword&gt;&lt;keyword&gt;prebiotics&lt;/keyword&gt;&lt;/keywords&gt;&lt;dates&gt;&lt;year&gt;2023&lt;/year&gt;&lt;pub-dates&gt;&lt;date&gt;Oct 8&lt;/date&gt;&lt;/pub-dates&gt;&lt;/dates&gt;&lt;isbn&gt;2075-1729 (Print)&amp;#xD;2075-1729 (Electronic)&amp;#xD;2075-1729 (Linking)&lt;/isbn&gt;&lt;accession-num&gt;37895405&lt;/accession-num&gt;&lt;urls&gt;&lt;related-urls&gt;&lt;url&gt;https://www.ncbi.nlm.nih.gov/pubmed/37895405&lt;/url&gt;&lt;/related-urls&gt;&lt;/urls&gt;&lt;custom1&gt;The authors declare no conflict of interest.&lt;/custom1&gt;&lt;custom2&gt;PMC10608660&lt;/custom2&gt;&lt;electronic-resource-num&gt;10.3390/life13102023&lt;/electronic-resource-num&gt;&lt;remote-database-name&gt;PubMed-not-MEDLINE&lt;/remote-database-name&gt;&lt;remote-database-provider&gt;NLM&lt;/remote-database-provider&gt;&lt;/record&gt;&lt;/Cite&gt;&lt;/EndNote&gt;</w:instrText>
      </w:r>
      <w:r w:rsidR="00AC7CBB">
        <w:rPr>
          <w:lang w:val="de-DE"/>
        </w:rPr>
        <w:fldChar w:fldCharType="separate"/>
      </w:r>
      <w:r w:rsidR="00241BFE" w:rsidRPr="00A756BF">
        <w:rPr>
          <w:noProof/>
        </w:rPr>
        <w:t>(Saxami et al., 2023)</w:t>
      </w:r>
      <w:r w:rsidR="00AC7CBB">
        <w:rPr>
          <w:lang w:val="de-DE"/>
        </w:rPr>
        <w:fldChar w:fldCharType="end"/>
      </w:r>
      <w:r w:rsidR="00AC7CBB" w:rsidRPr="00A756BF">
        <w:t xml:space="preserve">. </w:t>
      </w:r>
      <w:r w:rsidR="008F2187" w:rsidRPr="00A756BF">
        <w:t>In addtion, there is e</w:t>
      </w:r>
      <w:r w:rsidR="00987C94" w:rsidRPr="00A756BF">
        <w:t>merging evidence from animal models highlight</w:t>
      </w:r>
      <w:r w:rsidR="008F2187" w:rsidRPr="00A756BF">
        <w:t xml:space="preserve">ing </w:t>
      </w:r>
      <w:r w:rsidR="00987C94" w:rsidRPr="00A756BF">
        <w:t xml:space="preserve">communication </w:t>
      </w:r>
      <w:r w:rsidR="008F2187" w:rsidRPr="00A756BF">
        <w:t>by the</w:t>
      </w:r>
      <w:r w:rsidR="00987C94" w:rsidRPr="00A756BF">
        <w:t xml:space="preserve"> intestinal microbiota </w:t>
      </w:r>
      <w:r w:rsidR="008F2187" w:rsidRPr="00A756BF">
        <w:t>through modulation of</w:t>
      </w:r>
      <w:r w:rsidR="00987C94" w:rsidRPr="00A756BF">
        <w:t xml:space="preserve"> oxylipin signalling. Dietary and antibiotic induced changes in intestinal microbiota were associated with changes to circulating oxylipins in rats</w:t>
      </w:r>
      <w:r w:rsidR="00ED013A" w:rsidRPr="00A756BF">
        <w:t xml:space="preserve"> </w:t>
      </w:r>
      <w:r w:rsidR="00987C94">
        <w:rPr>
          <w:lang w:val="de-DE"/>
        </w:rPr>
        <w:fldChar w:fldCharType="begin">
          <w:fldData xml:space="preserve">PEVuZE5vdGU+PENpdGU+PEF1dGhvcj5BdmlsYS1Sb21hbjwvQXV0aG9yPjxZZWFyPjIwMjE8L1ll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</w:fldData>
        </w:fldChar>
      </w:r>
      <w:r w:rsidR="00241BFE" w:rsidRPr="00A756BF">
        <w:instrText xml:space="preserve"> ADDIN EN.CITE </w:instrText>
      </w:r>
      <w:r w:rsidR="00241BFE">
        <w:rPr>
          <w:lang w:val="de-DE"/>
        </w:rPr>
        <w:fldChar w:fldCharType="begin">
          <w:fldData xml:space="preserve">PEVuZE5vdGU+PENpdGU+PEF1dGhvcj5BdmlsYS1Sb21hbjwvQXV0aG9yPjxZZWFyPjIwMjE8L1ll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</w:fldData>
        </w:fldChar>
      </w:r>
      <w:r w:rsidR="00241BFE" w:rsidRPr="00A756BF">
        <w:instrText xml:space="preserve"> ADDIN EN.CITE.DATA </w:instrText>
      </w:r>
      <w:r w:rsidR="00241BFE">
        <w:rPr>
          <w:lang w:val="de-DE"/>
        </w:rPr>
      </w:r>
      <w:r w:rsidR="00241BFE">
        <w:rPr>
          <w:lang w:val="de-DE"/>
        </w:rPr>
        <w:fldChar w:fldCharType="end"/>
      </w:r>
      <w:r w:rsidR="00987C94">
        <w:rPr>
          <w:lang w:val="de-DE"/>
        </w:rPr>
      </w:r>
      <w:r w:rsidR="00987C94">
        <w:rPr>
          <w:lang w:val="de-DE"/>
        </w:rPr>
        <w:fldChar w:fldCharType="separate"/>
      </w:r>
      <w:r w:rsidR="00241BFE" w:rsidRPr="00A756BF">
        <w:rPr>
          <w:noProof/>
        </w:rPr>
        <w:t>(Avila-Roman et al., 2021)</w:t>
      </w:r>
      <w:r w:rsidR="00987C94">
        <w:rPr>
          <w:lang w:val="de-DE"/>
        </w:rPr>
        <w:fldChar w:fldCharType="end"/>
      </w:r>
      <w:r w:rsidR="00987C94" w:rsidRPr="00A756BF">
        <w:t>.</w:t>
      </w:r>
      <w:r w:rsidR="00E22829" w:rsidRPr="00A756BF">
        <w:t xml:space="preserve"> </w:t>
      </w:r>
      <w:r w:rsidR="00E22829">
        <w:t>R</w:t>
      </w:r>
      <w:r w:rsidR="00987C94">
        <w:t xml:space="preserve">elationships between dietary lipids, microbial diversity and microbial metabolites including oxylipins have been demonstrated </w:t>
      </w:r>
      <w:r w:rsidR="00987C94">
        <w:fldChar w:fldCharType="begin">
          <w:fldData xml:space="preserve">PEVuZE5vdGU+PENpdGU+PEF1dGhvcj5Sb3Vzc2VsPC9BdXRob3I+PFllYXI+MjAyNDwvWWVhcj48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LCBN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</w:fldData>
        </w:fldChar>
      </w:r>
      <w:r w:rsidR="00241BFE">
        <w:instrText xml:space="preserve"> ADDIN EN.CITE.DATA </w:instrText>
      </w:r>
      <w:r w:rsidR="00241BFE">
        <w:fldChar w:fldCharType="end"/>
      </w:r>
      <w:r w:rsidR="00987C94">
        <w:fldChar w:fldCharType="separate"/>
      </w:r>
      <w:r w:rsidR="00241BFE">
        <w:rPr>
          <w:noProof/>
        </w:rPr>
        <w:t>(Roussel et al., 2024, Miyamoto et al., 2019, Avila-Roman et al., 2021)</w:t>
      </w:r>
      <w:r w:rsidR="00987C94">
        <w:fldChar w:fldCharType="end"/>
      </w:r>
      <w:r w:rsidR="000019D4">
        <w:t>,</w:t>
      </w:r>
      <w:r w:rsidR="00987C94">
        <w:t xml:space="preserve"> </w:t>
      </w:r>
      <w:r w:rsidR="00A77506">
        <w:t>suggesting i</w:t>
      </w:r>
      <w:r w:rsidR="00987C94" w:rsidRPr="00F47DCC">
        <w:t xml:space="preserve">nflammation </w:t>
      </w:r>
      <w:r w:rsidR="00987C94">
        <w:t>can</w:t>
      </w:r>
      <w:r w:rsidR="00987C94" w:rsidRPr="00F47DCC">
        <w:t xml:space="preserve"> be altered through changes to the diversity and complexity of intestinal microbiota </w:t>
      </w:r>
      <w:r w:rsidR="00987C94" w:rsidRPr="00F47DCC">
        <w:fldChar w:fldCharType="begin">
          <w:fldData xml:space="preserve">PEVuZE5vdGU+PENpdGU+PEF1dGhvcj5MaXU8L0F1dGhvcj48WWVhcj4yMDIxPC9ZZWFyPjxSZWNO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wva2V5d29yZHM+PGRhdGVzPjx5ZWFyPjIwMjE8L3llYXI+PHB1Yi1kYXRlcz48ZGF0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</w:fldData>
        </w:fldChar>
      </w:r>
      <w:r w:rsidR="00241BFE">
        <w:instrText xml:space="preserve"> ADDIN EN.CITE </w:instrText>
      </w:r>
      <w:r w:rsidR="00241BFE">
        <w:fldChar w:fldCharType="begin">
          <w:fldData xml:space="preserve">PEVuZE5vdGU+PENpdGU+PEF1dGhvcj5MaXU8L0F1dGhvcj48WWVhcj4yMDIxPC9ZZWFyPjxSZWNO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wva2V5d29yZHM+PGRhdGVzPjx5ZWFyPjIwMjE8L3llYXI+PHB1Yi1kYXRlcz48ZGF0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</w:fldData>
        </w:fldChar>
      </w:r>
      <w:r w:rsidR="00241BFE">
        <w:instrText xml:space="preserve"> ADDIN EN.CITE.DATA </w:instrText>
      </w:r>
      <w:r w:rsidR="00241BFE">
        <w:fldChar w:fldCharType="end"/>
      </w:r>
      <w:r w:rsidR="00987C94" w:rsidRPr="00F47DCC">
        <w:fldChar w:fldCharType="separate"/>
      </w:r>
      <w:r w:rsidR="00241BFE">
        <w:rPr>
          <w:noProof/>
        </w:rPr>
        <w:t>(Liu et al., 2021, D. Cani, 2024)</w:t>
      </w:r>
      <w:r w:rsidR="00987C94" w:rsidRPr="00F47DCC">
        <w:fldChar w:fldCharType="end"/>
      </w:r>
      <w:r w:rsidR="00987C94" w:rsidRPr="00F47DCC">
        <w:t xml:space="preserve">. </w:t>
      </w:r>
    </w:p>
    <w:p w14:paraId="0FC5AFAF" w14:textId="33C102F3" w:rsidR="0051651C" w:rsidRDefault="00A706BD" w:rsidP="007A5EEB">
      <w:pPr>
        <w:spacing w:line="480" w:lineRule="auto"/>
        <w:jc w:val="both"/>
      </w:pPr>
      <w:r>
        <w:t xml:space="preserve">A </w:t>
      </w:r>
      <w:r w:rsidR="00EE15A7">
        <w:t xml:space="preserve">study in </w:t>
      </w:r>
      <w:r>
        <w:t xml:space="preserve">human adults </w:t>
      </w:r>
      <w:r w:rsidR="00EE15A7">
        <w:t xml:space="preserve">(n =80) </w:t>
      </w:r>
      <w:r>
        <w:t xml:space="preserve">reported significant associations between plasma oxylipins and </w:t>
      </w:r>
      <w:r w:rsidR="00F20536">
        <w:t>faecal</w:t>
      </w:r>
      <w:r>
        <w:t xml:space="preserve"> microbiota </w:t>
      </w:r>
      <w:r>
        <w:fldChar w:fldCharType="begin"/>
      </w:r>
      <w:r w:rsidR="00241BFE">
        <w:instrText xml:space="preserve"> ADDIN EN.CITE &lt;EndNote&gt;&lt;Cite&gt;&lt;Author&gt;Xu H&lt;/Author&gt;&lt;Year&gt;2022&lt;/Year&gt;&lt;RecNum&gt;1347&lt;/RecNum&gt;&lt;DisplayText&gt;(Xu H et al., 2022)&lt;/DisplayText&gt;&lt;record&gt;&lt;rec-number&gt;1347&lt;/rec-number&gt;&lt;foreign-keys&gt;&lt;key app="EN" db-id="z2a2f2ts2z05aweesrrxwascpvr0s2wwvwvd" timestamp="1721070877"&gt;1347&lt;/key&gt;&lt;/foreign-keys&gt;&lt;ref-type name="Journal Article"&gt;17&lt;/ref-type&gt;&lt;contributors&gt;&lt;authors&gt;&lt;author&gt;Xu H, &lt;/author&gt;&lt;author&gt;Jurado-Fasoli L, &lt;/author&gt;&lt;author&gt;Ortiz-Alvarez L, &lt;/author&gt;&lt;author&gt;Osuna-Prieto FJ, &lt;/author&gt;&lt;author&gt;Kohler I, Di X, &lt;/author&gt;&lt;author&gt;Vilchez-Vargas R, &lt;/author&gt;&lt;author&gt;Link A, &lt;/author&gt;&lt;author&gt;Plaza-Díaz J,&lt;/author&gt;&lt;author&gt; Gil A, &lt;/author&gt;&lt;author&gt;et al. &lt;/author&gt;&lt;/authors&gt;&lt;/contributors&gt;&lt;titles&gt;&lt;title&gt;Plasma Levels of Omega-3 and Omega-6 Derived Oxylipins Are Associated with Fecal Microbiota Composition in Young Adults&lt;/title&gt;&lt;secondary-title&gt;Nutrients&lt;/secondary-title&gt;&lt;/titles&gt;&lt;periodical&gt;&lt;full-title&gt;Nutrients&lt;/full-title&gt;&lt;/periodical&gt;&lt;pages&gt;4991&lt;/pages&gt;&lt;volume&gt;14&lt;/volume&gt;&lt;number&gt;23&lt;/number&gt;&lt;dates&gt;&lt;year&gt;2022&lt;/year&gt;&lt;/dates&gt;&lt;urls&gt;&lt;/urls&gt;&lt;/record&gt;&lt;/Cite&gt;&lt;/EndNote&gt;</w:instrText>
      </w:r>
      <w:r>
        <w:fldChar w:fldCharType="separate"/>
      </w:r>
      <w:r w:rsidR="00241BFE">
        <w:rPr>
          <w:noProof/>
        </w:rPr>
        <w:t>(Xu H et al., 2022)</w:t>
      </w:r>
      <w:r>
        <w:fldChar w:fldCharType="end"/>
      </w:r>
      <w:r>
        <w:t>. Omega-3 derived oxylipins</w:t>
      </w:r>
      <w:r w:rsidR="00470AE7">
        <w:t xml:space="preserve"> 8-</w:t>
      </w:r>
      <w:r w:rsidR="008D4661">
        <w:t xml:space="preserve">HDHA, </w:t>
      </w:r>
      <w:r w:rsidR="00470AE7">
        <w:t>13</w:t>
      </w:r>
      <w:r w:rsidR="008D4661">
        <w:t>-HDHA, and 19,20-DIHDPE</w:t>
      </w:r>
      <w:r>
        <w:t xml:space="preserve"> were positively associated with the relative abundance of </w:t>
      </w:r>
      <w:r w:rsidRPr="00A706BD">
        <w:rPr>
          <w:i/>
          <w:iCs/>
        </w:rPr>
        <w:t>Clostridium</w:t>
      </w:r>
      <w:r>
        <w:t xml:space="preserve"> </w:t>
      </w:r>
      <w:r w:rsidRPr="00A706BD">
        <w:rPr>
          <w:i/>
          <w:iCs/>
        </w:rPr>
        <w:t>cluster</w:t>
      </w:r>
      <w:r>
        <w:t xml:space="preserve"> </w:t>
      </w:r>
      <w:r w:rsidRPr="00A706BD">
        <w:rPr>
          <w:i/>
          <w:iCs/>
        </w:rPr>
        <w:t>IV</w:t>
      </w:r>
      <w:r>
        <w:t xml:space="preserve"> genus (</w:t>
      </w:r>
      <w:r w:rsidRPr="00567543">
        <w:rPr>
          <w:i/>
          <w:iCs/>
        </w:rPr>
        <w:t>Firmicutes</w:t>
      </w:r>
      <w:r>
        <w:t xml:space="preserve"> phylum) </w:t>
      </w:r>
      <w:r>
        <w:lastRenderedPageBreak/>
        <w:t xml:space="preserve">and </w:t>
      </w:r>
      <w:r w:rsidR="008D4661">
        <w:t xml:space="preserve">5-HEPE, 4-HDHA and 19,20-HDPE were </w:t>
      </w:r>
      <w:r>
        <w:t xml:space="preserve">negatively associated with </w:t>
      </w:r>
      <w:r w:rsidRPr="00A706BD">
        <w:rPr>
          <w:i/>
          <w:iCs/>
        </w:rPr>
        <w:t>Sutterella</w:t>
      </w:r>
      <w:r>
        <w:t xml:space="preserve"> genus (</w:t>
      </w:r>
      <w:r w:rsidRPr="00567543">
        <w:rPr>
          <w:i/>
          <w:iCs/>
        </w:rPr>
        <w:t>Proteobacteria</w:t>
      </w:r>
      <w:r>
        <w:t xml:space="preserve"> phylum). Omega-6 derived oxylipins </w:t>
      </w:r>
      <w:r w:rsidR="00544A76">
        <w:t>(</w:t>
      </w:r>
      <w:r w:rsidR="00026C35">
        <w:t xml:space="preserve">combined </w:t>
      </w:r>
      <w:r w:rsidR="00544A76">
        <w:t>total</w:t>
      </w:r>
      <w:r w:rsidR="00026C35">
        <w:t xml:space="preserve"> of detected</w:t>
      </w:r>
      <w:r w:rsidR="00544A76">
        <w:t xml:space="preserve"> LA, DGLA and AA derived oxylipins) </w:t>
      </w:r>
      <w:r w:rsidR="00026C35">
        <w:t xml:space="preserve">was </w:t>
      </w:r>
      <w:r>
        <w:t xml:space="preserve">negatively associated with the relative abundance of </w:t>
      </w:r>
      <w:r w:rsidRPr="00A706BD">
        <w:rPr>
          <w:i/>
          <w:iCs/>
        </w:rPr>
        <w:t>Acidaminococcus</w:t>
      </w:r>
      <w:r>
        <w:t xml:space="preserve"> and </w:t>
      </w:r>
      <w:r w:rsidRPr="00A706BD">
        <w:rPr>
          <w:i/>
          <w:iCs/>
        </w:rPr>
        <w:t>Phasco</w:t>
      </w:r>
      <w:r>
        <w:rPr>
          <w:i/>
          <w:iCs/>
        </w:rPr>
        <w:t>l</w:t>
      </w:r>
      <w:r w:rsidRPr="00A706BD">
        <w:rPr>
          <w:i/>
          <w:iCs/>
        </w:rPr>
        <w:t>arctobacterium</w:t>
      </w:r>
      <w:r>
        <w:t xml:space="preserve"> genera (</w:t>
      </w:r>
      <w:r w:rsidRPr="00473072">
        <w:rPr>
          <w:i/>
          <w:iCs/>
        </w:rPr>
        <w:t>Firmicutes</w:t>
      </w:r>
      <w:r>
        <w:t xml:space="preserve"> phy</w:t>
      </w:r>
      <w:r w:rsidR="00E15933">
        <w:t>l</w:t>
      </w:r>
      <w:r>
        <w:t xml:space="preserve">a), </w:t>
      </w:r>
      <w:r w:rsidRPr="00A706BD">
        <w:rPr>
          <w:i/>
          <w:iCs/>
        </w:rPr>
        <w:t>Sutterella</w:t>
      </w:r>
      <w:r>
        <w:t xml:space="preserve">, </w:t>
      </w:r>
      <w:r w:rsidRPr="00A706BD">
        <w:rPr>
          <w:i/>
          <w:iCs/>
        </w:rPr>
        <w:t>Succinivibrio</w:t>
      </w:r>
      <w:r>
        <w:t xml:space="preserve"> and </w:t>
      </w:r>
      <w:r w:rsidRPr="00A706BD">
        <w:rPr>
          <w:i/>
          <w:iCs/>
        </w:rPr>
        <w:t>Gemmiger</w:t>
      </w:r>
      <w:r>
        <w:t xml:space="preserve"> genera (</w:t>
      </w:r>
      <w:r w:rsidRPr="00473072">
        <w:rPr>
          <w:i/>
          <w:iCs/>
        </w:rPr>
        <w:t>Proteobacteria</w:t>
      </w:r>
      <w:r>
        <w:t xml:space="preserve"> phylum) </w:t>
      </w:r>
      <w:r>
        <w:fldChar w:fldCharType="begin"/>
      </w:r>
      <w:r w:rsidR="00241BFE">
        <w:instrText xml:space="preserve"> ADDIN EN.CITE &lt;EndNote&gt;&lt;Cite&gt;&lt;Author&gt;Xu H&lt;/Author&gt;&lt;Year&gt;2022&lt;/Year&gt;&lt;RecNum&gt;1347&lt;/RecNum&gt;&lt;DisplayText&gt;(Xu H et al., 2022)&lt;/DisplayText&gt;&lt;record&gt;&lt;rec-number&gt;1347&lt;/rec-number&gt;&lt;foreign-keys&gt;&lt;key app="EN" db-id="z2a2f2ts2z05aweesrrxwascpvr0s2wwvwvd" timestamp="1721070877"&gt;1347&lt;/key&gt;&lt;/foreign-keys&gt;&lt;ref-type name="Journal Article"&gt;17&lt;/ref-type&gt;&lt;contributors&gt;&lt;authors&gt;&lt;author&gt;Xu H, &lt;/author&gt;&lt;author&gt;Jurado-Fasoli L, &lt;/author&gt;&lt;author&gt;Ortiz-Alvarez L, &lt;/author&gt;&lt;author&gt;Osuna-Prieto FJ, &lt;/author&gt;&lt;author&gt;Kohler I, Di X, &lt;/author&gt;&lt;author&gt;Vilchez-Vargas R, &lt;/author&gt;&lt;author&gt;Link A, &lt;/author&gt;&lt;author&gt;Plaza-Díaz J,&lt;/author&gt;&lt;author&gt; Gil A, &lt;/author&gt;&lt;author&gt;et al. &lt;/author&gt;&lt;/authors&gt;&lt;/contributors&gt;&lt;titles&gt;&lt;title&gt;Plasma Levels of Omega-3 and Omega-6 Derived Oxylipins Are Associated with Fecal Microbiota Composition in Young Adults&lt;/title&gt;&lt;secondary-title&gt;Nutrients&lt;/secondary-title&gt;&lt;/titles&gt;&lt;periodical&gt;&lt;full-title&gt;Nutrients&lt;/full-title&gt;&lt;/periodical&gt;&lt;pages&gt;4991&lt;/pages&gt;&lt;volume&gt;14&lt;/volume&gt;&lt;number&gt;23&lt;/number&gt;&lt;dates&gt;&lt;year&gt;2022&lt;/year&gt;&lt;/dates&gt;&lt;urls&gt;&lt;/urls&gt;&lt;/record&gt;&lt;/Cite&gt;&lt;/EndNote&gt;</w:instrText>
      </w:r>
      <w:r>
        <w:fldChar w:fldCharType="separate"/>
      </w:r>
      <w:r w:rsidR="00241BFE">
        <w:rPr>
          <w:noProof/>
        </w:rPr>
        <w:t>(Xu H et al., 2022)</w:t>
      </w:r>
      <w:r>
        <w:fldChar w:fldCharType="end"/>
      </w:r>
      <w:r>
        <w:t xml:space="preserve">. </w:t>
      </w:r>
      <w:r w:rsidR="00EE15A7">
        <w:t>These observations in humans highlighting the relationship between the gut microbiome and plasma oxylipins, supports the potential for modulation of oxylipin</w:t>
      </w:r>
      <w:r w:rsidR="0051651C">
        <w:t xml:space="preserve">s </w:t>
      </w:r>
      <w:r w:rsidR="00EE15A7">
        <w:t xml:space="preserve">and </w:t>
      </w:r>
      <w:r w:rsidR="0051651C">
        <w:t>associated inflammatory signalling</w:t>
      </w:r>
      <w:r w:rsidR="00EE15A7">
        <w:t xml:space="preserve"> through modification of gut microbiota. </w:t>
      </w:r>
    </w:p>
    <w:p w14:paraId="669655AB" w14:textId="7214B536" w:rsidR="00EE15A7" w:rsidRDefault="0051651C" w:rsidP="007A5EEB">
      <w:pPr>
        <w:spacing w:line="480" w:lineRule="auto"/>
        <w:jc w:val="both"/>
      </w:pPr>
      <w:r>
        <w:t xml:space="preserve">In addition to discussing several gut-linked </w:t>
      </w:r>
      <w:r w:rsidR="00D51196">
        <w:t>axes</w:t>
      </w:r>
      <w:r>
        <w:t>, here we</w:t>
      </w:r>
      <w:r w:rsidR="00EE15A7">
        <w:t xml:space="preserve"> will </w:t>
      </w:r>
      <w:r>
        <w:t>discuss</w:t>
      </w:r>
      <w:r w:rsidR="00EE15A7">
        <w:t xml:space="preserve"> evidence for the modification of gut microbiota</w:t>
      </w:r>
      <w:r>
        <w:t xml:space="preserve">, oxylipin </w:t>
      </w:r>
      <w:r w:rsidR="00EE15A7">
        <w:t>profiles</w:t>
      </w:r>
      <w:r>
        <w:t>,</w:t>
      </w:r>
      <w:r w:rsidR="007D498D">
        <w:t xml:space="preserve"> </w:t>
      </w:r>
      <w:r>
        <w:t>their cross-regulation, and potential impact</w:t>
      </w:r>
      <w:r w:rsidR="00EE15A7">
        <w:t xml:space="preserve"> </w:t>
      </w:r>
      <w:r>
        <w:t xml:space="preserve">on inflammatory </w:t>
      </w:r>
      <w:r w:rsidR="00EE15A7">
        <w:t xml:space="preserve">signalling and communication across </w:t>
      </w:r>
      <w:r>
        <w:t>multiple organs</w:t>
      </w:r>
      <w:r w:rsidR="00EE15A7">
        <w:t xml:space="preserve">. </w:t>
      </w:r>
    </w:p>
    <w:p w14:paraId="7F2526AA" w14:textId="213EDA05" w:rsidR="0094386F" w:rsidRPr="00A756BF" w:rsidRDefault="0094386F" w:rsidP="007A5EEB">
      <w:pPr>
        <w:spacing w:line="480" w:lineRule="auto"/>
        <w:jc w:val="both"/>
        <w:rPr>
          <w:b/>
          <w:bCs/>
          <w:u w:val="single"/>
        </w:rPr>
      </w:pPr>
      <w:r w:rsidRPr="00A756BF">
        <w:rPr>
          <w:b/>
          <w:bCs/>
          <w:u w:val="single"/>
        </w:rPr>
        <w:t>3.1 Gut-brain axis</w:t>
      </w:r>
    </w:p>
    <w:p w14:paraId="3C95F03B" w14:textId="602656FE" w:rsidR="00683E88" w:rsidRPr="00A756BF" w:rsidRDefault="000B7CBF" w:rsidP="007A5EEB">
      <w:pPr>
        <w:spacing w:line="480" w:lineRule="auto"/>
        <w:jc w:val="both"/>
      </w:pPr>
      <w:r w:rsidRPr="00A756BF">
        <w:t>There is bidirectional communication between the intestinal microbiota and the brain</w:t>
      </w:r>
      <w:r w:rsidR="00307827" w:rsidRPr="00A756BF">
        <w:t xml:space="preserve"> </w:t>
      </w:r>
      <w:r w:rsidR="00D5186C">
        <w:rPr>
          <w:lang w:val="de-DE"/>
        </w:rPr>
        <w:fldChar w:fldCharType="begin">
          <w:fldData xml:space="preserve">PEVuZE5vdGU+PENpdGU+PEF1dGhvcj5TYXhhbWk8L0F1dGhvcj48WWVhcj4yMDIzPC9ZZWFyPjxS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==
</w:fldData>
        </w:fldChar>
      </w:r>
      <w:r w:rsidR="00241BFE" w:rsidRPr="00A756BF">
        <w:instrText xml:space="preserve"> ADDIN EN.CITE </w:instrText>
      </w:r>
      <w:r w:rsidR="00241BFE">
        <w:rPr>
          <w:lang w:val="de-DE"/>
        </w:rPr>
        <w:fldChar w:fldCharType="begin">
          <w:fldData xml:space="preserve">PEVuZE5vdGU+PENpdGU+PEF1dGhvcj5TYXhhbWk8L0F1dGhvcj48WWVhcj4yMDIzPC9ZZWFyPjxS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==
</w:fldData>
        </w:fldChar>
      </w:r>
      <w:r w:rsidR="00241BFE" w:rsidRPr="00A756BF">
        <w:instrText xml:space="preserve"> ADDIN EN.CITE.DATA </w:instrText>
      </w:r>
      <w:r w:rsidR="00241BFE">
        <w:rPr>
          <w:lang w:val="de-DE"/>
        </w:rPr>
      </w:r>
      <w:r w:rsidR="00241BFE">
        <w:rPr>
          <w:lang w:val="de-DE"/>
        </w:rPr>
        <w:fldChar w:fldCharType="end"/>
      </w:r>
      <w:r w:rsidR="00D5186C">
        <w:rPr>
          <w:lang w:val="de-DE"/>
        </w:rPr>
      </w:r>
      <w:r w:rsidR="00D5186C">
        <w:rPr>
          <w:lang w:val="de-DE"/>
        </w:rPr>
        <w:fldChar w:fldCharType="separate"/>
      </w:r>
      <w:r w:rsidR="00241BFE" w:rsidRPr="00A756BF">
        <w:rPr>
          <w:noProof/>
        </w:rPr>
        <w:t>(Saxami et al., 2023, Sandhu et al., 2017)</w:t>
      </w:r>
      <w:r w:rsidR="00D5186C">
        <w:rPr>
          <w:lang w:val="de-DE"/>
        </w:rPr>
        <w:fldChar w:fldCharType="end"/>
      </w:r>
      <w:r w:rsidRPr="00A756BF">
        <w:t xml:space="preserve">. This occurs </w:t>
      </w:r>
      <w:r w:rsidR="00684ACA" w:rsidRPr="00A756BF">
        <w:t>via the sympathetic and parasympathetic branches of the ANS, ENS</w:t>
      </w:r>
      <w:r w:rsidR="00C314D6" w:rsidRPr="00A756BF">
        <w:t xml:space="preserve">, </w:t>
      </w:r>
      <w:r w:rsidR="00157699" w:rsidRPr="00A756BF">
        <w:t>the</w:t>
      </w:r>
      <w:r w:rsidR="00C314D6" w:rsidRPr="00A756BF">
        <w:t xml:space="preserve"> </w:t>
      </w:r>
      <w:r w:rsidR="004900F2" w:rsidRPr="00A756BF">
        <w:t>h</w:t>
      </w:r>
      <w:r w:rsidR="00C314D6" w:rsidRPr="00A756BF">
        <w:t>pypothalamic</w:t>
      </w:r>
      <w:r w:rsidR="004900F2" w:rsidRPr="00A756BF">
        <w:t>-pituitary-</w:t>
      </w:r>
      <w:r w:rsidR="00C314D6" w:rsidRPr="00A756BF">
        <w:t>adrenal axis</w:t>
      </w:r>
      <w:r w:rsidR="004900F2" w:rsidRPr="00A756BF">
        <w:t xml:space="preserve"> of the endorcrine system, and the immune system</w:t>
      </w:r>
      <w:r w:rsidR="00AE6079" w:rsidRPr="00A756BF">
        <w:t xml:space="preserve"> </w:t>
      </w:r>
      <w:r w:rsidR="00AE6079">
        <w:rPr>
          <w:lang w:val="de-DE"/>
        </w:rPr>
        <w:fldChar w:fldCharType="begin"/>
      </w:r>
      <w:r w:rsidR="00241BFE" w:rsidRPr="00A756BF">
        <w:instrText xml:space="preserve"> ADDIN EN.CITE &lt;EndNote&gt;&lt;Cite&gt;&lt;Author&gt;Saxami&lt;/Author&gt;&lt;Year&gt;2023&lt;/Year&gt;&lt;RecNum&gt;1303&lt;/RecNum&gt;&lt;DisplayText&gt;(Saxami et al., 2023)&lt;/DisplayText&gt;&lt;record&gt;&lt;rec-number&gt;1303&lt;/rec-number&gt;&lt;foreign-keys&gt;&lt;key app="EN" db-id="z2a2f2ts2z05aweesrrxwascpvr0s2wwvwvd" timestamp="1715945901"&gt;1303&lt;/key&gt;&lt;/foreign-keys&gt;&lt;ref-type name="Journal Article"&gt;17&lt;/ref-type&gt;&lt;contributors&gt;&lt;authors&gt;&lt;author&gt;Saxami, G.&lt;/author&gt;&lt;author&gt;Kerezoudi, E. N.&lt;/author&gt;&lt;author&gt;Eliopoulos, C.&lt;/author&gt;&lt;author&gt;Arapoglou, D.&lt;/author&gt;&lt;author&gt;Kyriacou, A.&lt;/author&gt;&lt;/authors&gt;&lt;/contributors&gt;&lt;auth-address&gt;Department of Nutrition and Dietetics, Harokopio University, 17671 Athens, Greece.&amp;#xD;School of Medical Sciences, Faculty of Medicine and Health, Orebro University, SE-701 82 Orebro, Sweden.&amp;#xD;Institute of Technology of Agricultural Products, Hellenic Agricultural Organization-Demeter, L. Sof. Venizelou 1, 14123 Lykovryssi, Greece.&lt;/auth-address&gt;&lt;titles&gt;&lt;title&gt;The Gut-Organ Axis within the Human Body: Gut Dysbiosis and the Role of Prebiotics&lt;/title&gt;&lt;secondary-title&gt;Life (Basel)&lt;/secondary-title&gt;&lt;/titles&gt;&lt;periodical&gt;&lt;full-title&gt;Life (Basel)&lt;/full-title&gt;&lt;/periodical&gt;&lt;volume&gt;13&lt;/volume&gt;&lt;number&gt;10&lt;/number&gt;&lt;edition&gt;20231008&lt;/edition&gt;&lt;keywords&gt;&lt;keyword&gt;gut microbiota dysbiosis&lt;/keyword&gt;&lt;keyword&gt;gut-organ axis&lt;/keyword&gt;&lt;keyword&gt;prebiotics&lt;/keyword&gt;&lt;/keywords&gt;&lt;dates&gt;&lt;year&gt;2023&lt;/year&gt;&lt;pub-dates&gt;&lt;date&gt;Oct 8&lt;/date&gt;&lt;/pub-dates&gt;&lt;/dates&gt;&lt;isbn&gt;2075-1729 (Print)&amp;#xD;2075-1729 (Electronic)&amp;#xD;2075-1729 (Linking)&lt;/isbn&gt;&lt;accession-num&gt;37895405&lt;/accession-num&gt;&lt;urls&gt;&lt;related-urls&gt;&lt;url&gt;https://www.ncbi.nlm.nih.gov/pubmed/37895405&lt;/url&gt;&lt;/related-urls&gt;&lt;/urls&gt;&lt;custom1&gt;The authors declare no conflict of interest.&lt;/custom1&gt;&lt;custom2&gt;PMC10608660&lt;/custom2&gt;&lt;electronic-resource-num&gt;10.3390/life13102023&lt;/electronic-resource-num&gt;&lt;remote-database-name&gt;PubMed-not-MEDLINE&lt;/remote-database-name&gt;&lt;remote-database-provider&gt;NLM&lt;/remote-database-provider&gt;&lt;/record&gt;&lt;/Cite&gt;&lt;/EndNote&gt;</w:instrText>
      </w:r>
      <w:r w:rsidR="00AE6079">
        <w:rPr>
          <w:lang w:val="de-DE"/>
        </w:rPr>
        <w:fldChar w:fldCharType="separate"/>
      </w:r>
      <w:r w:rsidR="00241BFE" w:rsidRPr="00A756BF">
        <w:rPr>
          <w:noProof/>
        </w:rPr>
        <w:t>(Saxami et al., 2023)</w:t>
      </w:r>
      <w:r w:rsidR="00AE6079">
        <w:rPr>
          <w:lang w:val="de-DE"/>
        </w:rPr>
        <w:fldChar w:fldCharType="end"/>
      </w:r>
      <w:r w:rsidR="004900F2" w:rsidRPr="00A756BF">
        <w:t xml:space="preserve">. </w:t>
      </w:r>
      <w:r w:rsidR="00D13F8A" w:rsidRPr="00A756BF">
        <w:t>In addition</w:t>
      </w:r>
      <w:r w:rsidR="00CE4640" w:rsidRPr="00A756BF">
        <w:t>, enteroe</w:t>
      </w:r>
      <w:r w:rsidR="00A34249" w:rsidRPr="00A756BF">
        <w:t>ndoc</w:t>
      </w:r>
      <w:r w:rsidR="00CE4640" w:rsidRPr="00A756BF">
        <w:t xml:space="preserve">rine hormones can modify host physiology </w:t>
      </w:r>
      <w:r w:rsidR="007712EA" w:rsidRPr="00A756BF">
        <w:t xml:space="preserve">regulating appetitie, satiety, </w:t>
      </w:r>
      <w:r w:rsidR="002A4052" w:rsidRPr="00A756BF">
        <w:t>nutrient absorption</w:t>
      </w:r>
      <w:r w:rsidR="00157699" w:rsidRPr="00A756BF">
        <w:t>,</w:t>
      </w:r>
      <w:r w:rsidR="002A4052" w:rsidRPr="00A756BF">
        <w:t xml:space="preserve"> and behaviour</w:t>
      </w:r>
      <w:r w:rsidR="00157699" w:rsidRPr="00A756BF">
        <w:t xml:space="preserve"> </w:t>
      </w:r>
      <w:r w:rsidR="001D422F">
        <w:rPr>
          <w:lang w:val="de-DE"/>
        </w:rPr>
        <w:fldChar w:fldCharType="begin"/>
      </w:r>
      <w:r w:rsidR="00241BFE" w:rsidRPr="00A756BF">
        <w:instrText xml:space="preserve"> ADDIN EN.CITE &lt;EndNote&gt;&lt;Cite&gt;&lt;Author&gt;Saxami&lt;/Author&gt;&lt;Year&gt;2023&lt;/Year&gt;&lt;RecNum&gt;1303&lt;/RecNum&gt;&lt;DisplayText&gt;(Saxami et al., 2023)&lt;/DisplayText&gt;&lt;record&gt;&lt;rec-number&gt;1303&lt;/rec-number&gt;&lt;foreign-keys&gt;&lt;key app="EN" db-id="z2a2f2ts2z05aweesrrxwascpvr0s2wwvwvd" timestamp="1715945901"&gt;1303&lt;/key&gt;&lt;/foreign-keys&gt;&lt;ref-type name="Journal Article"&gt;17&lt;/ref-type&gt;&lt;contributors&gt;&lt;authors&gt;&lt;author&gt;Saxami, G.&lt;/author&gt;&lt;author&gt;Kerezoudi, E. N.&lt;/author&gt;&lt;author&gt;Eliopoulos, C.&lt;/author&gt;&lt;author&gt;Arapoglou, D.&lt;/author&gt;&lt;author&gt;Kyriacou, A.&lt;/author&gt;&lt;/authors&gt;&lt;/contributors&gt;&lt;auth-address&gt;Department of Nutrition and Dietetics, Harokopio University, 17671 Athens, Greece.&amp;#xD;School of Medical Sciences, Faculty of Medicine and Health, Orebro University, SE-701 82 Orebro, Sweden.&amp;#xD;Institute of Technology of Agricultural Products, Hellenic Agricultural Organization-Demeter, L. Sof. Venizelou 1, 14123 Lykovryssi, Greece.&lt;/auth-address&gt;&lt;titles&gt;&lt;title&gt;The Gut-Organ Axis within the Human Body: Gut Dysbiosis and the Role of Prebiotics&lt;/title&gt;&lt;secondary-title&gt;Life (Basel)&lt;/secondary-title&gt;&lt;/titles&gt;&lt;periodical&gt;&lt;full-title&gt;Life (Basel)&lt;/full-title&gt;&lt;/periodical&gt;&lt;volume&gt;13&lt;/volume&gt;&lt;number&gt;10&lt;/number&gt;&lt;edition&gt;20231008&lt;/edition&gt;&lt;keywords&gt;&lt;keyword&gt;gut microbiota dysbiosis&lt;/keyword&gt;&lt;keyword&gt;gut-organ axis&lt;/keyword&gt;&lt;keyword&gt;prebiotics&lt;/keyword&gt;&lt;/keywords&gt;&lt;dates&gt;&lt;year&gt;2023&lt;/year&gt;&lt;pub-dates&gt;&lt;date&gt;Oct 8&lt;/date&gt;&lt;/pub-dates&gt;&lt;/dates&gt;&lt;isbn&gt;2075-1729 (Print)&amp;#xD;2075-1729 (Electronic)&amp;#xD;2075-1729 (Linking)&lt;/isbn&gt;&lt;accession-num&gt;37895405&lt;/accession-num&gt;&lt;urls&gt;&lt;related-urls&gt;&lt;url&gt;https://www.ncbi.nlm.nih.gov/pubmed/37895405&lt;/url&gt;&lt;/related-urls&gt;&lt;/urls&gt;&lt;custom1&gt;The authors declare no conflict of interest.&lt;/custom1&gt;&lt;custom2&gt;PMC10608660&lt;/custom2&gt;&lt;electronic-resource-num&gt;10.3390/life13102023&lt;/electronic-resource-num&gt;&lt;remote-database-name&gt;PubMed-not-MEDLINE&lt;/remote-database-name&gt;&lt;remote-database-provider&gt;NLM&lt;/remote-database-provider&gt;&lt;/record&gt;&lt;/Cite&gt;&lt;/EndNote&gt;</w:instrText>
      </w:r>
      <w:r w:rsidR="001D422F">
        <w:rPr>
          <w:lang w:val="de-DE"/>
        </w:rPr>
        <w:fldChar w:fldCharType="separate"/>
      </w:r>
      <w:r w:rsidR="00241BFE" w:rsidRPr="00A756BF">
        <w:rPr>
          <w:noProof/>
        </w:rPr>
        <w:t>(Saxami et al., 2023)</w:t>
      </w:r>
      <w:r w:rsidR="001D422F">
        <w:rPr>
          <w:lang w:val="de-DE"/>
        </w:rPr>
        <w:fldChar w:fldCharType="end"/>
      </w:r>
      <w:r w:rsidR="002A4052" w:rsidRPr="00A756BF">
        <w:t xml:space="preserve">. </w:t>
      </w:r>
      <w:r w:rsidR="009D6B55" w:rsidRPr="00A756BF">
        <w:t>Within this complex communication system</w:t>
      </w:r>
      <w:r w:rsidR="00AE7D0B" w:rsidRPr="00A756BF">
        <w:t xml:space="preserve">, </w:t>
      </w:r>
      <w:r w:rsidR="009D6B55" w:rsidRPr="00A756BF">
        <w:t xml:space="preserve">hormonal, immune and neural signals, </w:t>
      </w:r>
      <w:r w:rsidR="00466CCD" w:rsidRPr="00A756BF">
        <w:t xml:space="preserve">bacterial metabolites such as </w:t>
      </w:r>
      <w:r w:rsidR="00911680" w:rsidRPr="00A756BF">
        <w:t>SCFAs,</w:t>
      </w:r>
      <w:r w:rsidR="00466CCD" w:rsidRPr="00A756BF">
        <w:t xml:space="preserve"> and immune </w:t>
      </w:r>
      <w:r w:rsidR="006F1C0F" w:rsidRPr="00A756BF">
        <w:t xml:space="preserve">mediators </w:t>
      </w:r>
      <w:r w:rsidR="00466CCD" w:rsidRPr="00A756BF">
        <w:t xml:space="preserve">such as chemokines, are main routes by which communication is </w:t>
      </w:r>
      <w:r w:rsidR="008A0BBA" w:rsidRPr="00A756BF">
        <w:t>established</w:t>
      </w:r>
      <w:r w:rsidR="001D422F" w:rsidRPr="00A756BF">
        <w:t xml:space="preserve"> </w:t>
      </w:r>
      <w:r w:rsidR="001D422F">
        <w:rPr>
          <w:lang w:val="de-DE"/>
        </w:rPr>
        <w:fldChar w:fldCharType="begin"/>
      </w:r>
      <w:r w:rsidR="00241BFE" w:rsidRPr="00A756BF">
        <w:instrText xml:space="preserve"> ADDIN EN.CITE &lt;EndNote&gt;&lt;Cite&gt;&lt;Author&gt;Saxami&lt;/Author&gt;&lt;Year&gt;2023&lt;/Year&gt;&lt;RecNum&gt;1303&lt;/RecNum&gt;&lt;DisplayText&gt;(Saxami et al., 2023)&lt;/DisplayText&gt;&lt;record&gt;&lt;rec-number&gt;1303&lt;/rec-number&gt;&lt;foreign-keys&gt;&lt;key app="EN" db-id="z2a2f2ts2z05aweesrrxwascpvr0s2wwvwvd" timestamp="1715945901"&gt;1303&lt;/key&gt;&lt;/foreign-keys&gt;&lt;ref-type name="Journal Article"&gt;17&lt;/ref-type&gt;&lt;contributors&gt;&lt;authors&gt;&lt;author&gt;Saxami, G.&lt;/author&gt;&lt;author&gt;Kerezoudi, E. N.&lt;/author&gt;&lt;author&gt;Eliopoulos, C.&lt;/author&gt;&lt;author&gt;Arapoglou, D.&lt;/author&gt;&lt;author&gt;Kyriacou, A.&lt;/author&gt;&lt;/authors&gt;&lt;/contributors&gt;&lt;auth-address&gt;Department of Nutrition and Dietetics, Harokopio University, 17671 Athens, Greece.&amp;#xD;School of Medical Sciences, Faculty of Medicine and Health, Orebro University, SE-701 82 Orebro, Sweden.&amp;#xD;Institute of Technology of Agricultural Products, Hellenic Agricultural Organization-Demeter, L. Sof. Venizelou 1, 14123 Lykovryssi, Greece.&lt;/auth-address&gt;&lt;titles&gt;&lt;title&gt;The Gut-Organ Axis within the Human Body: Gut Dysbiosis and the Role of Prebiotics&lt;/title&gt;&lt;secondary-title&gt;Life (Basel)&lt;/secondary-title&gt;&lt;/titles&gt;&lt;periodical&gt;&lt;full-title&gt;Life (Basel)&lt;/full-title&gt;&lt;/periodical&gt;&lt;volume&gt;13&lt;/volume&gt;&lt;number&gt;10&lt;/number&gt;&lt;edition&gt;20231008&lt;/edition&gt;&lt;keywords&gt;&lt;keyword&gt;gut microbiota dysbiosis&lt;/keyword&gt;&lt;keyword&gt;gut-organ axis&lt;/keyword&gt;&lt;keyword&gt;prebiotics&lt;/keyword&gt;&lt;/keywords&gt;&lt;dates&gt;&lt;year&gt;2023&lt;/year&gt;&lt;pub-dates&gt;&lt;date&gt;Oct 8&lt;/date&gt;&lt;/pub-dates&gt;&lt;/dates&gt;&lt;isbn&gt;2075-1729 (Print)&amp;#xD;2075-1729 (Electronic)&amp;#xD;2075-1729 (Linking)&lt;/isbn&gt;&lt;accession-num&gt;37895405&lt;/accession-num&gt;&lt;urls&gt;&lt;related-urls&gt;&lt;url&gt;https://www.ncbi.nlm.nih.gov/pubmed/37895405&lt;/url&gt;&lt;/related-urls&gt;&lt;/urls&gt;&lt;custom1&gt;The authors declare no conflict of interest.&lt;/custom1&gt;&lt;custom2&gt;PMC10608660&lt;/custom2&gt;&lt;electronic-resource-num&gt;10.3390/life13102023&lt;/electronic-resource-num&gt;&lt;remote-database-name&gt;PubMed-not-MEDLINE&lt;/remote-database-name&gt;&lt;remote-database-provider&gt;NLM&lt;/remote-database-provider&gt;&lt;/record&gt;&lt;/Cite&gt;&lt;/EndNote&gt;</w:instrText>
      </w:r>
      <w:r w:rsidR="001D422F">
        <w:rPr>
          <w:lang w:val="de-DE"/>
        </w:rPr>
        <w:fldChar w:fldCharType="separate"/>
      </w:r>
      <w:r w:rsidR="00241BFE" w:rsidRPr="00A756BF">
        <w:rPr>
          <w:noProof/>
        </w:rPr>
        <w:t>(Saxami et al., 2023)</w:t>
      </w:r>
      <w:r w:rsidR="001D422F">
        <w:rPr>
          <w:lang w:val="de-DE"/>
        </w:rPr>
        <w:fldChar w:fldCharType="end"/>
      </w:r>
      <w:r w:rsidR="008A0BBA" w:rsidRPr="00A756BF">
        <w:t xml:space="preserve">. </w:t>
      </w:r>
    </w:p>
    <w:p w14:paraId="4D3FD517" w14:textId="09368F23" w:rsidR="008E1877" w:rsidRPr="00A756BF" w:rsidRDefault="001255F1" w:rsidP="007A5EEB">
      <w:pPr>
        <w:spacing w:line="480" w:lineRule="auto"/>
        <w:jc w:val="both"/>
      </w:pPr>
      <w:r w:rsidRPr="00A756BF">
        <w:t>As br</w:t>
      </w:r>
      <w:r w:rsidR="00C25F95" w:rsidRPr="00A756BF">
        <w:t>ie</w:t>
      </w:r>
      <w:r w:rsidRPr="00A756BF">
        <w:t xml:space="preserve">fly outlined, oxylipins </w:t>
      </w:r>
      <w:r w:rsidR="00DD6341" w:rsidRPr="00A756BF">
        <w:t>are</w:t>
      </w:r>
      <w:r w:rsidRPr="00A756BF">
        <w:t xml:space="preserve"> modulated by the </w:t>
      </w:r>
      <w:r w:rsidR="00B406C2" w:rsidRPr="00A756BF">
        <w:t xml:space="preserve">gut microbiota and are an emerging route by which communication is established </w:t>
      </w:r>
      <w:r w:rsidR="00B406C2">
        <w:rPr>
          <w:lang w:val="de-DE"/>
        </w:rPr>
        <w:fldChar w:fldCharType="begin">
          <w:fldData xml:space="preserve">PEVuZE5vdGU+PENpdGU+PEF1dGhvcj5BdmlsYS1Sb21hbjwvQXV0aG9yPjxZZWFyPjIwMjE8L1ll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</w:fldData>
        </w:fldChar>
      </w:r>
      <w:r w:rsidR="00241BFE" w:rsidRPr="00A756BF">
        <w:instrText xml:space="preserve"> ADDIN EN.CITE </w:instrText>
      </w:r>
      <w:r w:rsidR="00241BFE">
        <w:rPr>
          <w:lang w:val="de-DE"/>
        </w:rPr>
        <w:fldChar w:fldCharType="begin">
          <w:fldData xml:space="preserve">PEVuZE5vdGU+PENpdGU+PEF1dGhvcj5BdmlsYS1Sb21hbjwvQXV0aG9yPjxZZWFyPjIwMjE8L1ll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</w:fldData>
        </w:fldChar>
      </w:r>
      <w:r w:rsidR="00241BFE" w:rsidRPr="00A756BF">
        <w:instrText xml:space="preserve"> ADDIN EN.CITE.DATA </w:instrText>
      </w:r>
      <w:r w:rsidR="00241BFE">
        <w:rPr>
          <w:lang w:val="de-DE"/>
        </w:rPr>
      </w:r>
      <w:r w:rsidR="00241BFE">
        <w:rPr>
          <w:lang w:val="de-DE"/>
        </w:rPr>
        <w:fldChar w:fldCharType="end"/>
      </w:r>
      <w:r w:rsidR="00B406C2">
        <w:rPr>
          <w:lang w:val="de-DE"/>
        </w:rPr>
      </w:r>
      <w:r w:rsidR="00B406C2">
        <w:rPr>
          <w:lang w:val="de-DE"/>
        </w:rPr>
        <w:fldChar w:fldCharType="separate"/>
      </w:r>
      <w:r w:rsidR="00241BFE" w:rsidRPr="00A756BF">
        <w:rPr>
          <w:noProof/>
        </w:rPr>
        <w:t>(Avila-Roman et al., 2021, Roussel et al., 2024, Miyamoto et al., 2019)</w:t>
      </w:r>
      <w:r w:rsidR="00B406C2">
        <w:rPr>
          <w:lang w:val="de-DE"/>
        </w:rPr>
        <w:fldChar w:fldCharType="end"/>
      </w:r>
      <w:r w:rsidR="00B406C2" w:rsidRPr="00A756BF">
        <w:t xml:space="preserve">. </w:t>
      </w:r>
      <w:r w:rsidR="007B2FEA" w:rsidRPr="00A756BF">
        <w:t xml:space="preserve">Oxylipins play a role in ENS signalling </w:t>
      </w:r>
      <w:r w:rsidR="00645D67">
        <w:rPr>
          <w:lang w:val="de-DE"/>
        </w:rPr>
        <w:fldChar w:fldCharType="begin"/>
      </w:r>
      <w:r w:rsidR="00241BFE" w:rsidRPr="00A756BF">
        <w:instrText xml:space="preserve"> ADDIN EN.CITE &lt;EndNote&gt;&lt;Cite&gt;&lt;Author&gt;Mantel&lt;/Author&gt;&lt;Year&gt;2023&lt;/Year&gt;&lt;RecNum&gt;1312&lt;/RecNum&gt;&lt;DisplayText&gt;(Mantel et al., 2023)&lt;/DisplayText&gt;&lt;record&gt;&lt;rec-number&gt;1312&lt;/rec-number&gt;&lt;foreign-keys&gt;&lt;key app="EN" db-id="z2a2f2ts2z05aweesrrxwascpvr0s2wwvwvd" timestamp="1718985585"&gt;1312&lt;/key&gt;&lt;/foreign-keys&gt;&lt;ref-type name="Journal Article"&gt;17&lt;/ref-type&gt;&lt;contributors&gt;&lt;authors&gt;&lt;author&gt;Mantel, M.&lt;/author&gt;&lt;author&gt;Derkinderen, P.&lt;/author&gt;&lt;author&gt;Bach-Ngohou, K.&lt;/author&gt;&lt;author&gt;Neunlist, M.&lt;/author&gt;&lt;author&gt;Rolli-Derkinderen, M.&lt;/author&gt;&lt;/authors&gt;&lt;/contributors&gt;&lt;auth-address&gt;Nantes Universite, Inserm, The Enteric Nervous System in Gut and Brain Disorders, Nantes, France.&amp;#xD;CHU Nantes, Inserm, Nantes Universite, The Enteric Nervous System in Gut and Brain Disorders, Nantes, France.&lt;/auth-address&gt;&lt;titles&gt;&lt;title&gt;Crosstalk between omega-6 oxylipins and the enteric nervous system: Implications for gut disorders?&lt;/title&gt;&lt;secondary-title&gt;Front Med (Lausanne)&lt;/secondary-title&gt;&lt;/titles&gt;&lt;periodical&gt;&lt;full-title&gt;Front Med (Lausanne)&lt;/full-title&gt;&lt;/periodical&gt;&lt;pages&gt;1083351&lt;/pages&gt;&lt;volume&gt;10&lt;/volume&gt;&lt;edition&gt;20230328&lt;/edition&gt;&lt;keywords&gt;&lt;keyword&gt;diet&lt;/keyword&gt;&lt;keyword&gt;enteric nervous system&lt;/keyword&gt;&lt;keyword&gt;inflammation&lt;/keyword&gt;&lt;keyword&gt;omega-3&lt;/keyword&gt;&lt;keyword&gt;omega-6&lt;/keyword&gt;&lt;/keywords&gt;&lt;dates&gt;&lt;year&gt;2023&lt;/year&gt;&lt;/dates&gt;&lt;isbn&gt;2296-858X (Print)&amp;#xD;2296-858X (Electronic)&amp;#xD;2296-858X (Linking)&lt;/isbn&gt;&lt;accession-num&gt;37056732&lt;/accession-num&gt;&lt;urls&gt;&lt;related-urls&gt;&lt;url&gt;https://www.ncbi.nlm.nih.gov/pubmed/37056732&lt;/url&gt;&lt;/related-urls&gt;&lt;/urls&gt;&lt;custom1&gt;The authors declare that the research was conducted in the absence of any commercial or financial relationships that could be construed as a potential conflict of interest.&lt;/custom1&gt;&lt;custom2&gt;PMC10086145&lt;/custom2&gt;&lt;electronic-resource-num&gt;10.3389/fmed.2023.1083351&lt;/electronic-resource-num&gt;&lt;remote-database-name&gt;PubMed-not-MEDLINE&lt;/remote-database-name&gt;&lt;remote-database-provider&gt;NLM&lt;/remote-database-provider&gt;&lt;/record&gt;&lt;/Cite&gt;&lt;/EndNote&gt;</w:instrText>
      </w:r>
      <w:r w:rsidR="00645D67">
        <w:rPr>
          <w:lang w:val="de-DE"/>
        </w:rPr>
        <w:fldChar w:fldCharType="separate"/>
      </w:r>
      <w:r w:rsidR="00241BFE" w:rsidRPr="00A756BF">
        <w:rPr>
          <w:noProof/>
        </w:rPr>
        <w:t>(Mantel et al., 2023)</w:t>
      </w:r>
      <w:r w:rsidR="00645D67">
        <w:rPr>
          <w:lang w:val="de-DE"/>
        </w:rPr>
        <w:fldChar w:fldCharType="end"/>
      </w:r>
      <w:r w:rsidR="00C6046E" w:rsidRPr="00A756BF">
        <w:t>;</w:t>
      </w:r>
      <w:r w:rsidR="005E76D9" w:rsidRPr="00A756BF">
        <w:t xml:space="preserve"> </w:t>
      </w:r>
      <w:r w:rsidR="007B2FEA" w:rsidRPr="00A756BF">
        <w:t>AA derived oxyli</w:t>
      </w:r>
      <w:r w:rsidR="0012583D" w:rsidRPr="00A756BF">
        <w:t>p</w:t>
      </w:r>
      <w:r w:rsidR="007B2FEA" w:rsidRPr="00A756BF">
        <w:t xml:space="preserve">ins </w:t>
      </w:r>
      <w:r w:rsidR="008158CC" w:rsidRPr="00A756BF">
        <w:t xml:space="preserve">produced at the mucosal and submucosal level </w:t>
      </w:r>
      <w:r w:rsidR="007B2FEA" w:rsidRPr="00A756BF">
        <w:t xml:space="preserve">stimulate enteric </w:t>
      </w:r>
      <w:r w:rsidR="00581540" w:rsidRPr="00A756BF">
        <w:t xml:space="preserve">neurons in the gastrointestinal tract </w:t>
      </w:r>
      <w:r w:rsidR="00231BA3" w:rsidRPr="00A756BF">
        <w:t>through IL-1</w:t>
      </w:r>
      <w:r w:rsidR="00231BA3">
        <w:rPr>
          <w:rFonts w:cstheme="minorHAnsi"/>
          <w:lang w:val="de-DE"/>
        </w:rPr>
        <w:t>β</w:t>
      </w:r>
      <w:r w:rsidR="00231BA3" w:rsidRPr="00A756BF">
        <w:t xml:space="preserve"> mediated </w:t>
      </w:r>
      <w:r w:rsidR="001451EA" w:rsidRPr="00A756BF">
        <w:t>signalling</w:t>
      </w:r>
      <w:r w:rsidR="009C6867" w:rsidRPr="00A756BF">
        <w:t xml:space="preserve">, and prostaglandins </w:t>
      </w:r>
      <w:r w:rsidR="001552C0" w:rsidRPr="00A756BF">
        <w:t>E2 and D2 pro</w:t>
      </w:r>
      <w:r w:rsidR="00683E88" w:rsidRPr="00A756BF">
        <w:t>l</w:t>
      </w:r>
      <w:r w:rsidR="001552C0" w:rsidRPr="00A756BF">
        <w:t xml:space="preserve">ong depolarisation of enteric neurons in </w:t>
      </w:r>
      <w:r w:rsidR="00E10ABC" w:rsidRPr="00A756BF">
        <w:t xml:space="preserve">guinea </w:t>
      </w:r>
      <w:r w:rsidR="001552C0" w:rsidRPr="00A756BF">
        <w:t>pigs</w:t>
      </w:r>
      <w:r w:rsidR="00683E88" w:rsidRPr="00A756BF">
        <w:t xml:space="preserve"> </w:t>
      </w:r>
      <w:r w:rsidR="00683E88">
        <w:rPr>
          <w:lang w:val="de-DE"/>
        </w:rPr>
        <w:fldChar w:fldCharType="begin">
          <w:fldData xml:space="preserve">PEVuZE5vdGU+PENpdGU+PEF1dGhvcj5EZWtrZXJzPC9BdXRob3I+PFllYXI+MTk5NzwvWWVhcj48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</w:fldData>
        </w:fldChar>
      </w:r>
      <w:r w:rsidR="00241BFE" w:rsidRPr="00A756BF">
        <w:instrText xml:space="preserve"> ADDIN EN.CITE </w:instrText>
      </w:r>
      <w:r w:rsidR="00241BFE">
        <w:rPr>
          <w:lang w:val="de-DE"/>
        </w:rPr>
        <w:fldChar w:fldCharType="begin">
          <w:fldData xml:space="preserve">PEVuZE5vdGU+PENpdGU+PEF1dGhvcj5EZWtrZXJzPC9BdXRob3I+PFllYXI+MTk5NzwvWWVhcj48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</w:fldData>
        </w:fldChar>
      </w:r>
      <w:r w:rsidR="00241BFE" w:rsidRPr="00A756BF">
        <w:instrText xml:space="preserve"> ADDIN EN.CITE.DATA </w:instrText>
      </w:r>
      <w:r w:rsidR="00241BFE">
        <w:rPr>
          <w:lang w:val="de-DE"/>
        </w:rPr>
      </w:r>
      <w:r w:rsidR="00241BFE">
        <w:rPr>
          <w:lang w:val="de-DE"/>
        </w:rPr>
        <w:fldChar w:fldCharType="end"/>
      </w:r>
      <w:r w:rsidR="00683E88">
        <w:rPr>
          <w:lang w:val="de-DE"/>
        </w:rPr>
      </w:r>
      <w:r w:rsidR="00683E88">
        <w:rPr>
          <w:lang w:val="de-DE"/>
        </w:rPr>
        <w:fldChar w:fldCharType="separate"/>
      </w:r>
      <w:r w:rsidR="00241BFE" w:rsidRPr="00A756BF">
        <w:rPr>
          <w:noProof/>
        </w:rPr>
        <w:t>(Dekkers et al., 1997, Kelles et al., 2002, Frieling et al., 1994)</w:t>
      </w:r>
      <w:r w:rsidR="00683E88">
        <w:rPr>
          <w:lang w:val="de-DE"/>
        </w:rPr>
        <w:fldChar w:fldCharType="end"/>
      </w:r>
      <w:r w:rsidR="001552C0" w:rsidRPr="00A756BF">
        <w:t xml:space="preserve">. </w:t>
      </w:r>
      <w:r w:rsidR="00E10ABC" w:rsidRPr="00A756BF">
        <w:t xml:space="preserve">In addition, leukotrienes C4, D4 and </w:t>
      </w:r>
      <w:r w:rsidR="00E10ABC" w:rsidRPr="00A756BF">
        <w:lastRenderedPageBreak/>
        <w:t xml:space="preserve">E4 </w:t>
      </w:r>
      <w:r w:rsidR="001B0940" w:rsidRPr="00A756BF">
        <w:t xml:space="preserve">were shown to slow depolarisation of myenteric neurons </w:t>
      </w:r>
      <w:r w:rsidR="00C52080" w:rsidRPr="00A756BF">
        <w:t xml:space="preserve">in the small intestine further evidencing the potential role of oxylipins in </w:t>
      </w:r>
      <w:r w:rsidR="0048296F" w:rsidRPr="00A756BF">
        <w:t>enteric n</w:t>
      </w:r>
      <w:r w:rsidR="006F1C0F" w:rsidRPr="00A756BF">
        <w:t>e</w:t>
      </w:r>
      <w:r w:rsidR="0048296F" w:rsidRPr="00A756BF">
        <w:t xml:space="preserve">uron excitability and signalling. </w:t>
      </w:r>
      <w:r w:rsidR="008E1877" w:rsidRPr="00A756BF">
        <w:t xml:space="preserve">The ENS may also be a source of oxylipins itself; </w:t>
      </w:r>
      <w:r w:rsidR="00E54681" w:rsidRPr="00A756BF">
        <w:t xml:space="preserve">secreted </w:t>
      </w:r>
      <w:r w:rsidR="000C05E2" w:rsidRPr="00A756BF">
        <w:t>phospholipase A2</w:t>
      </w:r>
      <w:r w:rsidR="00CD51E0" w:rsidRPr="00A756BF">
        <w:t xml:space="preserve"> (PLA2)</w:t>
      </w:r>
      <w:r w:rsidR="000C05E2" w:rsidRPr="00A756BF">
        <w:t xml:space="preserve"> </w:t>
      </w:r>
      <w:r w:rsidR="00E54681" w:rsidRPr="00A756BF">
        <w:t xml:space="preserve">has been detected in the myenteric ganglia of </w:t>
      </w:r>
      <w:r w:rsidR="00A72B9E" w:rsidRPr="00A756BF">
        <w:t xml:space="preserve">the </w:t>
      </w:r>
      <w:r w:rsidR="00E54681" w:rsidRPr="00A756BF">
        <w:t>small intestine and in neuronal fibers of the stomach</w:t>
      </w:r>
      <w:r w:rsidR="0035317E" w:rsidRPr="00A756BF">
        <w:t xml:space="preserve"> </w:t>
      </w:r>
      <w:r w:rsidR="0035317E">
        <w:rPr>
          <w:lang w:val="de-DE"/>
        </w:rPr>
        <w:fldChar w:fldCharType="begin"/>
      </w:r>
      <w:r w:rsidR="00241BFE" w:rsidRPr="00A756BF">
        <w:instrText xml:space="preserve"> ADDIN EN.CITE &lt;EndNote&gt;&lt;Cite&gt;&lt;Author&gt;Surrel&lt;/Author&gt;&lt;Year&gt;2009&lt;/Year&gt;&lt;RecNum&gt;1307&lt;/RecNum&gt;&lt;DisplayText&gt;(Surrel et al., 2009, Masuda, 2005)&lt;/DisplayText&gt;&lt;record&gt;&lt;rec-number&gt;1307&lt;/rec-number&gt;&lt;foreign-keys&gt;&lt;key app="EN" db-id="z2a2f2ts2z05aweesrrxwascpvr0s2wwvwvd" timestamp="1718983140"&gt;1307&lt;/key&gt;&lt;/foreign-keys&gt;&lt;ref-type name="Journal Article"&gt;17&lt;/ref-type&gt;&lt;contributors&gt;&lt;authors&gt;&lt;author&gt;Surrel, F&lt;/author&gt;&lt;author&gt;Jemel, I&lt;/author&gt;&lt;author&gt;Boilard, E&lt;/author&gt;&lt;author&gt;Bollinger, JG&lt;/author&gt;&lt;author&gt;Payré, C&lt;/author&gt;&lt;author&gt;Mounier, CM&lt;/author&gt;&lt;/authors&gt;&lt;/contributors&gt;&lt;titles&gt;&lt;title&gt;Group X phospholipase A2 stimulates the proliferation of colon cancer cells by producing various lipid mediators.&lt;/title&gt;&lt;secondary-title&gt;Mol Pharmacol&lt;/secondary-title&gt;&lt;/titles&gt;&lt;periodical&gt;&lt;full-title&gt;Mol Pharmacol&lt;/full-title&gt;&lt;/periodical&gt;&lt;pages&gt;778–90&lt;/pages&gt;&lt;volume&gt;76&lt;/volume&gt;&lt;dates&gt;&lt;year&gt;2009&lt;/year&gt;&lt;/dates&gt;&lt;urls&gt;&lt;/urls&gt;&lt;/record&gt;&lt;/Cite&gt;&lt;Cite&gt;&lt;Author&gt;Masuda&lt;/Author&gt;&lt;Year&gt;2005&lt;/Year&gt;&lt;RecNum&gt;1308&lt;/RecNum&gt;&lt;record&gt;&lt;rec-number&gt;1308&lt;/rec-number&gt;&lt;foreign-keys&gt;&lt;key app="EN" db-id="z2a2f2ts2z05aweesrrxwascpvr0s2wwvwvd" timestamp="1718983204"&gt;1308&lt;/key&gt;&lt;/foreign-keys&gt;&lt;ref-type name="Journal Article"&gt;17&lt;/ref-type&gt;&lt;contributors&gt;&lt;authors&gt;&lt;author&gt;Masuda, S, Murakami, M, Takanezawa, Y, Aoki, J, Arai, H, Ishikawa, Y, et al.&lt;/author&gt;&lt;/authors&gt;&lt;/contributors&gt;&lt;titles&gt;&lt;title&gt;Neuronal expression and neuritogenic action of group X secreted phospholipase A2&lt;/title&gt;&lt;secondary-title&gt;J Biol Chem.&lt;/secondary-title&gt;&lt;/titles&gt;&lt;periodical&gt;&lt;full-title&gt;J Biol Chem.&lt;/full-title&gt;&lt;/periodical&gt;&lt;pages&gt;23203–14&lt;/pages&gt;&lt;volume&gt;280&lt;/volume&gt;&lt;dates&gt;&lt;year&gt;2005&lt;/year&gt;&lt;/dates&gt;&lt;urls&gt;&lt;/urls&gt;&lt;/record&gt;&lt;/Cite&gt;&lt;/EndNote&gt;</w:instrText>
      </w:r>
      <w:r w:rsidR="0035317E">
        <w:rPr>
          <w:lang w:val="de-DE"/>
        </w:rPr>
        <w:fldChar w:fldCharType="separate"/>
      </w:r>
      <w:r w:rsidR="00241BFE" w:rsidRPr="00A756BF">
        <w:rPr>
          <w:noProof/>
        </w:rPr>
        <w:t>(Surrel et al., 2009, Masuda, 2005)</w:t>
      </w:r>
      <w:r w:rsidR="0035317E">
        <w:rPr>
          <w:lang w:val="de-DE"/>
        </w:rPr>
        <w:fldChar w:fldCharType="end"/>
      </w:r>
      <w:r w:rsidR="000E0428" w:rsidRPr="00A756BF">
        <w:t>,</w:t>
      </w:r>
      <w:r w:rsidR="00E54681" w:rsidRPr="00A756BF">
        <w:t xml:space="preserve"> </w:t>
      </w:r>
      <w:r w:rsidR="008E1877" w:rsidRPr="00A756BF">
        <w:t>COX-</w:t>
      </w:r>
      <w:r w:rsidR="002D7021" w:rsidRPr="00A756BF">
        <w:t>1</w:t>
      </w:r>
      <w:r w:rsidR="008E1877" w:rsidRPr="00A756BF">
        <w:t xml:space="preserve"> and -2 </w:t>
      </w:r>
      <w:r w:rsidR="000E27E7" w:rsidRPr="00A756BF">
        <w:t>enzymes</w:t>
      </w:r>
      <w:r w:rsidR="008E1877" w:rsidRPr="00A756BF">
        <w:t xml:space="preserve"> have been found in </w:t>
      </w:r>
      <w:r w:rsidR="00930A95" w:rsidRPr="00A756BF">
        <w:t>human</w:t>
      </w:r>
      <w:r w:rsidR="000E27E7" w:rsidRPr="00A756BF">
        <w:t xml:space="preserve"> myenteric ganglia</w:t>
      </w:r>
      <w:r w:rsidR="00D20C63" w:rsidRPr="00A756BF">
        <w:t xml:space="preserve"> </w:t>
      </w:r>
      <w:r w:rsidR="00D20C63">
        <w:rPr>
          <w:lang w:val="de-DE"/>
        </w:rPr>
        <w:fldChar w:fldCharType="begin"/>
      </w:r>
      <w:r w:rsidR="00241BFE" w:rsidRPr="00A756BF">
        <w:instrText xml:space="preserve"> ADDIN EN.CITE &lt;EndNote&gt;&lt;Cite&gt;&lt;Author&gt;Bernardini&lt;/Author&gt;&lt;Year&gt;2006&lt;/Year&gt;&lt;RecNum&gt;1309&lt;/RecNum&gt;&lt;DisplayText&gt;(Bernardini et al., 2006, Fornai et al., 2005)&lt;/DisplayText&gt;&lt;record&gt;&lt;rec-number&gt;1309&lt;/rec-number&gt;&lt;foreign-keys&gt;&lt;key app="EN" db-id="z2a2f2ts2z05aweesrrxwascpvr0s2wwvwvd" timestamp="1718983314"&gt;1309&lt;/key&gt;&lt;/foreign-keys&gt;&lt;ref-type name="Journal Article"&gt;17&lt;/ref-type&gt;&lt;contributors&gt;&lt;authors&gt;&lt;author&gt;Bernardini, N&lt;/author&gt;&lt;author&gt;Colucci, R&lt;/author&gt;&lt;author&gt;Mattii, L&lt;/author&gt;&lt;author&gt;Segnani, C&lt;/author&gt;&lt;author&gt;Fornai, M&lt;/author&gt;&lt;author&gt;de Giorgio, R&lt;/author&gt;&lt;/authors&gt;&lt;/contributors&gt;&lt;titles&gt;&lt;title&gt; Constitutive expression of cyclooxygenase-2 in the neuromuscular compartment of normal human colon. &lt;/title&gt;&lt;secondary-title&gt;Neurogastroenterol Motil août&lt;/secondary-title&gt;&lt;/titles&gt;&lt;periodical&gt;&lt;full-title&gt;Neurogastroenterol Motil août&lt;/full-title&gt;&lt;/periodical&gt;&lt;pages&gt;654–62&lt;/pages&gt;&lt;volume&gt;18&lt;/volume&gt;&lt;dates&gt;&lt;year&gt;2006&lt;/year&gt;&lt;/dates&gt;&lt;urls&gt;&lt;/urls&gt;&lt;/record&gt;&lt;/Cite&gt;&lt;Cite&gt;&lt;Author&gt;Fornai&lt;/Author&gt;&lt;Year&gt;2005&lt;/Year&gt;&lt;RecNum&gt;1310&lt;/RecNum&gt;&lt;record&gt;&lt;rec-number&gt;1310&lt;/rec-number&gt;&lt;foreign-keys&gt;&lt;key app="EN" db-id="z2a2f2ts2z05aweesrrxwascpvr0s2wwvwvd" timestamp="1718983423"&gt;1310&lt;/key&gt;&lt;/foreign-keys&gt;&lt;ref-type name="Journal Article"&gt;17&lt;/ref-type&gt;&lt;contributors&gt;&lt;authors&gt;&lt;author&gt;Fornai, M&lt;/author&gt;&lt;author&gt;Blandizzi, C&lt;/author&gt;&lt;author&gt;Colucci, R&lt;/author&gt;&lt;author&gt;Antonioli, L&lt;/author&gt;&lt;author&gt;Bernardini, N&lt;/author&gt;&lt;author&gt;Segnani, C&lt;/author&gt;&lt;/authors&gt;&lt;/contributors&gt;&lt;titles&gt;&lt;title&gt;Role of cyclooxygenases 1 and 2 in the modulation of neuromuscular functions in the distal colon of humans and mice. &lt;/title&gt;&lt;secondary-title&gt;Gut Microbes&lt;/secondary-title&gt;&lt;/titles&gt;&lt;periodical&gt;&lt;full-title&gt;Gut Microbes&lt;/full-title&gt;&lt;/periodical&gt;&lt;pages&gt;608–16&lt;/pages&gt;&lt;volume&gt;54&lt;/volume&gt;&lt;dates&gt;&lt;year&gt;2005&lt;/year&gt;&lt;/dates&gt;&lt;urls&gt;&lt;/urls&gt;&lt;/record&gt;&lt;/Cite&gt;&lt;/EndNote&gt;</w:instrText>
      </w:r>
      <w:r w:rsidR="00D20C63">
        <w:rPr>
          <w:lang w:val="de-DE"/>
        </w:rPr>
        <w:fldChar w:fldCharType="separate"/>
      </w:r>
      <w:r w:rsidR="00241BFE" w:rsidRPr="00A756BF">
        <w:rPr>
          <w:noProof/>
        </w:rPr>
        <w:t>(Bernardini et al., 2006, Fornai et al., 2005)</w:t>
      </w:r>
      <w:r w:rsidR="00D20C63">
        <w:rPr>
          <w:lang w:val="de-DE"/>
        </w:rPr>
        <w:fldChar w:fldCharType="end"/>
      </w:r>
      <w:r w:rsidR="001B1867" w:rsidRPr="00A756BF">
        <w:t>,</w:t>
      </w:r>
      <w:r w:rsidR="000E27E7" w:rsidRPr="00A756BF">
        <w:t xml:space="preserve"> </w:t>
      </w:r>
      <w:r w:rsidR="00930A95" w:rsidRPr="00A756BF">
        <w:t>and 15-LOX is expressed in human enteric glial cells</w:t>
      </w:r>
      <w:r w:rsidR="006F3CDD" w:rsidRPr="00A756BF">
        <w:t xml:space="preserve"> </w:t>
      </w:r>
      <w:r w:rsidR="00411FD1">
        <w:rPr>
          <w:lang w:val="de-DE"/>
        </w:rPr>
        <w:fldChar w:fldCharType="begin"/>
      </w:r>
      <w:r w:rsidR="00241BFE" w:rsidRPr="00A756BF">
        <w:instrText xml:space="preserve"> ADDIN EN.CITE &lt;EndNote&gt;&lt;Cite&gt;&lt;Author&gt;Pochard&lt;/Author&gt;&lt;Year&gt;2016&lt;/Year&gt;&lt;RecNum&gt;1311&lt;/RecNum&gt;&lt;DisplayText&gt;(Pochard et al., 2016)&lt;/DisplayText&gt;&lt;record&gt;&lt;rec-number&gt;1311&lt;/rec-number&gt;&lt;foreign-keys&gt;&lt;key app="EN" db-id="z2a2f2ts2z05aweesrrxwascpvr0s2wwvwvd" timestamp="1718983505"&gt;1311&lt;/key&gt;&lt;/foreign-keys&gt;&lt;ref-type name="Journal Article"&gt;17&lt;/ref-type&gt;&lt;contributors&gt;&lt;authors&gt;&lt;author&gt;Pochard, C&lt;/author&gt;&lt;author&gt;Coquenlorge, S&lt;/author&gt;&lt;author&gt;Jaulin, J&lt;/author&gt;&lt;author&gt;Cenac, N&lt;/author&gt;&lt;author&gt;Vergnolle, N&lt;/author&gt;&lt;author&gt;Meurette, G&lt;/author&gt;&lt;/authors&gt;&lt;/contributors&gt;&lt;titles&gt;&lt;title&gt;Defects in 15-HETE production and control of epithelial permeability by human enteric glial cells from patients with Crohn’s disease&lt;/title&gt;&lt;secondary-title&gt;Gastroenterology&lt;/secondary-title&gt;&lt;/titles&gt;&lt;periodical&gt;&lt;full-title&gt;Gastroenterology&lt;/full-title&gt;&lt;/periodical&gt;&lt;pages&gt;:168–80&lt;/pages&gt;&lt;volume&gt;150&lt;/volume&gt;&lt;dates&gt;&lt;year&gt;2016&lt;/year&gt;&lt;/dates&gt;&lt;urls&gt;&lt;/urls&gt;&lt;/record&gt;&lt;/Cite&gt;&lt;/EndNote&gt;</w:instrText>
      </w:r>
      <w:r w:rsidR="00411FD1">
        <w:rPr>
          <w:lang w:val="de-DE"/>
        </w:rPr>
        <w:fldChar w:fldCharType="separate"/>
      </w:r>
      <w:r w:rsidR="00241BFE" w:rsidRPr="00A756BF">
        <w:rPr>
          <w:noProof/>
        </w:rPr>
        <w:t>(Pochard et al., 2016)</w:t>
      </w:r>
      <w:r w:rsidR="00411FD1">
        <w:rPr>
          <w:lang w:val="de-DE"/>
        </w:rPr>
        <w:fldChar w:fldCharType="end"/>
      </w:r>
      <w:r w:rsidR="000E0428" w:rsidRPr="00A756BF">
        <w:t xml:space="preserve">, suggesting </w:t>
      </w:r>
      <w:r w:rsidR="00180A92" w:rsidRPr="00A756BF">
        <w:t>ability for oxylipin production.</w:t>
      </w:r>
      <w:r w:rsidR="00930A95" w:rsidRPr="00A756BF">
        <w:t xml:space="preserve">  </w:t>
      </w:r>
    </w:p>
    <w:p w14:paraId="68461FB0" w14:textId="34662788" w:rsidR="0070313F" w:rsidRPr="00A756BF" w:rsidRDefault="00B2550A" w:rsidP="007A5EEB">
      <w:pPr>
        <w:spacing w:line="480" w:lineRule="auto"/>
        <w:jc w:val="both"/>
      </w:pPr>
      <w:r w:rsidRPr="00A756BF">
        <w:t xml:space="preserve">Gut dysbiosis has been reported in several neurological diseases, further evidencing a relationship between the intestinal microbiome and </w:t>
      </w:r>
      <w:r w:rsidR="0090136F" w:rsidRPr="00A756BF">
        <w:t xml:space="preserve">brain. </w:t>
      </w:r>
      <w:r w:rsidR="0099746A" w:rsidRPr="00A756BF">
        <w:t>Changes to</w:t>
      </w:r>
      <w:r w:rsidR="002759B9" w:rsidRPr="00A756BF">
        <w:t xml:space="preserve"> </w:t>
      </w:r>
      <w:r w:rsidR="00ED4A7D" w:rsidRPr="00A756BF">
        <w:t xml:space="preserve">bacterial genera and phyla </w:t>
      </w:r>
      <w:r w:rsidR="0070313F" w:rsidRPr="00A756BF">
        <w:t>are seen in individuals living with Parkinson’s disease</w:t>
      </w:r>
      <w:r w:rsidR="00EF4F1A" w:rsidRPr="00A756BF">
        <w:t xml:space="preserve"> </w:t>
      </w:r>
      <w:r w:rsidR="00EF4F1A">
        <w:rPr>
          <w:lang w:val="de-DE"/>
        </w:rPr>
        <w:fldChar w:fldCharType="begin"/>
      </w:r>
      <w:r w:rsidR="00241BFE" w:rsidRPr="00A756BF">
        <w:instrText xml:space="preserve"> ADDIN EN.CITE &lt;EndNote&gt;&lt;Cite&gt;&lt;Author&gt;Sun&lt;/Author&gt;&lt;Year&gt;2018&lt;/Year&gt;&lt;RecNum&gt;1320&lt;/RecNum&gt;&lt;DisplayText&gt;(Sun and Q, 2018, Gerhardt and Mohajeri, 2018)&lt;/DisplayText&gt;&lt;record&gt;&lt;rec-number&gt;1320&lt;/rec-number&gt;&lt;foreign-keys&gt;&lt;key app="EN" db-id="z2a2f2ts2z05aweesrrxwascpvr0s2wwvwvd" timestamp="1719324708"&gt;1320&lt;/key&gt;&lt;/foreign-keys&gt;&lt;ref-type name="Journal Article"&gt;17&lt;/ref-type&gt;&lt;contributors&gt;&lt;authors&gt;&lt;author&gt;Sun, M F&lt;/author&gt;&lt;author&gt;Shen Y Q&lt;/author&gt;&lt;/authors&gt;&lt;/contributors&gt;&lt;titles&gt;&lt;title&gt;Dysbiosis of Gut Microbiota and Microbial Metabolites in Parkinson’s Disease&lt;/title&gt;&lt;secondary-title&gt;Ageing Res. Rev.&lt;/secondary-title&gt;&lt;/titles&gt;&lt;periodical&gt;&lt;full-title&gt;Ageing Res. Rev.&lt;/full-title&gt;&lt;/periodical&gt;&lt;pages&gt;53–61&lt;/pages&gt;&lt;volume&gt;45&lt;/volume&gt;&lt;dates&gt;&lt;year&gt;2018&lt;/year&gt;&lt;/dates&gt;&lt;urls&gt;&lt;/urls&gt;&lt;/record&gt;&lt;/Cite&gt;&lt;Cite&gt;&lt;Author&gt;Gerhardt&lt;/Author&gt;&lt;Year&gt;2018&lt;/Year&gt;&lt;RecNum&gt;1321&lt;/RecNum&gt;&lt;record&gt;&lt;rec-number&gt;1321&lt;/rec-number&gt;&lt;foreign-keys&gt;&lt;key app="EN" db-id="z2a2f2ts2z05aweesrrxwascpvr0s2wwvwvd" timestamp="1719324800"&gt;1321&lt;/key&gt;&lt;/foreign-keys&gt;&lt;ref-type name="Journal Article"&gt;17&lt;/ref-type&gt;&lt;contributors&gt;&lt;authors&gt;&lt;author&gt;Gerhardt, S&lt;/author&gt;&lt;author&gt;Mohajeri, M&lt;/author&gt;&lt;/authors&gt;&lt;/contributors&gt;&lt;titles&gt;&lt;title&gt;Changes of Colonic Bacterial Composition in Parkinson’s Disease and Other Neurodegenerative Diseases.&lt;/title&gt;&lt;secondary-title&gt;Nutrients&lt;/secondary-title&gt;&lt;/titles&gt;&lt;periodical&gt;&lt;full-title&gt;Nutrients&lt;/full-title&gt;&lt;/periodical&gt;&lt;pages&gt;708&lt;/pages&gt;&lt;volume&gt;10&lt;/volume&gt;&lt;dates&gt;&lt;year&gt;2018&lt;/year&gt;&lt;/dates&gt;&lt;urls&gt;&lt;/urls&gt;&lt;/record&gt;&lt;/Cite&gt;&lt;/EndNote&gt;</w:instrText>
      </w:r>
      <w:r w:rsidR="00EF4F1A">
        <w:rPr>
          <w:lang w:val="de-DE"/>
        </w:rPr>
        <w:fldChar w:fldCharType="separate"/>
      </w:r>
      <w:r w:rsidR="00241BFE" w:rsidRPr="00A756BF">
        <w:rPr>
          <w:noProof/>
        </w:rPr>
        <w:t>(Sun and Q, 2018, Gerhardt and Mohajeri, 2018)</w:t>
      </w:r>
      <w:r w:rsidR="00EF4F1A">
        <w:rPr>
          <w:lang w:val="de-DE"/>
        </w:rPr>
        <w:fldChar w:fldCharType="end"/>
      </w:r>
      <w:r w:rsidR="0070313F" w:rsidRPr="00A756BF">
        <w:t>, amyotrophic lateral sclerosis</w:t>
      </w:r>
      <w:r w:rsidR="007B56B5" w:rsidRPr="00A756BF">
        <w:t>, multiple sclerosis,</w:t>
      </w:r>
      <w:r w:rsidR="0070313F" w:rsidRPr="00A756BF">
        <w:t xml:space="preserve"> and autism spectrum disorder </w:t>
      </w:r>
      <w:r w:rsidR="007B56B5">
        <w:rPr>
          <w:lang w:val="de-DE"/>
        </w:rPr>
        <w:fldChar w:fldCharType="begin">
          <w:fldData xml:space="preserve">PEVuZE5vdGU+PENpdGU+PEF1dGhvcj5TYXhhbWk8L0F1dGhvcj48WWVhcj4yMDIzPC9ZZWFyPjxS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</w:fldData>
        </w:fldChar>
      </w:r>
      <w:r w:rsidR="00241BFE" w:rsidRPr="00A756BF">
        <w:instrText xml:space="preserve"> ADDIN EN.CITE </w:instrText>
      </w:r>
      <w:r w:rsidR="00241BFE">
        <w:rPr>
          <w:lang w:val="de-DE"/>
        </w:rPr>
        <w:fldChar w:fldCharType="begin">
          <w:fldData xml:space="preserve">PEVuZE5vdGU+PENpdGU+PEF1dGhvcj5TYXhhbWk8L0F1dGhvcj48WWVhcj4yMDIzPC9ZZWFyPjxS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</w:fldData>
        </w:fldChar>
      </w:r>
      <w:r w:rsidR="00241BFE" w:rsidRPr="00A756BF">
        <w:instrText xml:space="preserve"> ADDIN EN.CITE.DATA </w:instrText>
      </w:r>
      <w:r w:rsidR="00241BFE">
        <w:rPr>
          <w:lang w:val="de-DE"/>
        </w:rPr>
      </w:r>
      <w:r w:rsidR="00241BFE">
        <w:rPr>
          <w:lang w:val="de-DE"/>
        </w:rPr>
        <w:fldChar w:fldCharType="end"/>
      </w:r>
      <w:r w:rsidR="007B56B5">
        <w:rPr>
          <w:lang w:val="de-DE"/>
        </w:rPr>
      </w:r>
      <w:r w:rsidR="007B56B5">
        <w:rPr>
          <w:lang w:val="de-DE"/>
        </w:rPr>
        <w:fldChar w:fldCharType="separate"/>
      </w:r>
      <w:r w:rsidR="00241BFE" w:rsidRPr="00A756BF">
        <w:rPr>
          <w:noProof/>
        </w:rPr>
        <w:t>(Saxami et al., 2023, Varesi et al., 2022)</w:t>
      </w:r>
      <w:r w:rsidR="007B56B5">
        <w:rPr>
          <w:lang w:val="de-DE"/>
        </w:rPr>
        <w:fldChar w:fldCharType="end"/>
      </w:r>
      <w:r w:rsidR="009C012E" w:rsidRPr="00A756BF">
        <w:t xml:space="preserve">. </w:t>
      </w:r>
      <w:r w:rsidR="002954E3" w:rsidRPr="00A756BF">
        <w:t>Therefore, communication by microbiota including differences in oxylipin signalling may contribute to altered inflammatory signalling in these conditions.</w:t>
      </w:r>
      <w:r w:rsidR="00DD6341" w:rsidRPr="00A756BF">
        <w:t xml:space="preserve"> This is an emerging area for future study. </w:t>
      </w:r>
    </w:p>
    <w:p w14:paraId="4AE0AE9E" w14:textId="45902F87" w:rsidR="00DD6341" w:rsidRPr="00A756BF" w:rsidRDefault="002954E3" w:rsidP="007A5EEB">
      <w:pPr>
        <w:spacing w:line="480" w:lineRule="auto"/>
        <w:jc w:val="both"/>
      </w:pPr>
      <w:r w:rsidRPr="00A756BF">
        <w:t xml:space="preserve">In addition, </w:t>
      </w:r>
      <w:r w:rsidR="00F539DC" w:rsidRPr="00A756BF">
        <w:t>differences in oxylipin profiles of individuals living with Alzehimer</w:t>
      </w:r>
      <w:r w:rsidR="00B73051" w:rsidRPr="00A756BF">
        <w:t>‘</w:t>
      </w:r>
      <w:r w:rsidR="00F539DC" w:rsidRPr="00A756BF">
        <w:t>s disease</w:t>
      </w:r>
      <w:r w:rsidR="00B73051" w:rsidRPr="00A756BF">
        <w:t xml:space="preserve"> (AD)</w:t>
      </w:r>
      <w:r w:rsidR="00F539DC" w:rsidRPr="00A756BF">
        <w:t xml:space="preserve"> have been reported.</w:t>
      </w:r>
      <w:r w:rsidR="00486183" w:rsidRPr="00A756BF">
        <w:t xml:space="preserve"> In comparison to heallthy controls, lower levels of</w:t>
      </w:r>
      <w:r w:rsidR="009C1BAC" w:rsidRPr="00A756BF">
        <w:t xml:space="preserve"> plasma</w:t>
      </w:r>
      <w:r w:rsidR="00486183" w:rsidRPr="00A756BF">
        <w:t xml:space="preserve"> EPA and DHA dervied oxylipins </w:t>
      </w:r>
      <w:r w:rsidR="00B079A9" w:rsidRPr="00A756BF">
        <w:t>(5-, 9-, and 12-HEPE, and 4-, and 14-</w:t>
      </w:r>
      <w:r w:rsidR="009C1BAC" w:rsidRPr="00A756BF">
        <w:t xml:space="preserve">HDHA) were observed </w:t>
      </w:r>
      <w:r w:rsidR="00875ACD">
        <w:rPr>
          <w:lang w:val="de-DE"/>
        </w:rPr>
        <w:fldChar w:fldCharType="begin"/>
      </w:r>
      <w:r w:rsidR="00241BFE" w:rsidRPr="00A756BF">
        <w:instrText xml:space="preserve"> ADDIN EN.CITE &lt;EndNote&gt;&lt;Cite&gt;&lt;Author&gt;Borkowski&lt;/Author&gt;&lt;Year&gt;2021&lt;/Year&gt;&lt;RecNum&gt;1523&lt;/RecNum&gt;&lt;DisplayText&gt;(Borkowski et al., 2021a)&lt;/DisplayText&gt;&lt;record&gt;&lt;rec-number&gt;1523&lt;/rec-number&gt;&lt;foreign-keys&gt;&lt;key app="EN" db-id="f5xwfwsdrxt0wleexf3525eiwp0srwpdetff" timestamp="1718793600"&gt;1523&lt;/key&gt;&lt;key app="ENWeb" db-id=""&gt;0&lt;/key&gt;&lt;/foreign-keys&gt;&lt;ref-type name="Journal Article"&gt;17&lt;/ref-type&gt;&lt;contributors&gt;&lt;authors&gt;&lt;author&gt;Borkowski, Kamil&lt;/author&gt;&lt;author&gt;Pedersen, Theresa L.&lt;/author&gt;&lt;author&gt;Seyfried, Nicholas T.&lt;/author&gt;&lt;author&gt;Lah, James J.&lt;/author&gt;&lt;author&gt;Levey, Allan I.&lt;/author&gt;&lt;author&gt;Hales, Chadwick M.&lt;/author&gt;&lt;author&gt;Dammer, Eric B.&lt;/author&gt;&lt;author&gt;Blach, Colette&lt;/author&gt;&lt;author&gt;Louie, Gregory&lt;/author&gt;&lt;author&gt;Kaddurah-Daouk, Rima&lt;/author&gt;&lt;author&gt;Newman, John W.&lt;/author&gt;&lt;/authors&gt;&lt;/contributors&gt;&lt;titles&gt;&lt;title&gt;Association of plasma and CSF cytochrome P450, soluble epoxide hydrolase, and ethanolamide metabolism with Alzheimer’s disease&lt;/title&gt;&lt;secondary-title&gt;Alzheimer&amp;apos;s Research &amp;amp; Therapy&lt;/secondary-title&gt;&lt;/titles&gt;&lt;periodical&gt;&lt;full-title&gt;Alzheimer&amp;apos;s Research &amp;amp; Therapy&lt;/full-title&gt;&lt;/periodical&gt;&lt;pages&gt;149&lt;/pages&gt;&lt;volume&gt;13&lt;/volume&gt;&lt;dates&gt;&lt;year&gt;2021&lt;/year&gt;&lt;/dates&gt;&lt;isbn&gt;1758-9193&lt;/isbn&gt;&lt;urls&gt;&lt;/urls&gt;&lt;electronic-resource-num&gt;10.1186/s13195-021-00893-6&lt;/electronic-resource-num&gt;&lt;/record&gt;&lt;/Cite&gt;&lt;/EndNote&gt;</w:instrText>
      </w:r>
      <w:r w:rsidR="00875ACD">
        <w:rPr>
          <w:lang w:val="de-DE"/>
        </w:rPr>
        <w:fldChar w:fldCharType="separate"/>
      </w:r>
      <w:r w:rsidR="00241BFE" w:rsidRPr="00A756BF">
        <w:rPr>
          <w:noProof/>
        </w:rPr>
        <w:t>(Borkowski et al., 2021a)</w:t>
      </w:r>
      <w:r w:rsidR="00875ACD">
        <w:rPr>
          <w:lang w:val="de-DE"/>
        </w:rPr>
        <w:fldChar w:fldCharType="end"/>
      </w:r>
      <w:r w:rsidR="00104B3F" w:rsidRPr="00A756BF">
        <w:t xml:space="preserve">. Differences in plasma oxylipins were also observed in humans with mild cognitive impairement </w:t>
      </w:r>
      <w:r w:rsidR="002146D1" w:rsidRPr="00A756BF">
        <w:t>with higher 12,13-</w:t>
      </w:r>
      <w:r w:rsidR="00E46723" w:rsidRPr="00C57504">
        <w:t>dihydroxy-octadecenoic acid</w:t>
      </w:r>
      <w:r w:rsidR="00E46723">
        <w:t xml:space="preserve"> (</w:t>
      </w:r>
      <w:r w:rsidR="002146D1" w:rsidRPr="00A756BF">
        <w:t>DiHOME</w:t>
      </w:r>
      <w:r w:rsidR="00E46723" w:rsidRPr="00A756BF">
        <w:t>)</w:t>
      </w:r>
      <w:r w:rsidR="002146D1" w:rsidRPr="00A756BF">
        <w:t>/12,13</w:t>
      </w:r>
      <w:r w:rsidR="00E46723" w:rsidRPr="00A756BF">
        <w:t>-</w:t>
      </w:r>
      <w:r w:rsidR="00E46723" w:rsidRPr="004668C5">
        <w:t>epoxyoctadecaenoic acid</w:t>
      </w:r>
      <w:r w:rsidR="00E46723">
        <w:t xml:space="preserve"> (</w:t>
      </w:r>
      <w:r w:rsidR="002146D1" w:rsidRPr="00A756BF">
        <w:t>EpOME</w:t>
      </w:r>
      <w:r w:rsidR="00E46723" w:rsidRPr="00A756BF">
        <w:t>)</w:t>
      </w:r>
      <w:r w:rsidR="002146D1" w:rsidRPr="00A756BF">
        <w:t xml:space="preserve">, 14,15- and 17,18-DiHETE, and 19,20-DiHDPA </w:t>
      </w:r>
      <w:r w:rsidR="00414C3E" w:rsidRPr="00A756BF">
        <w:t>in fasted plasma</w:t>
      </w:r>
      <w:r w:rsidR="002146D1" w:rsidRPr="00A756BF">
        <w:t>, and lower 15-HEPE, 4</w:t>
      </w:r>
      <w:r w:rsidR="009569D2" w:rsidRPr="00A756BF">
        <w:t xml:space="preserve">-HDHA and 14-HDHA </w:t>
      </w:r>
      <w:r w:rsidR="00414C3E" w:rsidRPr="00A756BF">
        <w:t xml:space="preserve">in non-fasted plasma </w:t>
      </w:r>
      <w:r w:rsidR="009569D2" w:rsidRPr="00A756BF">
        <w:t>associated with worse processing speed</w:t>
      </w:r>
      <w:r w:rsidR="00414C3E" w:rsidRPr="00A756BF">
        <w:t xml:space="preserve"> </w:t>
      </w:r>
      <w:r w:rsidR="00414C3E">
        <w:rPr>
          <w:lang w:val="de-DE"/>
        </w:rPr>
        <w:fldChar w:fldCharType="begin"/>
      </w:r>
      <w:r w:rsidR="00241BFE" w:rsidRPr="00A756BF">
        <w:instrText xml:space="preserve"> ADDIN EN.CITE &lt;EndNote&gt;&lt;Cite&gt;&lt;Author&gt;Borkowski&lt;/Author&gt;&lt;Year&gt;2021&lt;/Year&gt;&lt;RecNum&gt;1524&lt;/RecNum&gt;&lt;DisplayText&gt;(Borkowski et al., 2021b)&lt;/DisplayText&gt;&lt;record&gt;&lt;rec-number&gt;1524&lt;/rec-number&gt;&lt;foreign-keys&gt;&lt;key app="EN" db-id="f5xwfwsdrxt0wleexf3525eiwp0srwpdetff" timestamp="1718793698"&gt;1524&lt;/key&gt;&lt;key app="ENWeb" db-id=""&gt;0&lt;/key&gt;&lt;/foreign-keys&gt;&lt;ref-type name="Journal Article"&gt;17&lt;/ref-type&gt;&lt;contributors&gt;&lt;authors&gt;&lt;author&gt;Borkowski, Kamil&lt;/author&gt;&lt;author&gt;Taha, Ameer Y.&lt;/author&gt;&lt;author&gt;Pedersen, Theresa L.&lt;/author&gt;&lt;author&gt;De Jager, Philip L.&lt;/author&gt;&lt;author&gt;Bennett, David A.&lt;/author&gt;&lt;author&gt;Arnold, Matthias&lt;/author&gt;&lt;author&gt;Kaddurah-Daouk, Rima&lt;/author&gt;&lt;author&gt;Newman, John W.&lt;/author&gt;&lt;/authors&gt;&lt;/contributors&gt;&lt;titles&gt;&lt;title&gt;Serum metabolomic biomarkers of perceptual speed in cognitively normal and mildly impaired subjects with fasting state stratification&lt;/title&gt;&lt;secondary-title&gt;Scientific Reports&lt;/secondary-title&gt;&lt;/titles&gt;&lt;periodical&gt;&lt;full-title&gt;Scientific Reports&lt;/full-title&gt;&lt;/periodical&gt;&lt;volume&gt;11&lt;/volume&gt;&lt;section&gt;18964&lt;/section&gt;&lt;dates&gt;&lt;year&gt;2021&lt;/year&gt;&lt;/dates&gt;&lt;isbn&gt;2045-2322&lt;/isbn&gt;&lt;urls&gt;&lt;/urls&gt;&lt;electronic-resource-num&gt;10.1038/s41598-021-98640-2&lt;/electronic-resource-num&gt;&lt;/record&gt;&lt;/Cite&gt;&lt;/EndNote&gt;</w:instrText>
      </w:r>
      <w:r w:rsidR="00414C3E">
        <w:rPr>
          <w:lang w:val="de-DE"/>
        </w:rPr>
        <w:fldChar w:fldCharType="separate"/>
      </w:r>
      <w:r w:rsidR="00241BFE" w:rsidRPr="00A756BF">
        <w:rPr>
          <w:noProof/>
        </w:rPr>
        <w:t>(Borkowski et al., 2021b)</w:t>
      </w:r>
      <w:r w:rsidR="00414C3E">
        <w:rPr>
          <w:lang w:val="de-DE"/>
        </w:rPr>
        <w:fldChar w:fldCharType="end"/>
      </w:r>
      <w:r w:rsidR="00414C3E" w:rsidRPr="00A756BF">
        <w:t>.</w:t>
      </w:r>
      <w:r w:rsidR="008D50C8" w:rsidRPr="00A756BF">
        <w:t xml:space="preserve"> </w:t>
      </w:r>
      <w:r w:rsidR="00DD6341" w:rsidRPr="00A756BF">
        <w:t xml:space="preserve"> It is important to note that changes in oxylipin levels in AD or other cognitive impairments do not infer causality, which will require mechanistic studies at the molecular level.</w:t>
      </w:r>
    </w:p>
    <w:p w14:paraId="195E3F6F" w14:textId="06D892F0" w:rsidR="00D826A7" w:rsidRPr="00A756BF" w:rsidRDefault="008D50C8" w:rsidP="007A5EEB">
      <w:pPr>
        <w:spacing w:line="480" w:lineRule="auto"/>
        <w:jc w:val="both"/>
      </w:pPr>
      <w:r w:rsidRPr="00A756BF">
        <w:t xml:space="preserve">Whilst associations </w:t>
      </w:r>
      <w:r w:rsidR="00B73051" w:rsidRPr="00A756BF">
        <w:t xml:space="preserve">have not been made between oxylipins and the gut microbiome in congitive </w:t>
      </w:r>
      <w:r w:rsidR="00AA30E7" w:rsidRPr="00A756BF">
        <w:t xml:space="preserve">and neurological disorders, changes to the gut microbiome are reported </w:t>
      </w:r>
      <w:r w:rsidR="00540704">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 </w:instrText>
      </w:r>
      <w:r w:rsidR="00241BFE">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DATA </w:instrText>
      </w:r>
      <w:r w:rsidR="00241BFE">
        <w:rPr>
          <w:lang w:val="de-DE"/>
        </w:rPr>
      </w:r>
      <w:r w:rsidR="00241BFE">
        <w:rPr>
          <w:lang w:val="de-DE"/>
        </w:rPr>
        <w:fldChar w:fldCharType="end"/>
      </w:r>
      <w:r w:rsidR="00540704">
        <w:rPr>
          <w:lang w:val="de-DE"/>
        </w:rPr>
      </w:r>
      <w:r w:rsidR="00540704">
        <w:rPr>
          <w:lang w:val="de-DE"/>
        </w:rPr>
        <w:fldChar w:fldCharType="separate"/>
      </w:r>
      <w:r w:rsidR="00241BFE" w:rsidRPr="00A756BF">
        <w:rPr>
          <w:noProof/>
        </w:rPr>
        <w:t>(Liang et al., 2024)</w:t>
      </w:r>
      <w:r w:rsidR="00540704">
        <w:rPr>
          <w:lang w:val="de-DE"/>
        </w:rPr>
        <w:fldChar w:fldCharType="end"/>
      </w:r>
      <w:r w:rsidR="00540704" w:rsidRPr="00A756BF">
        <w:t xml:space="preserve"> </w:t>
      </w:r>
      <w:r w:rsidR="00AA30E7" w:rsidRPr="00A756BF">
        <w:t xml:space="preserve">which, in light </w:t>
      </w:r>
      <w:r w:rsidR="00AA30E7" w:rsidRPr="00A756BF">
        <w:lastRenderedPageBreak/>
        <w:t>of emerging evdience describing cross-regulation</w:t>
      </w:r>
      <w:r w:rsidR="003D2BA7" w:rsidRPr="00A756BF">
        <w:t xml:space="preserve"> between these in humans, </w:t>
      </w:r>
      <w:r w:rsidR="00540704" w:rsidRPr="00A756BF">
        <w:t xml:space="preserve">may </w:t>
      </w:r>
      <w:r w:rsidR="003D2BA7" w:rsidRPr="00A756BF">
        <w:t xml:space="preserve">contrbute to differences observed in oxylipins. </w:t>
      </w:r>
      <w:r w:rsidR="00B65378" w:rsidRPr="00A756BF">
        <w:t xml:space="preserve">In a recent review, Liang </w:t>
      </w:r>
      <w:r w:rsidR="00B65378" w:rsidRPr="00A756BF">
        <w:rPr>
          <w:i/>
          <w:iCs/>
        </w:rPr>
        <w:t>et al</w:t>
      </w:r>
      <w:r w:rsidR="00B65378" w:rsidRPr="00A756BF">
        <w:t xml:space="preserve">. comprehensively discuss literature describing changes to the gut microbiota in </w:t>
      </w:r>
      <w:r w:rsidR="00E62651" w:rsidRPr="00A756BF">
        <w:t>impaired co</w:t>
      </w:r>
      <w:r w:rsidR="005D2E3A" w:rsidRPr="00A756BF">
        <w:t>gn</w:t>
      </w:r>
      <w:r w:rsidR="00E62651" w:rsidRPr="00A756BF">
        <w:t>ition and AD</w:t>
      </w:r>
      <w:r w:rsidR="00540704" w:rsidRPr="00A756BF">
        <w:t xml:space="preserve"> </w:t>
      </w:r>
      <w:r w:rsidR="00540704">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 </w:instrText>
      </w:r>
      <w:r w:rsidR="00241BFE">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DATA </w:instrText>
      </w:r>
      <w:r w:rsidR="00241BFE">
        <w:rPr>
          <w:lang w:val="de-DE"/>
        </w:rPr>
      </w:r>
      <w:r w:rsidR="00241BFE">
        <w:rPr>
          <w:lang w:val="de-DE"/>
        </w:rPr>
        <w:fldChar w:fldCharType="end"/>
      </w:r>
      <w:r w:rsidR="00540704">
        <w:rPr>
          <w:lang w:val="de-DE"/>
        </w:rPr>
      </w:r>
      <w:r w:rsidR="00540704">
        <w:rPr>
          <w:lang w:val="de-DE"/>
        </w:rPr>
        <w:fldChar w:fldCharType="separate"/>
      </w:r>
      <w:r w:rsidR="00241BFE" w:rsidRPr="00A756BF">
        <w:rPr>
          <w:noProof/>
        </w:rPr>
        <w:t>(Liang et al., 2024)</w:t>
      </w:r>
      <w:r w:rsidR="00540704">
        <w:rPr>
          <w:lang w:val="de-DE"/>
        </w:rPr>
        <w:fldChar w:fldCharType="end"/>
      </w:r>
      <w:r w:rsidR="00E62651" w:rsidRPr="00A756BF">
        <w:t xml:space="preserve">. </w:t>
      </w:r>
      <w:r w:rsidR="00123FC4" w:rsidRPr="00A756BF">
        <w:t>A reduction in bacterial diversity and d</w:t>
      </w:r>
      <w:r w:rsidR="00E66083" w:rsidRPr="00A756BF">
        <w:t xml:space="preserve">ifferences in bacterial phyla </w:t>
      </w:r>
      <w:r w:rsidR="008F70F4" w:rsidRPr="00A756BF">
        <w:t>were</w:t>
      </w:r>
      <w:r w:rsidR="00E66083" w:rsidRPr="00A756BF">
        <w:t xml:space="preserve"> noted across several studies of impaired cognition and AD</w:t>
      </w:r>
      <w:r w:rsidR="00A12F8B" w:rsidRPr="00A756BF">
        <w:t>;</w:t>
      </w:r>
      <w:r w:rsidR="00356EC0" w:rsidRPr="00A756BF">
        <w:t xml:space="preserve"> in general</w:t>
      </w:r>
      <w:r w:rsidR="00E66083" w:rsidRPr="00A756BF">
        <w:t xml:space="preserve"> </w:t>
      </w:r>
      <w:r w:rsidR="00FA50EB" w:rsidRPr="00A756BF">
        <w:t xml:space="preserve">reduced </w:t>
      </w:r>
      <w:r w:rsidR="008F70F4" w:rsidRPr="00A756BF">
        <w:rPr>
          <w:i/>
          <w:iCs/>
        </w:rPr>
        <w:t>Firm</w:t>
      </w:r>
      <w:r w:rsidR="00DD1C8F" w:rsidRPr="00A756BF">
        <w:rPr>
          <w:i/>
          <w:iCs/>
        </w:rPr>
        <w:t>i</w:t>
      </w:r>
      <w:r w:rsidR="008F70F4" w:rsidRPr="00A756BF">
        <w:rPr>
          <w:i/>
          <w:iCs/>
        </w:rPr>
        <w:t>cutes</w:t>
      </w:r>
      <w:r w:rsidR="008F70F4" w:rsidRPr="00A756BF">
        <w:t xml:space="preserve"> and increased </w:t>
      </w:r>
      <w:r w:rsidR="00123FC4" w:rsidRPr="00A756BF">
        <w:rPr>
          <w:i/>
          <w:iCs/>
        </w:rPr>
        <w:t>Bacteroidetes</w:t>
      </w:r>
      <w:r w:rsidR="0087352F" w:rsidRPr="00A756BF">
        <w:t xml:space="preserve"> phyla were described </w:t>
      </w:r>
      <w:r w:rsidR="0087352F">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 </w:instrText>
      </w:r>
      <w:r w:rsidR="00241BFE">
        <w:rPr>
          <w:lang w:val="de-DE"/>
        </w:rPr>
        <w:fldChar w:fldCharType="begin">
          <w:fldData xml:space="preserve">PEVuZE5vdGU+PENpdGU+PEF1dGhvcj5MaWFuZzwvQXV0aG9yPjxZZWFyPjIwMjQ8L1llYXI+PFJl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==
</w:fldData>
        </w:fldChar>
      </w:r>
      <w:r w:rsidR="00241BFE" w:rsidRPr="00A756BF">
        <w:instrText xml:space="preserve"> ADDIN EN.CITE.DATA </w:instrText>
      </w:r>
      <w:r w:rsidR="00241BFE">
        <w:rPr>
          <w:lang w:val="de-DE"/>
        </w:rPr>
      </w:r>
      <w:r w:rsidR="00241BFE">
        <w:rPr>
          <w:lang w:val="de-DE"/>
        </w:rPr>
        <w:fldChar w:fldCharType="end"/>
      </w:r>
      <w:r w:rsidR="0087352F">
        <w:rPr>
          <w:lang w:val="de-DE"/>
        </w:rPr>
      </w:r>
      <w:r w:rsidR="0087352F">
        <w:rPr>
          <w:lang w:val="de-DE"/>
        </w:rPr>
        <w:fldChar w:fldCharType="separate"/>
      </w:r>
      <w:r w:rsidR="00241BFE" w:rsidRPr="00A756BF">
        <w:rPr>
          <w:noProof/>
        </w:rPr>
        <w:t>(Liang et al., 2024)</w:t>
      </w:r>
      <w:r w:rsidR="0087352F">
        <w:rPr>
          <w:lang w:val="de-DE"/>
        </w:rPr>
        <w:fldChar w:fldCharType="end"/>
      </w:r>
      <w:r w:rsidR="00356EC0" w:rsidRPr="00A756BF">
        <w:t xml:space="preserve">. There </w:t>
      </w:r>
      <w:r w:rsidR="008942BB" w:rsidRPr="00A756BF">
        <w:t>are</w:t>
      </w:r>
      <w:r w:rsidR="00356EC0" w:rsidRPr="00A756BF">
        <w:t xml:space="preserve"> some inconsistencies in current evidence </w:t>
      </w:r>
      <w:r w:rsidR="005626A9" w:rsidRPr="00A756BF">
        <w:t xml:space="preserve">as </w:t>
      </w:r>
      <w:r w:rsidR="006F1C0F" w:rsidRPr="00A756BF">
        <w:t xml:space="preserve">a </w:t>
      </w:r>
      <w:r w:rsidR="005626A9" w:rsidRPr="00A756BF">
        <w:t>few studies report decreased abu</w:t>
      </w:r>
      <w:r w:rsidR="00D826A7" w:rsidRPr="00A756BF">
        <w:t>nd</w:t>
      </w:r>
      <w:r w:rsidR="005626A9" w:rsidRPr="00A756BF">
        <w:t xml:space="preserve">ance of </w:t>
      </w:r>
      <w:r w:rsidR="005626A9" w:rsidRPr="00A756BF">
        <w:rPr>
          <w:i/>
          <w:iCs/>
        </w:rPr>
        <w:t>Bacter</w:t>
      </w:r>
      <w:r w:rsidR="008942BB" w:rsidRPr="00A756BF">
        <w:rPr>
          <w:i/>
          <w:iCs/>
        </w:rPr>
        <w:t>oidetes</w:t>
      </w:r>
      <w:r w:rsidR="00BC57AE" w:rsidRPr="00A756BF">
        <w:t xml:space="preserve"> </w:t>
      </w:r>
      <w:r w:rsidR="00BC57AE">
        <w:rPr>
          <w:lang w:val="de-DE"/>
        </w:rPr>
        <w:fldChar w:fldCharType="begin"/>
      </w:r>
      <w:r w:rsidR="00241BFE" w:rsidRPr="00A756BF">
        <w:instrText xml:space="preserve"> ADDIN EN.CITE &lt;EndNote&gt;&lt;Cite&gt;&lt;Author&gt;Zhuang ZQ&lt;/Author&gt;&lt;Year&gt;2018&lt;/Year&gt;&lt;RecNum&gt;1323&lt;/RecNum&gt;&lt;DisplayText&gt;(Zhuang ZQ et al., 2018)&lt;/DisplayText&gt;&lt;record&gt;&lt;rec-number&gt;1323&lt;/rec-number&gt;&lt;foreign-keys&gt;&lt;key app="EN" db-id="z2a2f2ts2z05aweesrrxwascpvr0s2wwvwvd" timestamp="1720101646"&gt;1323&lt;/key&gt;&lt;/foreign-keys&gt;&lt;ref-type name="Journal Article"&gt;17&lt;/ref-type&gt;&lt;contributors&gt;&lt;authors&gt;&lt;author&gt;Zhuang ZQ, &lt;/author&gt;&lt;author&gt;Shen LL,&lt;/author&gt;&lt;author&gt;Li WW, &lt;/author&gt;&lt;author&gt;et al&lt;/author&gt;&lt;/authors&gt;&lt;/contributors&gt;&lt;titles&gt;&lt;title&gt;Gut microbiota is altered inpatients with Alzheimer’s disease&lt;/title&gt;&lt;secondary-title&gt;J Alzheimers Dis&lt;/secondary-title&gt;&lt;/titles&gt;&lt;periodical&gt;&lt;full-title&gt;J Alzheimers Dis&lt;/full-title&gt;&lt;/periodical&gt;&lt;pages&gt;1337-1346&lt;/pages&gt;&lt;volume&gt;63&lt;/volume&gt;&lt;dates&gt;&lt;year&gt;2018&lt;/year&gt;&lt;/dates&gt;&lt;urls&gt;&lt;/urls&gt;&lt;/record&gt;&lt;/Cite&gt;&lt;/EndNote&gt;</w:instrText>
      </w:r>
      <w:r w:rsidR="00BC57AE">
        <w:rPr>
          <w:lang w:val="de-DE"/>
        </w:rPr>
        <w:fldChar w:fldCharType="separate"/>
      </w:r>
      <w:r w:rsidR="00241BFE" w:rsidRPr="00A756BF">
        <w:rPr>
          <w:noProof/>
        </w:rPr>
        <w:t>(Zhuang ZQ et al., 2018)</w:t>
      </w:r>
      <w:r w:rsidR="00BC57AE">
        <w:rPr>
          <w:lang w:val="de-DE"/>
        </w:rPr>
        <w:fldChar w:fldCharType="end"/>
      </w:r>
      <w:r w:rsidR="008942BB" w:rsidRPr="00A756BF">
        <w:t xml:space="preserve"> </w:t>
      </w:r>
      <w:r w:rsidR="0087352F" w:rsidRPr="00A756BF">
        <w:t>higlighting the need for</w:t>
      </w:r>
      <w:r w:rsidR="008942BB" w:rsidRPr="00A756BF">
        <w:t xml:space="preserve"> further research in this area</w:t>
      </w:r>
      <w:r w:rsidR="0087352F" w:rsidRPr="00A756BF">
        <w:t>. M</w:t>
      </w:r>
      <w:r w:rsidR="00C31FF7" w:rsidRPr="00A756BF">
        <w:t xml:space="preserve">apping the </w:t>
      </w:r>
      <w:r w:rsidR="0087352F" w:rsidRPr="00A756BF">
        <w:t>lipidome inclusive of oxylipins in addition to the gut microbiome</w:t>
      </w:r>
      <w:r w:rsidR="00C31FF7" w:rsidRPr="00A756BF">
        <w:t xml:space="preserve"> may </w:t>
      </w:r>
      <w:r w:rsidR="003613A7" w:rsidRPr="00A756BF">
        <w:t xml:space="preserve">further </w:t>
      </w:r>
      <w:r w:rsidR="00E253EE" w:rsidRPr="00A756BF">
        <w:t xml:space="preserve">our understanding of the impacts of these changes, and </w:t>
      </w:r>
      <w:r w:rsidR="008F6C76" w:rsidRPr="00A756BF">
        <w:t>of</w:t>
      </w:r>
      <w:r w:rsidR="00E253EE" w:rsidRPr="00A756BF">
        <w:t xml:space="preserve"> variation observed amongst individuals. </w:t>
      </w:r>
    </w:p>
    <w:p w14:paraId="1D86F70C" w14:textId="4105F756" w:rsidR="00375E91" w:rsidRPr="00A756BF" w:rsidRDefault="00375E91" w:rsidP="007A5EEB">
      <w:pPr>
        <w:spacing w:line="480" w:lineRule="auto"/>
        <w:jc w:val="both"/>
        <w:rPr>
          <w:b/>
          <w:bCs/>
          <w:u w:val="single"/>
        </w:rPr>
      </w:pPr>
      <w:r w:rsidRPr="00A756BF">
        <w:rPr>
          <w:b/>
          <w:bCs/>
          <w:u w:val="single"/>
        </w:rPr>
        <w:t>3.2 Adipose-gut-brain axis</w:t>
      </w:r>
    </w:p>
    <w:p w14:paraId="51F94ADD" w14:textId="49C8686B" w:rsidR="00D826A7" w:rsidRDefault="004503F8" w:rsidP="007A5EEB">
      <w:pPr>
        <w:spacing w:line="480" w:lineRule="auto"/>
        <w:jc w:val="both"/>
      </w:pPr>
      <w:r>
        <w:t xml:space="preserve">There is evidence for crosstalk between </w:t>
      </w:r>
      <w:r w:rsidR="00CC738F">
        <w:t>the gut</w:t>
      </w:r>
      <w:r>
        <w:t>-</w:t>
      </w:r>
      <w:r w:rsidR="00CC738F">
        <w:t xml:space="preserve">brain </w:t>
      </w:r>
      <w:r>
        <w:t xml:space="preserve">axis and the adipose tissue </w:t>
      </w:r>
      <w:r w:rsidR="00E971E5">
        <w:t>which plays a key role in</w:t>
      </w:r>
      <w:r>
        <w:t xml:space="preserve"> </w:t>
      </w:r>
      <w:r w:rsidR="00CC738F">
        <w:t xml:space="preserve">regulating </w:t>
      </w:r>
      <w:r>
        <w:t xml:space="preserve">metabolism and energy homeostasis. </w:t>
      </w:r>
      <w:r w:rsidR="00593DEE">
        <w:t>The intestinal micr</w:t>
      </w:r>
      <w:r w:rsidR="002D1ACD">
        <w:t>obiome and communication with the brain</w:t>
      </w:r>
      <w:r w:rsidR="00D719E4">
        <w:t xml:space="preserve"> can regulate lipid storage capacity of the white adipose tissue (WAT) through </w:t>
      </w:r>
      <w:r w:rsidR="00C458E1">
        <w:t xml:space="preserve">modulating lipid oxidation. </w:t>
      </w:r>
      <w:r w:rsidR="00EC56EC">
        <w:t>Effects of the microbiome on lipid oxidation have been reported in studies that transplanted fae</w:t>
      </w:r>
      <w:r w:rsidR="003E3222">
        <w:t>ces from individuals</w:t>
      </w:r>
      <w:r w:rsidR="00E90239">
        <w:t xml:space="preserve"> that</w:t>
      </w:r>
      <w:r w:rsidR="003E3222">
        <w:t xml:space="preserve"> had undergone bariatric surgery to germ free mice</w:t>
      </w:r>
      <w:r w:rsidR="00CC132B">
        <w:t>,</w:t>
      </w:r>
      <w:r w:rsidR="003E3222">
        <w:t xml:space="preserve"> </w:t>
      </w:r>
      <w:r w:rsidR="00BE563B">
        <w:t xml:space="preserve">which induced reduction </w:t>
      </w:r>
      <w:r w:rsidR="00FB6C7C">
        <w:t>in fat deposition and decreased use of carbohydrate as fuel (indicated by reduce</w:t>
      </w:r>
      <w:r w:rsidR="00C13A35">
        <w:t>d</w:t>
      </w:r>
      <w:r w:rsidR="00FB6C7C">
        <w:t xml:space="preserve"> respiratory quotient)</w:t>
      </w:r>
      <w:r w:rsidR="00C815E5">
        <w:t xml:space="preserve"> </w:t>
      </w:r>
      <w:r w:rsidR="003059FF">
        <w:fldChar w:fldCharType="begin"/>
      </w:r>
      <w:r w:rsidR="00241BFE">
        <w:instrText xml:space="preserve"> ADDIN EN.CITE &lt;EndNote&gt;&lt;Cite&gt;&lt;Author&gt;Tremaroli V&lt;/Author&gt;&lt;Year&gt;2015 &lt;/Year&gt;&lt;RecNum&gt;1325&lt;/RecNum&gt;&lt;DisplayText&gt;(Tremaroli V et al., 2015 )&lt;/DisplayText&gt;&lt;record&gt;&lt;rec-number&gt;1325&lt;/rec-number&gt;&lt;foreign-keys&gt;&lt;key app="EN" db-id="z2a2f2ts2z05aweesrrxwascpvr0s2wwvwvd" timestamp="1720456953"&gt;1325&lt;/key&gt;&lt;/foreign-keys&gt;&lt;ref-type name="Journal Article"&gt;17&lt;/ref-type&gt;&lt;contributors&gt;&lt;authors&gt;&lt;author&gt;Tremaroli V,&lt;/author&gt;&lt;author&gt;Karlsson F,&lt;/author&gt;&lt;author&gt;Werling M,&lt;/author&gt;&lt;author&gt;Ståhlman M, &lt;/author&gt;&lt;author&gt;Kovatcheva-Datchary P,&lt;/author&gt;&lt;author&gt;Olbers T,&lt;/author&gt;&lt;author&gt;Fändriks L,&lt;/author&gt;&lt;author&gt;Le Roux CW,&lt;/author&gt;&lt;author&gt;Nielsen J,&lt;/author&gt;&lt;author&gt;Bäckhed F,&lt;/author&gt;&lt;/authors&gt;&lt;/contributors&gt;&lt;titles&gt;&lt;title&gt;Roux-en-Y Gastric Bypass and Vertical Banded Gastroplasty Induce Long-Term Changes on the Human Gut Microbiome Contributing to Fat Mass Regulation&lt;/title&gt;&lt;secondary-title&gt;Cell Metab&lt;/secondary-title&gt;&lt;/titles&gt;&lt;periodical&gt;&lt;full-title&gt;Cell Metab&lt;/full-title&gt;&lt;abbr-1&gt;Cell metabolism&lt;/abbr-1&gt;&lt;/periodical&gt;&lt;pages&gt;228–238&lt;/pages&gt;&lt;volume&gt;22&lt;/volume&gt;&lt;number&gt;2&lt;/number&gt;&lt;dates&gt;&lt;year&gt;2015 &lt;/year&gt;&lt;/dates&gt;&lt;urls&gt;&lt;/urls&gt;&lt;/record&gt;&lt;/Cite&gt;&lt;/EndNote&gt;</w:instrText>
      </w:r>
      <w:r w:rsidR="003059FF">
        <w:fldChar w:fldCharType="separate"/>
      </w:r>
      <w:r w:rsidR="00241BFE">
        <w:rPr>
          <w:noProof/>
        </w:rPr>
        <w:t>(Tremaroli V et al., 2015 )</w:t>
      </w:r>
      <w:r w:rsidR="003059FF">
        <w:fldChar w:fldCharType="end"/>
      </w:r>
      <w:r w:rsidR="00FB6C7C">
        <w:t>.</w:t>
      </w:r>
      <w:r w:rsidR="00BE563B">
        <w:t xml:space="preserve"> </w:t>
      </w:r>
      <w:r w:rsidR="00B35E23">
        <w:t xml:space="preserve">Furthermore, </w:t>
      </w:r>
      <w:r w:rsidR="00733951">
        <w:t>transplantation</w:t>
      </w:r>
      <w:r w:rsidR="00B35E23">
        <w:t xml:space="preserve"> of </w:t>
      </w:r>
      <w:r w:rsidR="00E6207A" w:rsidRPr="00193728">
        <w:rPr>
          <w:i/>
          <w:iCs/>
        </w:rPr>
        <w:t>Bifidobacterium</w:t>
      </w:r>
      <w:r w:rsidR="00E6207A">
        <w:t xml:space="preserve"> species</w:t>
      </w:r>
      <w:r w:rsidR="00B35E23">
        <w:t xml:space="preserve"> to germ free mice inhibit</w:t>
      </w:r>
      <w:r w:rsidR="00B2138C">
        <w:t>s</w:t>
      </w:r>
      <w:r w:rsidR="00B35E23">
        <w:t xml:space="preserve"> fasting-induced adipocyte factor </w:t>
      </w:r>
      <w:r w:rsidR="001276B7">
        <w:t>which is a lipoprotein lipase inhibitor</w:t>
      </w:r>
      <w:r w:rsidR="005E3613">
        <w:t xml:space="preserve"> </w:t>
      </w:r>
      <w:r w:rsidR="001276B7">
        <w:t xml:space="preserve">linked to </w:t>
      </w:r>
      <w:r w:rsidR="0062583A">
        <w:t>rapid hepatic lipogenesis and insulin resistance</w:t>
      </w:r>
      <w:r w:rsidR="00624863">
        <w:t xml:space="preserve"> </w:t>
      </w:r>
      <w:r w:rsidR="00624863">
        <w:fldChar w:fldCharType="begin"/>
      </w:r>
      <w:r w:rsidR="00241BFE">
        <w:instrText xml:space="preserve"> ADDIN EN.CITE &lt;EndNote&gt;&lt;Cite&gt;&lt;Author&gt;Wang B&lt;/Author&gt;&lt;Year&gt;2021&lt;/Year&gt;&lt;RecNum&gt;1324&lt;/RecNum&gt;&lt;DisplayText&gt;(Wang B et al., 2021)&lt;/DisplayText&gt;&lt;record&gt;&lt;rec-number&gt;1324&lt;/rec-number&gt;&lt;foreign-keys&gt;&lt;key app="EN" db-id="z2a2f2ts2z05aweesrrxwascpvr0s2wwvwvd" timestamp="1720456738"&gt;1324&lt;/key&gt;&lt;/foreign-keys&gt;&lt;ref-type name="Journal Article"&gt;17&lt;/ref-type&gt;&lt;contributors&gt;&lt;authors&gt;&lt;author&gt;Wang B,&lt;/author&gt;&lt;author&gt;Kong Q,&lt;/author&gt;&lt;author&gt;Cui S,&lt;/author&gt;&lt;author&gt;Li X,&lt;/author&gt;&lt;author&gt;Gu Z,&lt;/author&gt;&lt;author&gt;Zhao J,&lt;/author&gt;&lt;author&gt;Zhang H,&lt;/author&gt;&lt;author&gt;Chen W,&lt;/author&gt;&lt;author&gt;Wang G&lt;/author&gt;&lt;/authors&gt;&lt;/contributors&gt;&lt;titles&gt;&lt;title&gt;Bifidobacterium adolescentis Isolated from Different Hosts Modifies the Intestinal Microbiota and Displays Differential Metabolic and Immunomodulatory Properties in Mice Fed a High-Fat Diet&lt;/title&gt;&lt;secondary-title&gt;Nutrients&lt;/secondary-title&gt;&lt;/titles&gt;&lt;periodical&gt;&lt;full-title&gt;Nutrients&lt;/full-title&gt;&lt;/periodical&gt;&lt;pages&gt;1017&lt;/pages&gt;&lt;volume&gt;13&lt;/volume&gt;&lt;number&gt;3&lt;/number&gt;&lt;dates&gt;&lt;year&gt;2021&lt;/year&gt;&lt;/dates&gt;&lt;urls&gt;&lt;/urls&gt;&lt;/record&gt;&lt;/Cite&gt;&lt;/EndNote&gt;</w:instrText>
      </w:r>
      <w:r w:rsidR="00624863">
        <w:fldChar w:fldCharType="separate"/>
      </w:r>
      <w:r w:rsidR="00241BFE">
        <w:rPr>
          <w:noProof/>
        </w:rPr>
        <w:t>(Wang B et al., 2021)</w:t>
      </w:r>
      <w:r w:rsidR="00624863">
        <w:fldChar w:fldCharType="end"/>
      </w:r>
      <w:r w:rsidR="0062583A">
        <w:t xml:space="preserve">. </w:t>
      </w:r>
      <w:r w:rsidR="00891136">
        <w:t xml:space="preserve">This links the role of the microbiota to reduction of adiposity, </w:t>
      </w:r>
      <w:r w:rsidR="0062583A">
        <w:t>metabolic syndrome</w:t>
      </w:r>
      <w:r w:rsidR="00891136">
        <w:t>, and changes to lipid metabolism</w:t>
      </w:r>
      <w:r w:rsidR="0062583A">
        <w:t xml:space="preserve">. </w:t>
      </w:r>
    </w:p>
    <w:p w14:paraId="02CC52E4" w14:textId="4FA8F90C" w:rsidR="000F7F53" w:rsidRPr="000F7F53" w:rsidRDefault="000F7F53" w:rsidP="007A5EEB">
      <w:pPr>
        <w:spacing w:line="480" w:lineRule="auto"/>
        <w:jc w:val="both"/>
        <w:rPr>
          <w:b/>
          <w:bCs/>
          <w:u w:val="single"/>
        </w:rPr>
      </w:pPr>
      <w:r w:rsidRPr="000F7F53">
        <w:rPr>
          <w:b/>
          <w:bCs/>
          <w:u w:val="single"/>
        </w:rPr>
        <w:t>3.2.1 Mechanisms of crosstalk between gut and adipose tissue</w:t>
      </w:r>
    </w:p>
    <w:p w14:paraId="11282207" w14:textId="3056EFAA" w:rsidR="00D826A7" w:rsidRDefault="00C30858" w:rsidP="007A5EEB">
      <w:pPr>
        <w:spacing w:line="480" w:lineRule="auto"/>
        <w:jc w:val="both"/>
      </w:pPr>
      <w:r>
        <w:t xml:space="preserve">Endocrine signalling between the WAT and the gut-brain axis further contributes to regulating </w:t>
      </w:r>
      <w:r w:rsidR="00B44098">
        <w:t>energy storage and obesity</w:t>
      </w:r>
      <w:r w:rsidR="00902C74">
        <w:t xml:space="preserve"> </w:t>
      </w:r>
      <w:r w:rsidR="00902C74">
        <w:fldChar w:fldCharType="begin"/>
      </w:r>
      <w:r w:rsidR="00241BFE">
        <w:instrText xml:space="preserve"> ADDIN EN.CITE &lt;EndNote&gt;&lt;Cite&gt;&lt;Author&gt;Cheng Y&lt;/Author&gt;&lt;Year&gt;2020 &lt;/Year&gt;&lt;RecNum&gt;1327&lt;/RecNum&gt;&lt;DisplayText&gt;(Cheng Y and Liu J, 2020 , Ya H et al., 2020)&lt;/DisplayText&gt;&lt;record&gt;&lt;rec-number&gt;1327&lt;/rec-number&gt;&lt;foreign-keys&gt;&lt;key app="EN" db-id="z2a2f2ts2z05aweesrrxwascpvr0s2wwvwvd" timestamp="1720515214"&gt;1327&lt;/key&gt;&lt;/foreign-keys&gt;&lt;ref-type name="Journal Article"&gt;17&lt;/ref-type&gt;&lt;contributors&gt;&lt;authors&gt;&lt;author&gt;Cheng Y,&lt;/author&gt;&lt;author&gt;Liu J,&lt;/author&gt;&lt;/authors&gt;&lt;/contributors&gt;&lt;titles&gt;&lt;title&gt;Effect of Lactobacillus rhamnosus GG on Energy Metabolism, Leptin Resistance, and Gut Microbiota in Mice with Diet-Induced Obesity&lt;/title&gt;&lt;secondary-title&gt;Nutrients&lt;/secondary-title&gt;&lt;/titles&gt;&lt;periodical&gt;&lt;full-title&gt;Nutrients&lt;/full-title&gt;&lt;/periodical&gt;&lt;pages&gt;2557&lt;/pages&gt;&lt;volume&gt;12&lt;/volume&gt;&lt;number&gt;9&lt;/number&gt;&lt;dates&gt;&lt;year&gt;2020 &lt;/year&gt;&lt;/dates&gt;&lt;urls&gt;&lt;/urls&gt;&lt;/record&gt;&lt;/Cite&gt;&lt;Cite&gt;&lt;Author&gt;Ya H&lt;/Author&gt;&lt;Year&gt;2020&lt;/Year&gt;&lt;RecNum&gt;1328&lt;/RecNum&gt;&lt;record&gt;&lt;rec-number&gt;1328&lt;/rec-number&gt;&lt;foreign-keys&gt;&lt;key app="EN" db-id="z2a2f2ts2z05aweesrrxwascpvr0s2wwvwvd" timestamp="1720516015"&gt;1328&lt;/key&gt;&lt;/foreign-keys&gt;&lt;ref-type name="Journal Article"&gt;17&lt;/ref-type&gt;&lt;contributors&gt;&lt;authors&gt;&lt;author&gt;Ya H,&lt;/author&gt;&lt;author&gt;Fan C,&lt;/author&gt;&lt;author&gt;Lu Y,&lt;/author&gt;&lt;author&gt;Fan X,&lt;/author&gt;&lt;author&gt;Xia L,&lt;/author&gt;&lt;author&gt;Li P,&lt;/author&gt;&lt;author&gt;Wang R,&lt;/author&gt;&lt;author&gt;Tang T,&lt;/author&gt;&lt;author&gt;Wang Y,&lt;/author&gt;&lt;author&gt;Qi K,&lt;/author&gt;&lt;/authors&gt;&lt;/contributors&gt;&lt;titles&gt;&lt;title&gt;Alteration of gut microbiota affects expression of adiponectin and resistin through modifying DNA methylation in high-fat diet-induced obese mice&lt;/title&gt;&lt;secondary-title&gt;Genes Nutr&lt;/secondary-title&gt;&lt;/titles&gt;&lt;periodical&gt;&lt;full-title&gt;Genes Nutr&lt;/full-title&gt;&lt;/periodical&gt;&lt;pages&gt;12&lt;/pages&gt;&lt;volume&gt;15&lt;/volume&gt;&lt;dates&gt;&lt;year&gt;2020&lt;/year&gt;&lt;/dates&gt;&lt;urls&gt;&lt;/urls&gt;&lt;/record&gt;&lt;/Cite&gt;&lt;/EndNote&gt;</w:instrText>
      </w:r>
      <w:r w:rsidR="00902C74">
        <w:fldChar w:fldCharType="separate"/>
      </w:r>
      <w:r w:rsidR="00241BFE">
        <w:rPr>
          <w:noProof/>
        </w:rPr>
        <w:t>(Cheng Y and Liu J, 2020 , Ya H et al., 2020)</w:t>
      </w:r>
      <w:r w:rsidR="00902C74">
        <w:fldChar w:fldCharType="end"/>
      </w:r>
      <w:r w:rsidR="00B44098">
        <w:t xml:space="preserve">. Leptin, secreted by the adipose tissue </w:t>
      </w:r>
      <w:r w:rsidR="00B44098">
        <w:lastRenderedPageBreak/>
        <w:t xml:space="preserve">in proportion to mass, </w:t>
      </w:r>
      <w:r w:rsidR="00495923">
        <w:t>signals via the CNS</w:t>
      </w:r>
      <w:r w:rsidR="00826258">
        <w:t xml:space="preserve"> to regulate lipid metabolism</w:t>
      </w:r>
      <w:r w:rsidR="00E3244D">
        <w:t xml:space="preserve"> </w:t>
      </w:r>
      <w:r w:rsidR="00E3244D">
        <w:fldChar w:fldCharType="begin"/>
      </w:r>
      <w:r w:rsidR="00241BFE">
        <w:instrText xml:space="preserve"> ADDIN EN.CITE &lt;EndNote&gt;&lt;Cite&gt;&lt;Author&gt;Caron&lt;/Author&gt;&lt;Year&gt;2018 &lt;/Year&gt;&lt;RecNum&gt;1326&lt;/RecNum&gt;&lt;DisplayText&gt;(Caron et al., 2018 , Shaikh SR et al., 2024)&lt;/DisplayText&gt;&lt;record&gt;&lt;rec-number&gt;1326&lt;/rec-number&gt;&lt;foreign-keys&gt;&lt;key app="EN" db-id="z2a2f2ts2z05aweesrrxwascpvr0s2wwvwvd" timestamp="1720515039"&gt;1326&lt;/key&gt;&lt;/foreign-keys&gt;&lt;ref-type name="Journal Article"&gt;17&lt;/ref-type&gt;&lt;contributors&gt;&lt;authors&gt;&lt;author&gt;Caron, A &lt;/author&gt;&lt;author&gt;Lee S, &lt;/author&gt;&lt;author&gt;Elmquist JK,&lt;/author&gt;&lt;author&gt;Gautron L,&lt;/author&gt;&lt;/authors&gt;&lt;/contributors&gt;&lt;titles&gt;&lt;title&gt;Leptin and brain–adipose crosstalks&lt;/title&gt;&lt;secondary-title&gt;Nat Rev Neurosci.&lt;/secondary-title&gt;&lt;/titles&gt;&lt;periodical&gt;&lt;full-title&gt;Nat Rev Neurosci.&lt;/full-title&gt;&lt;/periodical&gt;&lt;pages&gt;153–165&lt;/pages&gt;&lt;volume&gt;19&lt;/volume&gt;&lt;number&gt;3&lt;/number&gt;&lt;dates&gt;&lt;year&gt;2018 &lt;/year&gt;&lt;/dates&gt;&lt;urls&gt;&lt;/urls&gt;&lt;/record&gt;&lt;/Cite&gt;&lt;Cite&gt;&lt;Author&gt;Shaikh SR&lt;/Author&gt;&lt;Year&gt;2024&lt;/Year&gt;&lt;RecNum&gt;1330&lt;/RecNum&gt;&lt;record&gt;&lt;rec-number&gt;1330&lt;/rec-number&gt;&lt;foreign-keys&gt;&lt;key app="EN" db-id="z2a2f2ts2z05aweesrrxwascpvr0s2wwvwvd" timestamp="1720529316"&gt;1330&lt;/key&gt;&lt;/foreign-keys&gt;&lt;ref-type name="Journal Article"&gt;17&lt;/ref-type&gt;&lt;contributors&gt;&lt;authors&gt;&lt;author&gt;Shaikh SR,&lt;/author&gt;&lt;author&gt;Beck MA,&lt;/author&gt;&lt;author&gt;Alwarawrah Y,&lt;/author&gt;&lt;author&gt;MacIver NJ,&lt;/author&gt;&lt;/authors&gt;&lt;/contributors&gt;&lt;titles&gt;&lt;title&gt;Emerging mechanisms of obesity-associated immune dysfunction&lt;/title&gt;&lt;secondary-title&gt;Nature Reviews Endocrinology&lt;/secondary-title&gt;&lt;/titles&gt;&lt;periodical&gt;&lt;full-title&gt;Nature Reviews Endocrinology&lt;/full-title&gt;&lt;/periodical&gt;&lt;pages&gt;136–148&lt;/pages&gt;&lt;volume&gt;20&lt;/volume&gt;&lt;dates&gt;&lt;year&gt;2024&lt;/year&gt;&lt;/dates&gt;&lt;urls&gt;&lt;/urls&gt;&lt;/record&gt;&lt;/Cite&gt;&lt;/EndNote&gt;</w:instrText>
      </w:r>
      <w:r w:rsidR="00E3244D">
        <w:fldChar w:fldCharType="separate"/>
      </w:r>
      <w:r w:rsidR="00241BFE">
        <w:rPr>
          <w:noProof/>
        </w:rPr>
        <w:t>(Caron et al., 2018 , Shaikh SR et al., 2024)</w:t>
      </w:r>
      <w:r w:rsidR="00E3244D">
        <w:fldChar w:fldCharType="end"/>
      </w:r>
      <w:r w:rsidR="00044409">
        <w:t xml:space="preserve">. Leptin secretion has been shown to be affected by changes in intestinal microbiota </w:t>
      </w:r>
      <w:r w:rsidR="00CC2515">
        <w:t>in which reversal of leptin resistance following high fat diet was observed in mice,</w:t>
      </w:r>
      <w:r w:rsidR="00E51B4A">
        <w:t xml:space="preserve"> alongside increased </w:t>
      </w:r>
      <w:r w:rsidR="001243E5">
        <w:t xml:space="preserve">expression of thermogenic and lipid metabolism </w:t>
      </w:r>
      <w:r w:rsidR="009162C5">
        <w:t>related genes in the adipose tissue</w:t>
      </w:r>
      <w:r w:rsidR="00AE31EB">
        <w:t xml:space="preserve"> </w:t>
      </w:r>
      <w:r w:rsidR="00417AC2">
        <w:fldChar w:fldCharType="begin"/>
      </w:r>
      <w:r w:rsidR="00241BFE">
        <w:instrText xml:space="preserve"> ADDIN EN.CITE &lt;EndNote&gt;&lt;Cite&gt;&lt;Author&gt;Cheng Y&lt;/Author&gt;&lt;Year&gt;2020 &lt;/Year&gt;&lt;RecNum&gt;1327&lt;/RecNum&gt;&lt;DisplayText&gt;(Cheng Y and Liu J, 2020 )&lt;/DisplayText&gt;&lt;record&gt;&lt;rec-number&gt;1327&lt;/rec-number&gt;&lt;foreign-keys&gt;&lt;key app="EN" db-id="z2a2f2ts2z05aweesrrxwascpvr0s2wwvwvd" timestamp="1720515214"&gt;1327&lt;/key&gt;&lt;/foreign-keys&gt;&lt;ref-type name="Journal Article"&gt;17&lt;/ref-type&gt;&lt;contributors&gt;&lt;authors&gt;&lt;author&gt;Cheng Y,&lt;/author&gt;&lt;author&gt;Liu J,&lt;/author&gt;&lt;/authors&gt;&lt;/contributors&gt;&lt;titles&gt;&lt;title&gt;Effect of Lactobacillus rhamnosus GG on Energy Metabolism, Leptin Resistance, and Gut Microbiota in Mice with Diet-Induced Obesity&lt;/title&gt;&lt;secondary-title&gt;Nutrients&lt;/secondary-title&gt;&lt;/titles&gt;&lt;periodical&gt;&lt;full-title&gt;Nutrients&lt;/full-title&gt;&lt;/periodical&gt;&lt;pages&gt;2557&lt;/pages&gt;&lt;volume&gt;12&lt;/volume&gt;&lt;number&gt;9&lt;/number&gt;&lt;dates&gt;&lt;year&gt;2020 &lt;/year&gt;&lt;/dates&gt;&lt;urls&gt;&lt;/urls&gt;&lt;/record&gt;&lt;/Cite&gt;&lt;/EndNote&gt;</w:instrText>
      </w:r>
      <w:r w:rsidR="00417AC2">
        <w:fldChar w:fldCharType="separate"/>
      </w:r>
      <w:r w:rsidR="00241BFE">
        <w:rPr>
          <w:noProof/>
        </w:rPr>
        <w:t>(Cheng Y and Liu J, 2020 )</w:t>
      </w:r>
      <w:r w:rsidR="00417AC2">
        <w:fldChar w:fldCharType="end"/>
      </w:r>
      <w:r w:rsidR="009162C5">
        <w:t xml:space="preserve">. </w:t>
      </w:r>
      <w:r w:rsidR="00C66213">
        <w:t xml:space="preserve">In addition, the adipokines adiponectin and resistin </w:t>
      </w:r>
      <w:r w:rsidR="00982238">
        <w:t xml:space="preserve">modulate changes in microbiota. Use of antibiotics in </w:t>
      </w:r>
      <w:r w:rsidR="001317C5">
        <w:t>diet induced obes</w:t>
      </w:r>
      <w:r w:rsidR="005B2890">
        <w:t xml:space="preserve">e </w:t>
      </w:r>
      <w:r w:rsidR="00982238">
        <w:t xml:space="preserve">mice resulted in </w:t>
      </w:r>
      <w:r w:rsidR="006D2842">
        <w:t xml:space="preserve">decreased mRNA expression of adiponectin and resistin </w:t>
      </w:r>
      <w:r w:rsidR="00721420">
        <w:t xml:space="preserve">alongside increased expression of </w:t>
      </w:r>
      <w:r w:rsidR="007C4E2A">
        <w:t>p</w:t>
      </w:r>
      <w:r w:rsidR="007C4E2A" w:rsidRPr="007C4E2A">
        <w:t xml:space="preserve">eroxisome proliferator-activated receptor-alpha </w:t>
      </w:r>
      <w:r w:rsidR="007C4E2A">
        <w:t>(</w:t>
      </w:r>
      <w:r w:rsidR="00721420" w:rsidRPr="007C4E2A">
        <w:rPr>
          <w:i/>
          <w:iCs/>
        </w:rPr>
        <w:t>PPAR</w:t>
      </w:r>
      <w:r w:rsidR="006441C3">
        <w:rPr>
          <w:i/>
          <w:iCs/>
        </w:rPr>
        <w:t>A</w:t>
      </w:r>
      <w:r w:rsidR="007C4E2A">
        <w:rPr>
          <w:rFonts w:cstheme="minorHAnsi"/>
        </w:rPr>
        <w:t>)</w:t>
      </w:r>
      <w:r w:rsidR="00721420">
        <w:t xml:space="preserve">, </w:t>
      </w:r>
      <w:r w:rsidR="00FE0399">
        <w:t>p</w:t>
      </w:r>
      <w:r w:rsidR="00FE0399" w:rsidRPr="00FE0399">
        <w:t xml:space="preserve">eroxisome proliferator-activated receptor-gamma coactivator-1alpha </w:t>
      </w:r>
      <w:r w:rsidR="00FE0399">
        <w:t>(</w:t>
      </w:r>
      <w:r w:rsidR="002974F1" w:rsidRPr="002974F1">
        <w:rPr>
          <w:i/>
          <w:iCs/>
        </w:rPr>
        <w:t>PPARGC1A</w:t>
      </w:r>
      <w:r w:rsidR="00FE0399">
        <w:t xml:space="preserve">) </w:t>
      </w:r>
      <w:r w:rsidR="00721420" w:rsidRPr="00FE0399">
        <w:t>and</w:t>
      </w:r>
      <w:r w:rsidR="00721420">
        <w:t xml:space="preserve"> </w:t>
      </w:r>
      <w:r w:rsidR="004C62FB">
        <w:t>adipose triglyceride lipase (</w:t>
      </w:r>
      <w:r w:rsidR="004C62FB" w:rsidRPr="004C62FB">
        <w:rPr>
          <w:i/>
          <w:iCs/>
        </w:rPr>
        <w:t>PNPLA2</w:t>
      </w:r>
      <w:r w:rsidR="004C62FB">
        <w:t>)</w:t>
      </w:r>
      <w:r w:rsidR="00721420">
        <w:t xml:space="preserve"> </w:t>
      </w:r>
      <w:r w:rsidR="004C3BF1">
        <w:t>which are associated with</w:t>
      </w:r>
      <w:r w:rsidR="00721420">
        <w:t xml:space="preserve"> fat oxidation and thermogenesi</w:t>
      </w:r>
      <w:r w:rsidR="00C83CEB">
        <w:t>s</w:t>
      </w:r>
      <w:r w:rsidR="003654E4">
        <w:t xml:space="preserve"> </w:t>
      </w:r>
      <w:r w:rsidR="003654E4">
        <w:fldChar w:fldCharType="begin"/>
      </w:r>
      <w:r w:rsidR="00241BFE">
        <w:instrText xml:space="preserve"> ADDIN EN.CITE &lt;EndNote&gt;&lt;Cite&gt;&lt;Author&gt;Ya H&lt;/Author&gt;&lt;Year&gt;2020&lt;/Year&gt;&lt;RecNum&gt;1328&lt;/RecNum&gt;&lt;DisplayText&gt;(Ya H et al., 2020)&lt;/DisplayText&gt;&lt;record&gt;&lt;rec-number&gt;1328&lt;/rec-number&gt;&lt;foreign-keys&gt;&lt;key app="EN" db-id="z2a2f2ts2z05aweesrrxwascpvr0s2wwvwvd" timestamp="1720516015"&gt;1328&lt;/key&gt;&lt;/foreign-keys&gt;&lt;ref-type name="Journal Article"&gt;17&lt;/ref-type&gt;&lt;contributors&gt;&lt;authors&gt;&lt;author&gt;Ya H,&lt;/author&gt;&lt;author&gt;Fan C,&lt;/author&gt;&lt;author&gt;Lu Y,&lt;/author&gt;&lt;author&gt;Fan X,&lt;/author&gt;&lt;author&gt;Xia L,&lt;/author&gt;&lt;author&gt;Li P,&lt;/author&gt;&lt;author&gt;Wang R,&lt;/author&gt;&lt;author&gt;Tang T,&lt;/author&gt;&lt;author&gt;Wang Y,&lt;/author&gt;&lt;author&gt;Qi K,&lt;/author&gt;&lt;/authors&gt;&lt;/contributors&gt;&lt;titles&gt;&lt;title&gt;Alteration of gut microbiota affects expression of adiponectin and resistin through modifying DNA methylation in high-fat diet-induced obese mice&lt;/title&gt;&lt;secondary-title&gt;Genes Nutr&lt;/secondary-title&gt;&lt;/titles&gt;&lt;periodical&gt;&lt;full-title&gt;Genes Nutr&lt;/full-title&gt;&lt;/periodical&gt;&lt;pages&gt;12&lt;/pages&gt;&lt;volume&gt;15&lt;/volume&gt;&lt;dates&gt;&lt;year&gt;2020&lt;/year&gt;&lt;/dates&gt;&lt;urls&gt;&lt;/urls&gt;&lt;/record&gt;&lt;/Cite&gt;&lt;/EndNote&gt;</w:instrText>
      </w:r>
      <w:r w:rsidR="003654E4">
        <w:fldChar w:fldCharType="separate"/>
      </w:r>
      <w:r w:rsidR="00241BFE">
        <w:rPr>
          <w:noProof/>
        </w:rPr>
        <w:t>(Ya H et al., 2020)</w:t>
      </w:r>
      <w:r w:rsidR="003654E4">
        <w:fldChar w:fldCharType="end"/>
      </w:r>
      <w:r w:rsidR="00C83CEB">
        <w:t>.</w:t>
      </w:r>
      <w:r w:rsidR="001D2CEF">
        <w:t xml:space="preserve"> </w:t>
      </w:r>
      <w:r w:rsidR="001657E6">
        <w:t>Of important note is the regulation of such adipokines in obesity</w:t>
      </w:r>
      <w:r w:rsidR="00B8370C">
        <w:t xml:space="preserve">. Increased leptin and resistin, and reduced adiponectin are observed in obesity and </w:t>
      </w:r>
      <w:r w:rsidR="00B20901">
        <w:t xml:space="preserve">are </w:t>
      </w:r>
      <w:r w:rsidR="00B8370C">
        <w:t>associated with inflammatory stat</w:t>
      </w:r>
      <w:r w:rsidR="00B20901">
        <w:t>us</w:t>
      </w:r>
      <w:r w:rsidR="00C51A2D">
        <w:t xml:space="preserve"> </w:t>
      </w:r>
      <w:r w:rsidR="00C51A2D">
        <w:fldChar w:fldCharType="begin"/>
      </w:r>
      <w:r w:rsidR="00241BFE">
        <w:instrText xml:space="preserve"> ADDIN EN.CITE &lt;EndNote&gt;&lt;Cite&gt;&lt;Author&gt;Zorena K&lt;/Author&gt;&lt;RecNum&gt;1362&lt;/RecNum&gt;&lt;DisplayText&gt;(Zorena K et al.)&lt;/DisplayText&gt;&lt;record&gt;&lt;rec-number&gt;1362&lt;/rec-number&gt;&lt;foreign-keys&gt;&lt;key app="EN" db-id="z2a2f2ts2z05aweesrrxwascpvr0s2wwvwvd" timestamp="1721211542"&gt;1362&lt;/key&gt;&lt;/foreign-keys&gt;&lt;ref-type name="Journal Article"&gt;17&lt;/ref-type&gt;&lt;contributors&gt;&lt;authors&gt;&lt;author&gt;Zorena K, &lt;/author&gt;&lt;author&gt;Jachimowicz-Duda O, &lt;/author&gt;&lt;author&gt;&lt;style face="normal" font="default" charset="238" size="100%"&gt;Ślęzak D, &lt;/style&gt;&lt;/author&gt;&lt;author&gt;&lt;style face="normal" font="default" charset="238" size="100%"&gt;Robakowska M, &lt;/style&gt;&lt;/author&gt;&lt;author&gt;&lt;style face="normal" font="default" charset="238" size="100%"&gt;Mrugacz M&lt;/style&gt;&lt;/author&gt;&lt;/authors&gt;&lt;/contributors&gt;&lt;titles&gt;&lt;title&gt;&lt;style face="normal" font="default" charset="238" size="100%"&gt;Adipokines and Obesity. Potential Link to Metabolic Disorders and Chronic Complications. &lt;/style&gt;&lt;/title&gt;&lt;secondary-title&gt;&lt;style face="normal" font="default" charset="238" size="100%"&gt;International Journal of Molecular Sciences&lt;/style&gt;&lt;/secondary-title&gt;&lt;/titles&gt;&lt;periodical&gt;&lt;full-title&gt;International Journal of Molecular Sciences&lt;/full-title&gt;&lt;/periodical&gt;&lt;pages&gt;&lt;style face="normal" font="default" charset="238" size="100%"&gt;3570&lt;/style&gt;&lt;/pages&gt;&lt;volume&gt;&lt;style face="normal" font="default" charset="238" size="100%"&gt;21&lt;/style&gt;&lt;/volume&gt;&lt;number&gt;&lt;style face="normal" font="default" charset="238" size="100%"&gt;10&lt;/style&gt;&lt;/number&gt;&lt;dates&gt;&lt;/dates&gt;&lt;urls&gt;&lt;/urls&gt;&lt;/record&gt;&lt;/Cite&gt;&lt;/EndNote&gt;</w:instrText>
      </w:r>
      <w:r w:rsidR="00C51A2D">
        <w:fldChar w:fldCharType="separate"/>
      </w:r>
      <w:r w:rsidR="00241BFE">
        <w:rPr>
          <w:noProof/>
        </w:rPr>
        <w:t>(Zorena K et al.)</w:t>
      </w:r>
      <w:r w:rsidR="00C51A2D">
        <w:fldChar w:fldCharType="end"/>
      </w:r>
      <w:r w:rsidR="00B8370C">
        <w:t xml:space="preserve">. In addition, modification of the intestinal microbiome </w:t>
      </w:r>
      <w:r w:rsidR="00085F49">
        <w:t xml:space="preserve">richness and </w:t>
      </w:r>
      <w:r w:rsidR="00A6386C">
        <w:t xml:space="preserve">phylogenetic </w:t>
      </w:r>
      <w:r w:rsidR="00085F49">
        <w:t xml:space="preserve">diversity </w:t>
      </w:r>
      <w:r w:rsidR="00B8370C">
        <w:t>is observed in obesity</w:t>
      </w:r>
      <w:r w:rsidR="00D834EE">
        <w:t>,</w:t>
      </w:r>
      <w:r w:rsidR="005847D8">
        <w:t xml:space="preserve"> as reviewed </w:t>
      </w:r>
      <w:r w:rsidR="00E4276C">
        <w:t xml:space="preserve">elsewhere </w:t>
      </w:r>
      <w:r w:rsidR="00D834EE">
        <w:fldChar w:fldCharType="begin">
          <w:fldData xml:space="preserve">PEVuZE5vdGU+PENpdGU+PEF1dGhvcj5BbmdlbGluaTwvQXV0aG9yPjxZZWFyPjIwMjQ8L1llYXI+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</w:fldData>
        </w:fldChar>
      </w:r>
      <w:r w:rsidR="00241BFE">
        <w:instrText xml:space="preserve"> ADDIN EN.CITE </w:instrText>
      </w:r>
      <w:r w:rsidR="00241BFE">
        <w:fldChar w:fldCharType="begin">
          <w:fldData xml:space="preserve">PEVuZE5vdGU+PENpdGU+PEF1dGhvcj5BbmdlbGluaTwvQXV0aG9yPjxZZWFyPjIwMjQ8L1llYXI+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</w:fldData>
        </w:fldChar>
      </w:r>
      <w:r w:rsidR="00241BFE">
        <w:instrText xml:space="preserve"> ADDIN EN.CITE.DATA </w:instrText>
      </w:r>
      <w:r w:rsidR="00241BFE">
        <w:fldChar w:fldCharType="end"/>
      </w:r>
      <w:r w:rsidR="00D834EE">
        <w:fldChar w:fldCharType="separate"/>
      </w:r>
      <w:r w:rsidR="00241BFE">
        <w:rPr>
          <w:noProof/>
        </w:rPr>
        <w:t>(Angelini et al., 2024)</w:t>
      </w:r>
      <w:r w:rsidR="00D834EE">
        <w:fldChar w:fldCharType="end"/>
      </w:r>
      <w:r w:rsidR="00D834EE">
        <w:t xml:space="preserve">, </w:t>
      </w:r>
      <w:r w:rsidR="006458F2">
        <w:t xml:space="preserve">with several reports noting an increased </w:t>
      </w:r>
      <w:r w:rsidR="006458F2" w:rsidRPr="000E50DD">
        <w:rPr>
          <w:i/>
          <w:iCs/>
        </w:rPr>
        <w:t>Firmicutes</w:t>
      </w:r>
      <w:r w:rsidR="000E50DD">
        <w:t>/</w:t>
      </w:r>
      <w:r w:rsidR="006458F2" w:rsidRPr="000E50DD">
        <w:rPr>
          <w:i/>
          <w:iCs/>
        </w:rPr>
        <w:t>Bacteroides</w:t>
      </w:r>
      <w:r w:rsidR="006458F2">
        <w:t xml:space="preserve"> ratio</w:t>
      </w:r>
      <w:r w:rsidR="004E696F">
        <w:t xml:space="preserve"> </w:t>
      </w:r>
      <w:r w:rsidR="004E696F">
        <w:fldChar w:fldCharType="begin">
          <w:fldData xml:space="preserve">PEVuZE5vdGU+PENpdGU+PEF1dGhvcj5BbmdlbGluaTwvQXV0aG9yPjxZZWFyPjIwMjQ8L1llYXI+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</w:fldData>
        </w:fldChar>
      </w:r>
      <w:r w:rsidR="00241BFE">
        <w:instrText xml:space="preserve"> ADDIN EN.CITE </w:instrText>
      </w:r>
      <w:r w:rsidR="00241BFE">
        <w:fldChar w:fldCharType="begin">
          <w:fldData xml:space="preserve">PEVuZE5vdGU+PENpdGU+PEF1dGhvcj5BbmdlbGluaTwvQXV0aG9yPjxZZWFyPjIwMjQ8L1llYXI+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</w:fldData>
        </w:fldChar>
      </w:r>
      <w:r w:rsidR="00241BFE">
        <w:instrText xml:space="preserve"> ADDIN EN.CITE.DATA </w:instrText>
      </w:r>
      <w:r w:rsidR="00241BFE">
        <w:fldChar w:fldCharType="end"/>
      </w:r>
      <w:r w:rsidR="004E696F">
        <w:fldChar w:fldCharType="separate"/>
      </w:r>
      <w:r w:rsidR="00241BFE">
        <w:rPr>
          <w:noProof/>
        </w:rPr>
        <w:t>(Angelini et al., 2024)</w:t>
      </w:r>
      <w:r w:rsidR="004E696F">
        <w:fldChar w:fldCharType="end"/>
      </w:r>
      <w:r w:rsidR="006458F2">
        <w:t>,</w:t>
      </w:r>
      <w:r w:rsidR="003545C0">
        <w:t xml:space="preserve"> which may link </w:t>
      </w:r>
      <w:r w:rsidR="00C1764E">
        <w:t>the observed dysregulation in adipokines</w:t>
      </w:r>
      <w:r w:rsidR="003545C0">
        <w:t>.</w:t>
      </w:r>
      <w:r w:rsidR="00C1764E">
        <w:t xml:space="preserve"> </w:t>
      </w:r>
    </w:p>
    <w:p w14:paraId="3AC65D70" w14:textId="77777777" w:rsidR="00A4579B" w:rsidRPr="00A828BD" w:rsidRDefault="00A4579B" w:rsidP="007A5EEB">
      <w:pPr>
        <w:spacing w:line="480" w:lineRule="auto"/>
        <w:jc w:val="both"/>
        <w:rPr>
          <w:b/>
          <w:bCs/>
          <w:u w:val="single"/>
        </w:rPr>
      </w:pPr>
      <w:r w:rsidRPr="00A828BD">
        <w:rPr>
          <w:b/>
          <w:bCs/>
          <w:u w:val="single"/>
        </w:rPr>
        <w:t>3</w:t>
      </w:r>
      <w:r w:rsidRPr="00C25F95">
        <w:rPr>
          <w:b/>
          <w:bCs/>
          <w:u w:val="single"/>
        </w:rPr>
        <w:t>.2.2. Role of oxylipins in gut-adipose crosstalk</w:t>
      </w:r>
    </w:p>
    <w:p w14:paraId="728D93BA" w14:textId="12102961" w:rsidR="004668C5" w:rsidRDefault="00C1764E" w:rsidP="007A5EEB">
      <w:pPr>
        <w:spacing w:line="480" w:lineRule="auto"/>
        <w:jc w:val="both"/>
      </w:pPr>
      <w:r>
        <w:t>In addition to adipokines, there</w:t>
      </w:r>
      <w:r w:rsidR="00915390">
        <w:t xml:space="preserve"> are several reports of changes to oxylipins</w:t>
      </w:r>
      <w:r w:rsidR="005407C3">
        <w:t xml:space="preserve"> and endocannabinoids</w:t>
      </w:r>
      <w:r w:rsidR="00915390">
        <w:t xml:space="preserve"> in </w:t>
      </w:r>
      <w:r w:rsidR="00FF079C">
        <w:t xml:space="preserve">human obesity </w:t>
      </w:r>
      <w:r w:rsidR="006A1B63">
        <w:fldChar w:fldCharType="begin">
          <w:fldData xml:space="preserve">PEVuZE5vdGU+PENpdGU+PEF1dGhvcj5Mb3Blei1WaWNhcmlvPC9BdXRob3I+PFllYXI+MjAxOTwv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</w:fldData>
        </w:fldChar>
      </w:r>
      <w:r w:rsidR="00241BFE">
        <w:instrText xml:space="preserve"> ADDIN EN.CITE </w:instrText>
      </w:r>
      <w:r w:rsidR="00241BFE">
        <w:fldChar w:fldCharType="begin">
          <w:fldData xml:space="preserve">PEVuZE5vdGU+PENpdGU+PEF1dGhvcj5Mb3Blei1WaWNhcmlvPC9BdXRob3I+PFllYXI+MjAxOTwv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</w:fldData>
        </w:fldChar>
      </w:r>
      <w:r w:rsidR="00241BFE">
        <w:instrText xml:space="preserve"> ADDIN EN.CITE.DATA </w:instrText>
      </w:r>
      <w:r w:rsidR="00241BFE">
        <w:fldChar w:fldCharType="end"/>
      </w:r>
      <w:r w:rsidR="006A1B63">
        <w:fldChar w:fldCharType="separate"/>
      </w:r>
      <w:r w:rsidR="00241BFE">
        <w:rPr>
          <w:noProof/>
        </w:rPr>
        <w:t>(Lopez-Vicario et al., 2019, Fisk et al., 2022, Fisk et al., 2021, Hateley et al., 2024)</w:t>
      </w:r>
      <w:r w:rsidR="006A1B63">
        <w:fldChar w:fldCharType="end"/>
      </w:r>
      <w:r w:rsidR="0011627B">
        <w:t>. D</w:t>
      </w:r>
      <w:r w:rsidR="002E13E7">
        <w:t>ysregulation of oxylipin</w:t>
      </w:r>
      <w:r w:rsidR="0011627B">
        <w:t>s,</w:t>
      </w:r>
      <w:r w:rsidR="000174AD">
        <w:t xml:space="preserve"> responses to LC n-3 PUFA</w:t>
      </w:r>
      <w:r w:rsidR="00BE0D64">
        <w:t xml:space="preserve"> and mechanisms of associated immune dysfunction </w:t>
      </w:r>
      <w:r w:rsidR="000174AD">
        <w:t xml:space="preserve">in obesity are </w:t>
      </w:r>
      <w:r w:rsidR="00F228C1">
        <w:t xml:space="preserve">eloquently described elsewhere </w:t>
      </w:r>
      <w:r w:rsidR="00DA1A7E">
        <w:fldChar w:fldCharType="begin"/>
      </w:r>
      <w:r w:rsidR="00241BFE">
        <w:instrText xml:space="preserve"> ADDIN EN.CITE &lt;EndNote&gt;&lt;Cite&gt;&lt;Author&gt;Shaikh SR&lt;/Author&gt;&lt;Year&gt;2024&lt;/Year&gt;&lt;RecNum&gt;1330&lt;/RecNum&gt;&lt;DisplayText&gt;(Shaikh SR et al., 2024, de Bus et al., 2019)&lt;/DisplayText&gt;&lt;record&gt;&lt;rec-number&gt;1330&lt;/rec-number&gt;&lt;foreign-keys&gt;&lt;key app="EN" db-id="z2a2f2ts2z05aweesrrxwascpvr0s2wwvwvd" timestamp="1720529316"&gt;1330&lt;/key&gt;&lt;/foreign-keys&gt;&lt;ref-type name="Journal Article"&gt;17&lt;/ref-type&gt;&lt;contributors&gt;&lt;authors&gt;&lt;author&gt;Shaikh SR,&lt;/author&gt;&lt;author&gt;Beck MA,&lt;/author&gt;&lt;author&gt;Alwarawrah Y,&lt;/author&gt;&lt;author&gt;MacIver NJ,&lt;/author&gt;&lt;/authors&gt;&lt;/contributors&gt;&lt;titles&gt;&lt;title&gt;Emerging mechanisms of obesity-associated immune dysfunction&lt;/title&gt;&lt;secondary-title&gt;Nature Reviews Endocrinology&lt;/secondary-title&gt;&lt;/titles&gt;&lt;periodical&gt;&lt;full-title&gt;Nature Reviews Endocrinology&lt;/full-title&gt;&lt;/periodical&gt;&lt;pages&gt;136–148&lt;/pages&gt;&lt;volume&gt;20&lt;/volume&gt;&lt;dates&gt;&lt;year&gt;2024&lt;/year&gt;&lt;/dates&gt;&lt;urls&gt;&lt;/urls&gt;&lt;/record&gt;&lt;/Cite&gt;&lt;Cite&gt;&lt;Author&gt;de Bus&lt;/Author&gt;&lt;Year&gt;2019&lt;/Year&gt;&lt;RecNum&gt;1332&lt;/RecNum&gt;&lt;record&gt;&lt;rec-number&gt;1332&lt;/rec-number&gt;&lt;foreign-keys&gt;&lt;key app="EN" db-id="z2a2f2ts2z05aweesrrxwascpvr0s2wwvwvd" timestamp="1720532299"&gt;1332&lt;/key&gt;&lt;/foreign-keys&gt;&lt;ref-type name="Journal Article"&gt;17&lt;/ref-type&gt;&lt;contributors&gt;&lt;authors&gt;&lt;author&gt;de Bus, I., &lt;/author&gt;&lt;author&gt;Witkamp, R., &lt;/author&gt;&lt;author&gt;Zuilhof, H., &lt;/author&gt;&lt;author&gt;Albada, B., &lt;/author&gt;&lt;author&gt;Balvers, M.&lt;/author&gt;&lt;/authors&gt;&lt;/contributors&gt;&lt;titles&gt;&lt;title&gt; The role of n-3 PUFA-derived fatty acid derivatives and their oxygenated metabolites in the modulation of inflammation.&lt;/title&gt;&lt;secondary-title&gt;Prostaglandins Other Lipid Mediat&lt;/secondary-title&gt;&lt;/titles&gt;&lt;periodical&gt;&lt;full-title&gt;Prostaglandins Other Lipid Mediat&lt;/full-title&gt;&lt;/periodical&gt;&lt;pages&gt;106351 &lt;/pages&gt;&lt;volume&gt;144&lt;/volume&gt;&lt;dates&gt;&lt;year&gt;2019&lt;/year&gt;&lt;/dates&gt;&lt;urls&gt;&lt;/urls&gt;&lt;/record&gt;&lt;/Cite&gt;&lt;/EndNote&gt;</w:instrText>
      </w:r>
      <w:r w:rsidR="00DA1A7E">
        <w:fldChar w:fldCharType="separate"/>
      </w:r>
      <w:r w:rsidR="00241BFE">
        <w:rPr>
          <w:noProof/>
        </w:rPr>
        <w:t>(Shaikh SR et al., 2024, de Bus et al., 2019)</w:t>
      </w:r>
      <w:r w:rsidR="00DA1A7E">
        <w:fldChar w:fldCharType="end"/>
      </w:r>
      <w:r w:rsidR="00DA1A7E">
        <w:t xml:space="preserve"> </w:t>
      </w:r>
      <w:r w:rsidR="00F228C1">
        <w:t>and will not be further described in this review</w:t>
      </w:r>
      <w:r w:rsidR="00E025BB">
        <w:t>.</w:t>
      </w:r>
      <w:r w:rsidR="002E13E7">
        <w:t xml:space="preserve"> </w:t>
      </w:r>
      <w:r w:rsidR="00C25F95">
        <w:t>There is evidence of</w:t>
      </w:r>
      <w:r w:rsidR="00374DAD">
        <w:t xml:space="preserve"> </w:t>
      </w:r>
      <w:r w:rsidR="00477819">
        <w:t xml:space="preserve">reduction of </w:t>
      </w:r>
      <w:r w:rsidR="00D2375E">
        <w:t>DHA derived oxylipins</w:t>
      </w:r>
      <w:r w:rsidR="00477819">
        <w:t xml:space="preserve"> </w:t>
      </w:r>
      <w:r w:rsidR="00E75EFA">
        <w:t>in</w:t>
      </w:r>
      <w:r w:rsidR="00477819">
        <w:t xml:space="preserve"> </w:t>
      </w:r>
      <w:r w:rsidR="002E37D9">
        <w:t>l</w:t>
      </w:r>
      <w:r w:rsidR="00F31B38">
        <w:t>eukocytes</w:t>
      </w:r>
      <w:r w:rsidR="00B24F45">
        <w:t xml:space="preserve"> </w:t>
      </w:r>
      <w:r w:rsidR="00B24F45">
        <w:fldChar w:fldCharType="begin">
          <w:fldData xml:space="preserve">PEVuZE5vdGU+PENpdGU+PEF1dGhvcj5Mb3Blei1WaWNhcmlvPC9BdXRob3I+PFllYXI+MjAxOTwv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</w:fldData>
        </w:fldChar>
      </w:r>
      <w:r w:rsidR="00241BFE">
        <w:instrText xml:space="preserve"> ADDIN EN.CITE </w:instrText>
      </w:r>
      <w:r w:rsidR="00241BFE">
        <w:fldChar w:fldCharType="begin">
          <w:fldData xml:space="preserve">PEVuZE5vdGU+PENpdGU+PEF1dGhvcj5Mb3Blei1WaWNhcmlvPC9BdXRob3I+PFllYXI+MjAxOTwv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</w:fldData>
        </w:fldChar>
      </w:r>
      <w:r w:rsidR="00241BFE">
        <w:instrText xml:space="preserve"> ADDIN EN.CITE.DATA </w:instrText>
      </w:r>
      <w:r w:rsidR="00241BFE">
        <w:fldChar w:fldCharType="end"/>
      </w:r>
      <w:r w:rsidR="00B24F45">
        <w:fldChar w:fldCharType="separate"/>
      </w:r>
      <w:r w:rsidR="00241BFE">
        <w:rPr>
          <w:noProof/>
        </w:rPr>
        <w:t>(Lopez-Vicario et al., 2019)</w:t>
      </w:r>
      <w:r w:rsidR="00B24F45">
        <w:fldChar w:fldCharType="end"/>
      </w:r>
      <w:r w:rsidR="00216A24">
        <w:t>, plasma</w:t>
      </w:r>
      <w:r w:rsidR="008F3EE7">
        <w:t xml:space="preserve"> </w:t>
      </w:r>
      <w:r w:rsidR="008F3EE7">
        <w:fldChar w:fldCharType="begin">
          <w:fldData xml:space="preserve">PEVuZE5vdGU+PENpdGU+PEF1dGhvcj5Mb3Blei1WaWNhcmlvPC9BdXRob3I+PFllYXI+MjAxOTwv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</w:fldData>
        </w:fldChar>
      </w:r>
      <w:r w:rsidR="00241BFE">
        <w:instrText xml:space="preserve"> ADDIN EN.CITE </w:instrText>
      </w:r>
      <w:r w:rsidR="00241BFE">
        <w:fldChar w:fldCharType="begin">
          <w:fldData xml:space="preserve">PEVuZE5vdGU+PENpdGU+PEF1dGhvcj5Mb3Blei1WaWNhcmlvPC9BdXRob3I+PFllYXI+MjAxOTwv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</w:fldData>
        </w:fldChar>
      </w:r>
      <w:r w:rsidR="00241BFE">
        <w:instrText xml:space="preserve"> ADDIN EN.CITE.DATA </w:instrText>
      </w:r>
      <w:r w:rsidR="00241BFE">
        <w:fldChar w:fldCharType="end"/>
      </w:r>
      <w:r w:rsidR="008F3EE7">
        <w:fldChar w:fldCharType="separate"/>
      </w:r>
      <w:r w:rsidR="00241BFE">
        <w:rPr>
          <w:noProof/>
        </w:rPr>
        <w:t>(Lopez-Vicario et al., 2019)</w:t>
      </w:r>
      <w:r w:rsidR="008F3EE7">
        <w:fldChar w:fldCharType="end"/>
      </w:r>
      <w:r w:rsidR="008F3EE7">
        <w:t xml:space="preserve"> </w:t>
      </w:r>
      <w:r w:rsidR="00216A24">
        <w:t>and WAT</w:t>
      </w:r>
      <w:r w:rsidR="008F3EE7">
        <w:t xml:space="preserve"> </w:t>
      </w:r>
      <w:r w:rsidR="008F3EE7">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 </w:instrText>
      </w:r>
      <w:r w:rsidR="00241BFE">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DATA </w:instrText>
      </w:r>
      <w:r w:rsidR="00241BFE">
        <w:fldChar w:fldCharType="end"/>
      </w:r>
      <w:r w:rsidR="008F3EE7">
        <w:fldChar w:fldCharType="separate"/>
      </w:r>
      <w:r w:rsidR="00241BFE">
        <w:rPr>
          <w:noProof/>
        </w:rPr>
        <w:t>(Fisk et al., 2022)</w:t>
      </w:r>
      <w:r w:rsidR="008F3EE7">
        <w:fldChar w:fldCharType="end"/>
      </w:r>
      <w:r w:rsidR="00F90313">
        <w:t xml:space="preserve">,  reduction </w:t>
      </w:r>
      <w:r w:rsidR="00E75EFA">
        <w:t>of</w:t>
      </w:r>
      <w:r w:rsidR="00F90313">
        <w:t xml:space="preserve"> resolvins </w:t>
      </w:r>
      <w:r w:rsidR="009F4F0C">
        <w:t>in WAT</w:t>
      </w:r>
      <w:r w:rsidR="008F3EE7">
        <w:t xml:space="preserve"> </w:t>
      </w:r>
      <w:r w:rsidR="008F3EE7">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 </w:instrText>
      </w:r>
      <w:r w:rsidR="00241BFE">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DATA </w:instrText>
      </w:r>
      <w:r w:rsidR="00241BFE">
        <w:fldChar w:fldCharType="end"/>
      </w:r>
      <w:r w:rsidR="008F3EE7">
        <w:fldChar w:fldCharType="separate"/>
      </w:r>
      <w:r w:rsidR="00241BFE">
        <w:rPr>
          <w:noProof/>
        </w:rPr>
        <w:t>(Fisk et al., 2022)</w:t>
      </w:r>
      <w:r w:rsidR="008F3EE7">
        <w:fldChar w:fldCharType="end"/>
      </w:r>
      <w:r w:rsidR="009F4F0C">
        <w:t xml:space="preserve">, reduction of lipoxin B4 in leukocytes </w:t>
      </w:r>
      <w:r w:rsidR="005721B7">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 </w:instrText>
      </w:r>
      <w:r w:rsidR="00241BFE">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DATA </w:instrText>
      </w:r>
      <w:r w:rsidR="00241BFE">
        <w:fldChar w:fldCharType="end"/>
      </w:r>
      <w:r w:rsidR="005721B7">
        <w:fldChar w:fldCharType="separate"/>
      </w:r>
      <w:r w:rsidR="00241BFE">
        <w:rPr>
          <w:noProof/>
        </w:rPr>
        <w:t>(Fisk et al., 2022)</w:t>
      </w:r>
      <w:r w:rsidR="005721B7">
        <w:fldChar w:fldCharType="end"/>
      </w:r>
      <w:r w:rsidR="005721B7">
        <w:t xml:space="preserve"> </w:t>
      </w:r>
      <w:r w:rsidR="009F4F0C">
        <w:t>and WAT</w:t>
      </w:r>
      <w:r w:rsidR="005721B7">
        <w:t xml:space="preserve"> </w:t>
      </w:r>
      <w:r w:rsidR="005721B7">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 </w:instrText>
      </w:r>
      <w:r w:rsidR="00241BFE">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DATA </w:instrText>
      </w:r>
      <w:r w:rsidR="00241BFE">
        <w:fldChar w:fldCharType="end"/>
      </w:r>
      <w:r w:rsidR="005721B7">
        <w:fldChar w:fldCharType="separate"/>
      </w:r>
      <w:r w:rsidR="00241BFE">
        <w:rPr>
          <w:noProof/>
        </w:rPr>
        <w:t>(Fisk et al., 2022)</w:t>
      </w:r>
      <w:r w:rsidR="005721B7">
        <w:fldChar w:fldCharType="end"/>
      </w:r>
      <w:r w:rsidR="009F4F0C">
        <w:t xml:space="preserve">, </w:t>
      </w:r>
      <w:r w:rsidR="00245F4D">
        <w:t xml:space="preserve">reduction </w:t>
      </w:r>
      <w:r w:rsidR="002B1247" w:rsidRPr="002B1247">
        <w:t>dihydroxyeicosatrienoic acid</w:t>
      </w:r>
      <w:r w:rsidR="00D2375E">
        <w:t>s</w:t>
      </w:r>
      <w:r w:rsidR="00245F4D">
        <w:t xml:space="preserve"> </w:t>
      </w:r>
      <w:r w:rsidR="002B1247">
        <w:t>(</w:t>
      </w:r>
      <w:r w:rsidR="00245F4D">
        <w:t>DHET</w:t>
      </w:r>
      <w:r w:rsidR="00D826A7">
        <w:t>s</w:t>
      </w:r>
      <w:r w:rsidR="002B1247">
        <w:t xml:space="preserve">) </w:t>
      </w:r>
      <w:r w:rsidR="00D2375E">
        <w:t xml:space="preserve">derived </w:t>
      </w:r>
      <w:r w:rsidR="002B1247">
        <w:t>from AA</w:t>
      </w:r>
      <w:r w:rsidR="00140B9B">
        <w:t xml:space="preserve"> </w:t>
      </w:r>
      <w:r w:rsidR="00F027F7">
        <w:t xml:space="preserve">and </w:t>
      </w:r>
      <w:r w:rsidR="004668C5">
        <w:t>EpOME</w:t>
      </w:r>
      <w:r w:rsidR="00D826A7">
        <w:t>s</w:t>
      </w:r>
      <w:r w:rsidR="004668C5">
        <w:t xml:space="preserve"> and</w:t>
      </w:r>
      <w:r w:rsidR="00C57504" w:rsidRPr="00C57504">
        <w:t xml:space="preserve"> </w:t>
      </w:r>
      <w:r w:rsidR="004668C5">
        <w:t>DiHOME</w:t>
      </w:r>
      <w:r w:rsidR="00D2375E">
        <w:t>s</w:t>
      </w:r>
      <w:r w:rsidR="004668C5">
        <w:t xml:space="preserve"> </w:t>
      </w:r>
      <w:r w:rsidR="00933D36">
        <w:t>derived</w:t>
      </w:r>
      <w:r w:rsidR="00D2375E">
        <w:t xml:space="preserve"> </w:t>
      </w:r>
      <w:r w:rsidR="00154631">
        <w:t>from linoleic acid</w:t>
      </w:r>
      <w:r w:rsidR="00C75ED7">
        <w:t xml:space="preserve"> (LA)</w:t>
      </w:r>
      <w:r w:rsidR="0018046F">
        <w:t xml:space="preserve"> in omental WAT</w:t>
      </w:r>
      <w:r w:rsidR="005721B7">
        <w:t xml:space="preserve"> </w:t>
      </w:r>
      <w:r w:rsidR="005721B7">
        <w:fldChar w:fldCharType="begin">
          <w:fldData xml:space="preserve">PEVuZE5vdGU+PENpdGU+PEF1dGhvcj5IYXRlbGV5PC9BdXRob3I+PFllYXI+MjAyNDwvWWVhcj48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</w:fldData>
        </w:fldChar>
      </w:r>
      <w:r w:rsidR="00241BFE">
        <w:instrText xml:space="preserve"> ADDIN EN.CITE </w:instrText>
      </w:r>
      <w:r w:rsidR="00241BFE">
        <w:fldChar w:fldCharType="begin">
          <w:fldData xml:space="preserve">PEVuZE5vdGU+PENpdGU+PEF1dGhvcj5IYXRlbGV5PC9BdXRob3I+PFllYXI+MjAyNDwvWWVhcj48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</w:fldData>
        </w:fldChar>
      </w:r>
      <w:r w:rsidR="00241BFE">
        <w:instrText xml:space="preserve"> ADDIN EN.CITE.DATA </w:instrText>
      </w:r>
      <w:r w:rsidR="00241BFE">
        <w:fldChar w:fldCharType="end"/>
      </w:r>
      <w:r w:rsidR="005721B7">
        <w:fldChar w:fldCharType="separate"/>
      </w:r>
      <w:r w:rsidR="00241BFE">
        <w:rPr>
          <w:noProof/>
        </w:rPr>
        <w:t>(Hateley et al., 2024)</w:t>
      </w:r>
      <w:r w:rsidR="005721B7">
        <w:fldChar w:fldCharType="end"/>
      </w:r>
      <w:r w:rsidR="004042FC">
        <w:t xml:space="preserve">, </w:t>
      </w:r>
      <w:r w:rsidR="004042FC">
        <w:lastRenderedPageBreak/>
        <w:t>and an increase in the endocannabinoid arachidonoyl ethanolamide (anandamide, AEA) from AA and the endocannabinoid like molecule eicosapentaenoyl ethanolamide (EPEA) from EPA</w:t>
      </w:r>
      <w:r w:rsidR="005721B7">
        <w:t xml:space="preserve"> in WAT </w:t>
      </w:r>
      <w:r w:rsidR="005721B7">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 </w:instrText>
      </w:r>
      <w:r w:rsidR="00241BFE">
        <w:fldChar w:fldCharType="begin">
          <w:fldData xml:space="preserve">PEVuZE5vdGU+PENpdGU+PEF1dGhvcj5GaXNrPC9BdXRob3I+PFllYXI+MjAyMjwvWWVhcj48UmVj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=
</w:fldData>
        </w:fldChar>
      </w:r>
      <w:r w:rsidR="00241BFE">
        <w:instrText xml:space="preserve"> ADDIN EN.CITE.DATA </w:instrText>
      </w:r>
      <w:r w:rsidR="00241BFE">
        <w:fldChar w:fldCharType="end"/>
      </w:r>
      <w:r w:rsidR="005721B7">
        <w:fldChar w:fldCharType="separate"/>
      </w:r>
      <w:r w:rsidR="00241BFE">
        <w:rPr>
          <w:noProof/>
        </w:rPr>
        <w:t>(Fisk et al., 2022)</w:t>
      </w:r>
      <w:r w:rsidR="005721B7">
        <w:fldChar w:fldCharType="end"/>
      </w:r>
      <w:r w:rsidR="00140B9B">
        <w:t xml:space="preserve">, </w:t>
      </w:r>
      <w:r w:rsidR="0018046F">
        <w:t xml:space="preserve">in individuals living with obesity. </w:t>
      </w:r>
      <w:r w:rsidR="00666BF7">
        <w:t xml:space="preserve">Dysregulation of </w:t>
      </w:r>
      <w:r w:rsidR="0012063D">
        <w:t xml:space="preserve">resolving </w:t>
      </w:r>
      <w:r w:rsidR="00666BF7">
        <w:t>oxylipins</w:t>
      </w:r>
      <w:r w:rsidR="009D50BE">
        <w:t xml:space="preserve"> is </w:t>
      </w:r>
      <w:r w:rsidR="008A5F6D">
        <w:t xml:space="preserve">often observed alongside </w:t>
      </w:r>
      <w:r w:rsidR="00A72F6F">
        <w:t xml:space="preserve">markers of an </w:t>
      </w:r>
      <w:r w:rsidR="008A5F6D">
        <w:t xml:space="preserve">increased inflammatory environment but mechanistic links between the </w:t>
      </w:r>
      <w:r w:rsidR="00A72F6F">
        <w:t>gut</w:t>
      </w:r>
      <w:r w:rsidR="008A5F6D">
        <w:t xml:space="preserve"> microbiome, oxylipin signalling and inflammation in obesity have not be</w:t>
      </w:r>
      <w:r w:rsidR="00427D23">
        <w:t>en</w:t>
      </w:r>
      <w:r w:rsidR="008A5F6D">
        <w:t xml:space="preserve"> described and is worthy of focus.</w:t>
      </w:r>
      <w:r w:rsidR="00C25F95">
        <w:t xml:space="preserve"> A good starting point would be with the use of rodent models as the microbiome will be easier to manipulat</w:t>
      </w:r>
      <w:r w:rsidR="00C04905">
        <w:t>e</w:t>
      </w:r>
      <w:r w:rsidR="00C25F95">
        <w:t xml:space="preserve"> than </w:t>
      </w:r>
      <w:r w:rsidR="00D826A7">
        <w:t xml:space="preserve">in </w:t>
      </w:r>
      <w:r w:rsidR="00C25F95">
        <w:t>humans and will allow for more causal studies on oxylipins and the microbiota.</w:t>
      </w:r>
    </w:p>
    <w:p w14:paraId="419A7BFE" w14:textId="0AC340CA" w:rsidR="004F024C" w:rsidRDefault="00C25F95" w:rsidP="007A5EEB">
      <w:pPr>
        <w:spacing w:line="480" w:lineRule="auto"/>
        <w:jc w:val="both"/>
      </w:pPr>
      <w:r>
        <w:t>T</w:t>
      </w:r>
      <w:r w:rsidR="004F024C">
        <w:t xml:space="preserve">he role of oxylipin signalling in communication between the adipose tissue and the gut-brain axis is </w:t>
      </w:r>
      <w:r w:rsidR="003504B8">
        <w:t>not understood</w:t>
      </w:r>
      <w:r w:rsidR="004F024C">
        <w:t>. However, evidence for the role of the endocannabinoid system is stronger</w:t>
      </w:r>
      <w:r w:rsidR="0098740B">
        <w:t>.</w:t>
      </w:r>
      <w:r w:rsidR="004F024C" w:rsidRPr="004F024C">
        <w:t xml:space="preserve"> </w:t>
      </w:r>
      <w:r w:rsidR="0098740B">
        <w:t xml:space="preserve">Endocannabinoids </w:t>
      </w:r>
      <w:r w:rsidR="004F024C">
        <w:t>have a role in maintaining intestinal homeostasis by regulating intestinal permeability and inflammatory response in the gut</w:t>
      </w:r>
      <w:r w:rsidR="006D6EBD">
        <w:t xml:space="preserve"> </w:t>
      </w:r>
      <w:r w:rsidR="006D6EBD">
        <w:fldChar w:fldCharType="begin"/>
      </w:r>
      <w:r w:rsidR="00241BFE">
        <w:instrText xml:space="preserve"> ADDIN EN.CITE &lt;EndNote&gt;&lt;Cite&gt;&lt;Author&gt;Srivastava R K&lt;/Author&gt;&lt;Year&gt;2022&lt;/Year&gt;&lt;RecNum&gt;1344&lt;/RecNum&gt;&lt;DisplayText&gt;(Srivastava R K et al., 2022)&lt;/DisplayText&gt;&lt;record&gt;&lt;rec-number&gt;1344&lt;/rec-number&gt;&lt;foreign-keys&gt;&lt;key app="EN" db-id="z2a2f2ts2z05aweesrrxwascpvr0s2wwvwvd" timestamp="1721055593"&gt;1344&lt;/key&gt;&lt;/foreign-keys&gt;&lt;ref-type name="Journal Article"&gt;17&lt;/ref-type&gt;&lt;contributors&gt;&lt;authors&gt;&lt;author&gt;Srivastava R K,&lt;/author&gt;&lt;author&gt;Lutz B,&lt;/author&gt;&lt;author&gt;Ruiz-de-Azua I,&lt;/author&gt;&lt;/authors&gt;&lt;/contributors&gt;&lt;titles&gt;&lt;title&gt;The Microbiome and Gut Endocannabinoid System in the Regulation of Stress Responses and Metabolism&lt;/title&gt;&lt;secondary-title&gt;Frontiers in Cellular Neuroscience&lt;/secondary-title&gt;&lt;short-title&gt;Gut endocannabinoid system in stress and metabolism&lt;/short-title&gt;&lt;/titles&gt;&lt;periodical&gt;&lt;full-title&gt;Frontiers in Cellular Neuroscience&lt;/full-title&gt;&lt;/periodical&gt;&lt;volume&gt;16&lt;/volume&gt;&lt;keywords&gt;&lt;keyword&gt;Endocannabinod System,gut micribiota,Metabolism &amp;amp; Obesity,stress,resilience,gut-brain axis&lt;/keyword&gt;&lt;/keywords&gt;&lt;dates&gt;&lt;year&gt;2022&lt;/year&gt;&lt;pub-dates&gt;&lt;date&gt;2022-May-11&lt;/date&gt;&lt;/pub-dates&gt;&lt;/dates&gt;&lt;isbn&gt;1662-5102&lt;/isbn&gt;&lt;work-type&gt;Review&lt;/work-type&gt;&lt;urls&gt;&lt;related-urls&gt;&lt;url&gt;https://www.frontiersin.org/journals/cellular-neuroscience/articles/10.3389/fncel.2022.867267&lt;/url&gt;&lt;/related-urls&gt;&lt;/urls&gt;&lt;electronic-resource-num&gt;10.3389/fncel.2022.867267&lt;/electronic-resource-num&gt;&lt;language&gt;English&lt;/language&gt;&lt;/record&gt;&lt;/Cite&gt;&lt;/EndNote&gt;</w:instrText>
      </w:r>
      <w:r w:rsidR="006D6EBD">
        <w:fldChar w:fldCharType="separate"/>
      </w:r>
      <w:r w:rsidR="00241BFE">
        <w:rPr>
          <w:noProof/>
        </w:rPr>
        <w:t>(Srivastava R K et al., 2022)</w:t>
      </w:r>
      <w:r w:rsidR="006D6EBD">
        <w:fldChar w:fldCharType="end"/>
      </w:r>
      <w:r w:rsidR="004F024C">
        <w:t>. Animal models have described communication between adipose,</w:t>
      </w:r>
      <w:r w:rsidR="0098740B">
        <w:t xml:space="preserve"> gut,</w:t>
      </w:r>
      <w:r w:rsidR="004F024C">
        <w:t xml:space="preserve"> and brain through the modulation of endocannabinoid tone and intestinal microbiota by high fat diet feeding</w:t>
      </w:r>
      <w:r w:rsidR="001D6AF9">
        <w:t xml:space="preserve">, resulting </w:t>
      </w:r>
      <w:r w:rsidR="004F024C">
        <w:t>in altered intestinal permeability and dysregulated adipogenesis</w:t>
      </w:r>
      <w:r w:rsidR="006D6EBD">
        <w:t xml:space="preserve"> </w:t>
      </w:r>
      <w:r w:rsidR="006D6EBD">
        <w:fldChar w:fldCharType="begin"/>
      </w:r>
      <w:r w:rsidR="00241BFE">
        <w:instrText xml:space="preserve"> ADDIN EN.CITE &lt;EndNote&gt;&lt;Cite&gt;&lt;Author&gt;Muccioli&lt;/Author&gt;&lt;Year&gt;2010&lt;/Year&gt;&lt;RecNum&gt;807&lt;/RecNum&gt;&lt;DisplayText&gt;(Muccioli, 2010)&lt;/DisplayText&gt;&lt;record&gt;&lt;rec-number&gt;807&lt;/rec-number&gt;&lt;foreign-keys&gt;&lt;key app="EN" db-id="z2a2f2ts2z05aweesrrxwascpvr0s2wwvwvd" timestamp="1456229914"&gt;807&lt;/key&gt;&lt;/foreign-keys&gt;&lt;ref-type name="Journal Article"&gt;17&lt;/ref-type&gt;&lt;contributors&gt;&lt;authors&gt;&lt;author&gt;Muccioli, G. G.&lt;/author&gt;&lt;/authors&gt;&lt;/contributors&gt;&lt;auth-address&gt;Bioanalysis and Pharmacology of Bioactive Lipids Laboratory, CHAM7230, Louvain Drug Research Institute, Universite catholique de Louvain, Av. E. Mounier 72, B-1200 Bruxelles, Belgium. giulio.muccioli@uclouvain.be&lt;/auth-address&gt;&lt;titles&gt;&lt;title&gt;Endocannabinoid biosynthesis and inactivation, from simple to complex&lt;/title&gt;&lt;secondary-title&gt;Drug Discov Today&lt;/secondary-title&gt;&lt;/titles&gt;&lt;periodical&gt;&lt;full-title&gt;Drug Discov Today&lt;/full-title&gt;&lt;abbr-1&gt;Drug discovery today&lt;/abbr-1&gt;&lt;/periodical&gt;&lt;pages&gt;474-83&lt;/pages&gt;&lt;volume&gt;15&lt;/volume&gt;&lt;number&gt;11-12&lt;/number&gt;&lt;keywords&gt;&lt;keyword&gt;Animals&lt;/keyword&gt;&lt;keyword&gt;Arachidonic Acids/biosynthesis/metabolism&lt;/keyword&gt;&lt;keyword&gt;Cannabinoid Receptor Modulators/biosynthesis/*metabolism&lt;/keyword&gt;&lt;keyword&gt;Cell Membrane/metabolism&lt;/keyword&gt;&lt;keyword&gt;*Drug Delivery Systems&lt;/keyword&gt;&lt;keyword&gt;*Endocannabinoids&lt;/keyword&gt;&lt;keyword&gt;Glycerides/biosynthesis/metabolism&lt;/keyword&gt;&lt;keyword&gt;Humans&lt;/keyword&gt;&lt;keyword&gt;Hydrolysis&lt;/keyword&gt;&lt;keyword&gt;Polyunsaturated Alkamides/metabolism&lt;/keyword&gt;&lt;keyword&gt;Receptors, Cannabinoid/*metabolism&lt;/keyword&gt;&lt;/keywords&gt;&lt;dates&gt;&lt;year&gt;2010&lt;/year&gt;&lt;pub-dates&gt;&lt;date&gt;Jun&lt;/date&gt;&lt;/pub-dates&gt;&lt;/dates&gt;&lt;isbn&gt;1878-5832 (Electronic)&amp;#xD;1359-6446 (Linking)&lt;/isbn&gt;&lt;accession-num&gt;20304091&lt;/accession-num&gt;&lt;urls&gt;&lt;related-urls&gt;&lt;url&gt;http://www.ncbi.nlm.nih.gov/pubmed/20304091&lt;/url&gt;&lt;/related-urls&gt;&lt;/urls&gt;&lt;electronic-resource-num&gt;10.1016/j.drudis.2010.03.007&lt;/electronic-resource-num&gt;&lt;/record&gt;&lt;/Cite&gt;&lt;/EndNote&gt;</w:instrText>
      </w:r>
      <w:r w:rsidR="006D6EBD">
        <w:fldChar w:fldCharType="separate"/>
      </w:r>
      <w:r w:rsidR="00241BFE">
        <w:rPr>
          <w:noProof/>
        </w:rPr>
        <w:t>(Muccioli, 2010)</w:t>
      </w:r>
      <w:r w:rsidR="006D6EBD">
        <w:fldChar w:fldCharType="end"/>
      </w:r>
      <w:r w:rsidR="004F024C">
        <w:t>.</w:t>
      </w:r>
      <w:r w:rsidR="004F024C" w:rsidRPr="00B47563">
        <w:t xml:space="preserve"> </w:t>
      </w:r>
      <w:r w:rsidR="001D6AF9">
        <w:t>In addition</w:t>
      </w:r>
      <w:r w:rsidR="004F024C">
        <w:t xml:space="preserve">, deletion of N-acyl phosphatidyl ethanolamide phospholipase D </w:t>
      </w:r>
      <w:r w:rsidR="00CA222F">
        <w:t xml:space="preserve">(NAPE-PLD) </w:t>
      </w:r>
      <w:r w:rsidR="004F024C">
        <w:t>which is required for the synthesis of N-acyl ethanolamides (endocannabinoids) in white adipocytes resulted in augmented intestinal microbiome</w:t>
      </w:r>
      <w:r w:rsidR="00BC68B5">
        <w:t xml:space="preserve"> </w:t>
      </w:r>
      <w:r w:rsidR="00BC68B5">
        <w:fldChar w:fldCharType="begin"/>
      </w:r>
      <w:r w:rsidR="00241BFE">
        <w:instrText xml:space="preserve"> ADDIN EN.CITE &lt;EndNote&gt;&lt;Cite&gt;&lt;Author&gt;Everard&lt;/Author&gt;&lt;Year&gt;2019&lt;/Year&gt;&lt;RecNum&gt;1345&lt;/RecNum&gt;&lt;DisplayText&gt;(Everard et al., 2019)&lt;/DisplayText&gt;&lt;record&gt;&lt;rec-number&gt;1345&lt;/rec-number&gt;&lt;foreign-keys&gt;&lt;key app="EN" db-id="z2a2f2ts2z05aweesrrxwascpvr0s2wwvwvd" timestamp="1721056688"&gt;1345&lt;/key&gt;&lt;/foreign-keys&gt;&lt;ref-type name="Journal Article"&gt;17&lt;/ref-type&gt;&lt;contributors&gt;&lt;authors&gt;&lt;author&gt;Everard, A., &lt;/author&gt;&lt;author&gt;Plovier, H., &lt;/author&gt;&lt;author&gt;Rastelli, M. &lt;/author&gt;&lt;author&gt;et al.&lt;/author&gt;&lt;/authors&gt;&lt;/contributors&gt;&lt;titles&gt;&lt;title&gt;Intestinal epithelial N-acylphosphatidylethanolamine phospholipase D links dietary fat to metabolic adaptations in obesity and steatosis&lt;/title&gt;&lt;secondary-title&gt;Nat Commun&lt;/secondary-title&gt;&lt;/titles&gt;&lt;periodical&gt;&lt;full-title&gt;Nat Commun&lt;/full-title&gt;&lt;/periodical&gt;&lt;volume&gt;10&lt;/volume&gt;&lt;number&gt;457 &lt;/number&gt;&lt;dates&gt;&lt;year&gt;2019&lt;/year&gt;&lt;/dates&gt;&lt;urls&gt;&lt;/urls&gt;&lt;/record&gt;&lt;/Cite&gt;&lt;/EndNote&gt;</w:instrText>
      </w:r>
      <w:r w:rsidR="00BC68B5">
        <w:fldChar w:fldCharType="separate"/>
      </w:r>
      <w:r w:rsidR="00241BFE">
        <w:rPr>
          <w:noProof/>
        </w:rPr>
        <w:t>(Everard et al., 2019)</w:t>
      </w:r>
      <w:r w:rsidR="00BC68B5">
        <w:fldChar w:fldCharType="end"/>
      </w:r>
      <w:r w:rsidR="004F024C">
        <w:t xml:space="preserve">. </w:t>
      </w:r>
      <w:r w:rsidR="001D6AF9">
        <w:t>Furthermore, c</w:t>
      </w:r>
      <w:r w:rsidR="004F024C">
        <w:t>hanges to the endocannabinoid profile were observed in mice treated with antibiotics which augmented intestinal microbiome</w:t>
      </w:r>
      <w:r w:rsidR="00732A0C">
        <w:t xml:space="preserve"> </w:t>
      </w:r>
      <w:r w:rsidR="00732A0C">
        <w:fldChar w:fldCharType="begin"/>
      </w:r>
      <w:r w:rsidR="00241BFE">
        <w:instrText xml:space="preserve"> ADDIN EN.CITE &lt;EndNote&gt;&lt;Cite&gt;&lt;Author&gt;Guida F.&lt;/Author&gt;&lt;Year&gt;2018&lt;/Year&gt;&lt;RecNum&gt;1346&lt;/RecNum&gt;&lt;DisplayText&gt;(Guida F. et al., 2018)&lt;/DisplayText&gt;&lt;record&gt;&lt;rec-number&gt;1346&lt;/rec-number&gt;&lt;foreign-keys&gt;&lt;key app="EN" db-id="z2a2f2ts2z05aweesrrxwascpvr0s2wwvwvd" timestamp="1721057882"&gt;1346&lt;/key&gt;&lt;/foreign-keys&gt;&lt;ref-type name="Journal Article"&gt;17&lt;/ref-type&gt;&lt;contributors&gt;&lt;authors&gt;&lt;author&gt;Guida F., &lt;/author&gt;&lt;author&gt;Turco F., &lt;/author&gt;&lt;author&gt;Iannotta M., &lt;/author&gt;&lt;author&gt;De Gregorio D., &lt;/author&gt;&lt;author&gt;Palumbo I., &lt;/author&gt;&lt;author&gt;Sarnelli G., &lt;/author&gt;&lt;author&gt;Furiano A., &lt;/author&gt;&lt;author&gt;Napolitano F., &lt;/author&gt;&lt;author&gt;Boccella S., &lt;/author&gt;&lt;author&gt;Luongo L., &lt;/author&gt;&lt;author&gt;Mazzitelli M., &lt;/author&gt;&lt;author&gt;Usiello A., &lt;/author&gt;&lt;author&gt;De Filippis F., &lt;/author&gt;&lt;author&gt;Iannotti F.A., &lt;/author&gt;&lt;author&gt;Piscitelli F., &lt;/author&gt;&lt;author&gt;Ercolini D., &lt;/author&gt;&lt;author&gt;de Novellis V., &lt;/author&gt;&lt;author&gt;Di Marzo V., &lt;/author&gt;&lt;author&gt;Cuomo R., &lt;/author&gt;&lt;author&gt;Maione S. &lt;/author&gt;&lt;/authors&gt;&lt;/contributors&gt;&lt;titles&gt;&lt;title&gt;Antibiotic-induced microbiota perturbation causes gut endocannabinoidome changes, hippocampal neuroglial reorganization and depression in mice.&lt;/title&gt;&lt;secondary-title&gt;Brain Behav Immun&lt;/secondary-title&gt;&lt;/titles&gt;&lt;periodical&gt;&lt;full-title&gt;Brain Behav Immun&lt;/full-title&gt;&lt;/periodical&gt;&lt;pages&gt;230–245&lt;/pages&gt;&lt;volume&gt;67&lt;/volume&gt;&lt;dates&gt;&lt;year&gt;2018&lt;/year&gt;&lt;/dates&gt;&lt;urls&gt;&lt;/urls&gt;&lt;/record&gt;&lt;/Cite&gt;&lt;/EndNote&gt;</w:instrText>
      </w:r>
      <w:r w:rsidR="00732A0C">
        <w:fldChar w:fldCharType="separate"/>
      </w:r>
      <w:r w:rsidR="00241BFE">
        <w:rPr>
          <w:noProof/>
        </w:rPr>
        <w:t>(Guida F. et al., 2018)</w:t>
      </w:r>
      <w:r w:rsidR="00732A0C">
        <w:fldChar w:fldCharType="end"/>
      </w:r>
      <w:r w:rsidR="004F024C">
        <w:t xml:space="preserve">. </w:t>
      </w:r>
    </w:p>
    <w:p w14:paraId="0CAFE834" w14:textId="6B34DABB" w:rsidR="00626CBE" w:rsidRDefault="004F024C" w:rsidP="007A5EEB">
      <w:pPr>
        <w:spacing w:line="480" w:lineRule="auto"/>
        <w:jc w:val="both"/>
      </w:pPr>
      <w:r>
        <w:t xml:space="preserve">Therefore, links between </w:t>
      </w:r>
      <w:r w:rsidR="00D301EC">
        <w:t xml:space="preserve">gut </w:t>
      </w:r>
      <w:r>
        <w:t>microbiota and oxylipin signalling may be implicated in obesity associated inflammation and may be a potential route for therapeutic intervention</w:t>
      </w:r>
      <w:r w:rsidR="00BD3D12">
        <w:t xml:space="preserve"> to improve outcomes in this group of individu</w:t>
      </w:r>
      <w:r w:rsidR="009C01E0">
        <w:t>als</w:t>
      </w:r>
      <w:r>
        <w:t>.</w:t>
      </w:r>
    </w:p>
    <w:p w14:paraId="24369B6E" w14:textId="5FDBBD59" w:rsidR="009C01E0" w:rsidRPr="0094386F" w:rsidRDefault="007638A0" w:rsidP="007A5EEB">
      <w:pPr>
        <w:spacing w:line="480" w:lineRule="auto"/>
        <w:jc w:val="both"/>
        <w:rPr>
          <w:rFonts w:eastAsia="Times New Roman"/>
          <w:b/>
          <w:bCs/>
          <w:color w:val="000000"/>
          <w:u w:val="single"/>
        </w:rPr>
      </w:pPr>
      <w:r w:rsidRPr="0094386F">
        <w:rPr>
          <w:rFonts w:eastAsia="Times New Roman"/>
          <w:b/>
          <w:bCs/>
          <w:color w:val="000000"/>
          <w:u w:val="single"/>
        </w:rPr>
        <w:t>3</w:t>
      </w:r>
      <w:r w:rsidR="009C01E0" w:rsidRPr="0094386F">
        <w:rPr>
          <w:rFonts w:eastAsia="Times New Roman"/>
          <w:b/>
          <w:bCs/>
          <w:color w:val="000000"/>
          <w:u w:val="single"/>
        </w:rPr>
        <w:t xml:space="preserve">.3 </w:t>
      </w:r>
      <w:r w:rsidR="00A4579B">
        <w:rPr>
          <w:rFonts w:eastAsia="Times New Roman"/>
          <w:b/>
          <w:bCs/>
          <w:color w:val="000000"/>
          <w:u w:val="single"/>
        </w:rPr>
        <w:t>G</w:t>
      </w:r>
      <w:r w:rsidR="009C01E0" w:rsidRPr="0094386F">
        <w:rPr>
          <w:rFonts w:eastAsia="Times New Roman"/>
          <w:b/>
          <w:bCs/>
          <w:color w:val="000000"/>
          <w:u w:val="single"/>
        </w:rPr>
        <w:t>ut-liver axis</w:t>
      </w:r>
    </w:p>
    <w:p w14:paraId="4D9F990D" w14:textId="4645D03E" w:rsidR="00662641" w:rsidRDefault="00662641" w:rsidP="007A5EEB">
      <w:pPr>
        <w:spacing w:line="480" w:lineRule="auto"/>
        <w:jc w:val="both"/>
      </w:pPr>
      <w:r>
        <w:t xml:space="preserve">Changes to the </w:t>
      </w:r>
      <w:r w:rsidR="004D51B9">
        <w:t>gut</w:t>
      </w:r>
      <w:r>
        <w:t xml:space="preserve"> microbiome have been observed in individuals with liver conditions</w:t>
      </w:r>
      <w:r w:rsidR="00CF33FC">
        <w:t xml:space="preserve">; </w:t>
      </w:r>
      <w:r>
        <w:t xml:space="preserve">dysbiosis varies with aetiology of liver disease and </w:t>
      </w:r>
      <w:r w:rsidR="00CF33FC">
        <w:t xml:space="preserve">is </w:t>
      </w:r>
      <w:r>
        <w:t xml:space="preserve">confounded by comorbidities including obesity and metabolic syndrome </w:t>
      </w:r>
      <w:r>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fldChar w:fldCharType="separate"/>
      </w:r>
      <w:r w:rsidR="00241BFE">
        <w:rPr>
          <w:noProof/>
        </w:rPr>
        <w:t>(Hsu and Schnabl, 2023)</w:t>
      </w:r>
      <w:r>
        <w:fldChar w:fldCharType="end"/>
      </w:r>
      <w:r>
        <w:t xml:space="preserve">. This has been comprehensively reviewed elsewhere </w:t>
      </w:r>
      <w:r>
        <w:lastRenderedPageBreak/>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fldChar w:fldCharType="separate"/>
      </w:r>
      <w:r w:rsidR="00241BFE">
        <w:rPr>
          <w:noProof/>
        </w:rPr>
        <w:t>(Hsu and Schnabl, 2023)</w:t>
      </w:r>
      <w:r>
        <w:fldChar w:fldCharType="end"/>
      </w:r>
      <w:r>
        <w:t xml:space="preserve">. </w:t>
      </w:r>
      <w:r w:rsidR="00D826A7">
        <w:t>Here</w:t>
      </w:r>
      <w:r w:rsidR="003F3DEB">
        <w:t xml:space="preserve">, we </w:t>
      </w:r>
      <w:r>
        <w:t xml:space="preserve">will focus on mechanisms of communication between the gut and liver and </w:t>
      </w:r>
      <w:r w:rsidR="004C1754">
        <w:t>implications in liver disease.</w:t>
      </w:r>
    </w:p>
    <w:p w14:paraId="15A36895" w14:textId="6C3357E9" w:rsidR="009E4CBC" w:rsidRPr="009E4CBC" w:rsidRDefault="009E4CBC" w:rsidP="007A5EEB">
      <w:pPr>
        <w:spacing w:line="480" w:lineRule="auto"/>
        <w:jc w:val="both"/>
        <w:rPr>
          <w:b/>
          <w:bCs/>
          <w:u w:val="single"/>
        </w:rPr>
      </w:pPr>
      <w:r w:rsidRPr="009E4CBC">
        <w:rPr>
          <w:b/>
          <w:bCs/>
          <w:u w:val="single"/>
        </w:rPr>
        <w:t>3.3.1. Mechanisms of crosstalk between the gut and liver</w:t>
      </w:r>
    </w:p>
    <w:p w14:paraId="1D82FA92" w14:textId="0C29F0B6" w:rsidR="009B2C9C" w:rsidRDefault="006A0E1F" w:rsidP="007A5EEB">
      <w:pPr>
        <w:spacing w:line="480" w:lineRule="auto"/>
        <w:jc w:val="both"/>
      </w:pPr>
      <w:r>
        <w:t xml:space="preserve">The gut and liver share a key </w:t>
      </w:r>
      <w:r w:rsidR="00E33C0B">
        <w:t xml:space="preserve">route of </w:t>
      </w:r>
      <w:r>
        <w:t>connection</w:t>
      </w:r>
      <w:r w:rsidR="00E33C0B">
        <w:t xml:space="preserve"> and communication</w:t>
      </w:r>
      <w:r>
        <w:t xml:space="preserve"> </w:t>
      </w:r>
      <w:r w:rsidR="00E33C0B">
        <w:t>via the portal</w:t>
      </w:r>
      <w:r w:rsidR="009B2C9C">
        <w:t xml:space="preserve"> and arterial circulation</w:t>
      </w:r>
      <w:r w:rsidR="00E33C0B">
        <w:t>.</w:t>
      </w:r>
      <w:r>
        <w:t xml:space="preserve"> The liver encounter</w:t>
      </w:r>
      <w:r w:rsidR="009B2C9C">
        <w:t>s</w:t>
      </w:r>
      <w:r>
        <w:t xml:space="preserve"> enterally absorbed nutrients and microbial metabolites </w:t>
      </w:r>
      <w:r w:rsidR="009A0342">
        <w:t>from</w:t>
      </w:r>
      <w:r>
        <w:t xml:space="preserve"> venous blood </w:t>
      </w:r>
      <w:r w:rsidR="009A0342">
        <w:t>draining from</w:t>
      </w:r>
      <w:r>
        <w:t xml:space="preserve"> the small and large intestines</w:t>
      </w:r>
      <w:r w:rsidR="00662641">
        <w:t xml:space="preserve"> </w:t>
      </w:r>
      <w:r>
        <w:t>into the portal vein</w:t>
      </w:r>
      <w:r w:rsidR="001D516C">
        <w:t xml:space="preserve"> </w:t>
      </w:r>
      <w:r w:rsidR="001D516C">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rsidR="001D516C">
        <w:fldChar w:fldCharType="separate"/>
      </w:r>
      <w:r w:rsidR="00241BFE">
        <w:rPr>
          <w:noProof/>
        </w:rPr>
        <w:t>(Hsu and Schnabl, 2023)</w:t>
      </w:r>
      <w:r w:rsidR="001D516C">
        <w:fldChar w:fldCharType="end"/>
      </w:r>
      <w:r>
        <w:t xml:space="preserve">. </w:t>
      </w:r>
      <w:r w:rsidR="00516D87">
        <w:t xml:space="preserve">In addition, the liver can communicate to the gut through release of hepatic metabolites and molecules including the </w:t>
      </w:r>
      <w:r>
        <w:t>secretion of bile which contains lipids (cholesterol and phospholipids)</w:t>
      </w:r>
      <w:r w:rsidR="009A0342">
        <w:t xml:space="preserve"> and bile acids, as well as secretion of proteins</w:t>
      </w:r>
      <w:r>
        <w:t>, antimicrobial molecules</w:t>
      </w:r>
      <w:r w:rsidR="00AD164E">
        <w:t>,</w:t>
      </w:r>
      <w:r>
        <w:t xml:space="preserve"> and immunoglobulin</w:t>
      </w:r>
      <w:r w:rsidR="00E33C0B">
        <w:t>-A (IgA)</w:t>
      </w:r>
      <w:r w:rsidR="00AD164E">
        <w:t>,</w:t>
      </w:r>
      <w:r>
        <w:t xml:space="preserve"> into the small intestine</w:t>
      </w:r>
      <w:r w:rsidR="001D516C">
        <w:t xml:space="preserve"> </w:t>
      </w:r>
      <w:r w:rsidR="001D516C">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rsidR="001D516C">
        <w:fldChar w:fldCharType="separate"/>
      </w:r>
      <w:r w:rsidR="00241BFE">
        <w:rPr>
          <w:noProof/>
        </w:rPr>
        <w:t>(Hsu and Schnabl, 2023)</w:t>
      </w:r>
      <w:r w:rsidR="001D516C">
        <w:fldChar w:fldCharType="end"/>
      </w:r>
      <w:r>
        <w:t xml:space="preserve">. </w:t>
      </w:r>
      <w:r w:rsidR="00C33980">
        <w:t xml:space="preserve">Bile acids facilitate digestion and absorption of lipids and </w:t>
      </w:r>
      <w:proofErr w:type="gramStart"/>
      <w:r w:rsidR="00C33980">
        <w:t>lipid</w:t>
      </w:r>
      <w:proofErr w:type="gramEnd"/>
      <w:r w:rsidR="00C33980">
        <w:t xml:space="preserve"> soluble vitamins which can contribute to microbiome composition. In addition, bile acids exert bacteriostatic effects via their detergent like properties and through activation of farnesoid X receptor</w:t>
      </w:r>
      <w:r w:rsidR="00655C69">
        <w:t>s</w:t>
      </w:r>
      <w:r w:rsidR="00C33980">
        <w:t xml:space="preserve"> (FXR) which stimulate production of antimicrobial molecules </w:t>
      </w:r>
      <w:r w:rsidR="00C33980">
        <w:fldChar w:fldCharType="begin"/>
      </w:r>
      <w:r w:rsidR="00241BFE">
        <w:instrText xml:space="preserve"> ADDIN EN.CITE &lt;EndNote&gt;&lt;Cite&gt;&lt;Author&gt;Inagaki T&lt;/Author&gt;&lt;Year&gt;2006&lt;/Year&gt;&lt;RecNum&gt;1334&lt;/RecNum&gt;&lt;DisplayText&gt;(Inagaki T et al., 2006)&lt;/DisplayText&gt;&lt;record&gt;&lt;rec-number&gt;1334&lt;/rec-number&gt;&lt;foreign-keys&gt;&lt;key app="EN" db-id="z2a2f2ts2z05aweesrrxwascpvr0s2wwvwvd" timestamp="1721040141"&gt;1334&lt;/key&gt;&lt;/foreign-keys&gt;&lt;ref-type name="Journal Article"&gt;17&lt;/ref-type&gt;&lt;contributors&gt;&lt;authors&gt;&lt;author&gt;Inagaki T,&lt;/author&gt;&lt;author&gt;Moschetta A,&lt;/author&gt;&lt;author&gt;Lee Y,&lt;/author&gt;&lt;author&gt;Peng L,&lt;/author&gt;&lt;author&gt;Zhao G,&lt;/author&gt;&lt;author&gt;Downes M,&lt;/author&gt;&lt;author&gt;Yu RT,&lt;/author&gt;&lt;author&gt;Shelton JM,&lt;/author&gt;&lt;author&gt;Richardson JA,&lt;/author&gt;&lt;author&gt;Repa JJ,&lt;/author&gt;&lt;author&gt;Mangelsdorf DJ,&lt;/author&gt;&lt;author&gt;Kliewer SA,&lt;/author&gt;&lt;/authors&gt;&lt;/contributors&gt;&lt;titles&gt;&lt;title&gt;Regulation of antibacterial defense in the small intestine by the nuclear bile acid receptor&lt;/title&gt;&lt;secondary-title&gt;Proc. Natl Acad. Sci.&lt;/secondary-title&gt;&lt;/titles&gt;&lt;periodical&gt;&lt;full-title&gt;Proc. Natl Acad. Sci.&lt;/full-title&gt;&lt;/periodical&gt;&lt;pages&gt;3920-5&lt;/pages&gt;&lt;volume&gt;103&lt;/volume&gt;&lt;number&gt;10&lt;/number&gt;&lt;dates&gt;&lt;year&gt;2006&lt;/year&gt;&lt;/dates&gt;&lt;urls&gt;&lt;/urls&gt;&lt;/record&gt;&lt;/Cite&gt;&lt;/EndNote&gt;</w:instrText>
      </w:r>
      <w:r w:rsidR="00C33980">
        <w:fldChar w:fldCharType="separate"/>
      </w:r>
      <w:r w:rsidR="00241BFE">
        <w:rPr>
          <w:noProof/>
        </w:rPr>
        <w:t>(Inagaki T et al., 2006)</w:t>
      </w:r>
      <w:r w:rsidR="00C33980">
        <w:fldChar w:fldCharType="end"/>
      </w:r>
      <w:r w:rsidR="00C33980">
        <w:t xml:space="preserve">. Agonism of FXR and suppression of bile acid synthesis results in proliferation of </w:t>
      </w:r>
      <w:r w:rsidR="009B2C9C">
        <w:t>gram-positive</w:t>
      </w:r>
      <w:r w:rsidR="00C33980">
        <w:t xml:space="preserve"> bacteria in the small intestine, further evidencing the role of hepatic bile acids in the modulation of the gut microbiome </w:t>
      </w:r>
      <w:r w:rsidR="00C33980">
        <w:fldChar w:fldCharType="begin">
          <w:fldData xml:space="preserve">PEVuZE5vdGU+PENpdGU+PEF1dGhvcj5GcmllZG1hbjwvQXV0aG9yPjxZZWFyPjIwMTg8L1llYXI+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</w:fldData>
        </w:fldChar>
      </w:r>
      <w:r w:rsidR="00241BFE">
        <w:instrText xml:space="preserve"> ADDIN EN.CITE </w:instrText>
      </w:r>
      <w:r w:rsidR="00241BFE">
        <w:fldChar w:fldCharType="begin">
          <w:fldData xml:space="preserve">PEVuZE5vdGU+PENpdGU+PEF1dGhvcj5GcmllZG1hbjwvQXV0aG9yPjxZZWFyPjIwMTg8L1llYXI+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</w:fldData>
        </w:fldChar>
      </w:r>
      <w:r w:rsidR="00241BFE">
        <w:instrText xml:space="preserve"> ADDIN EN.CITE.DATA </w:instrText>
      </w:r>
      <w:r w:rsidR="00241BFE">
        <w:fldChar w:fldCharType="end"/>
      </w:r>
      <w:r w:rsidR="00C33980">
        <w:fldChar w:fldCharType="separate"/>
      </w:r>
      <w:r w:rsidR="00241BFE">
        <w:rPr>
          <w:noProof/>
        </w:rPr>
        <w:t>(Friedman et al., 2018)</w:t>
      </w:r>
      <w:r w:rsidR="00C33980">
        <w:fldChar w:fldCharType="end"/>
      </w:r>
      <w:r w:rsidR="009B2C9C">
        <w:t xml:space="preserve">. In addition, </w:t>
      </w:r>
      <w:r>
        <w:t xml:space="preserve">gut bacteria </w:t>
      </w:r>
      <w:r w:rsidR="009B2C9C">
        <w:t xml:space="preserve">deconjugate and </w:t>
      </w:r>
      <w:r>
        <w:t>dehydroxylate</w:t>
      </w:r>
      <w:r w:rsidR="009B2C9C">
        <w:t xml:space="preserve"> liver-derived</w:t>
      </w:r>
      <w:r>
        <w:t xml:space="preserve"> bile acids</w:t>
      </w:r>
      <w:r w:rsidR="009B2C9C">
        <w:t xml:space="preserve"> reducing their reabsorption in the ileum where they can activate FXR target genes</w:t>
      </w:r>
      <w:r w:rsidR="00EA5DC9">
        <w:t xml:space="preserve"> and affect metabolism</w:t>
      </w:r>
      <w:r w:rsidR="009B2C9C">
        <w:t xml:space="preserve"> </w:t>
      </w:r>
      <w:r w:rsidR="009B2C9C">
        <w:fldChar w:fldCharType="begin"/>
      </w:r>
      <w:r w:rsidR="00241BFE">
        <w:instrText xml:space="preserve"> ADDIN EN.CITE &lt;EndNote&gt;&lt;Cite&gt;&lt;Author&gt;Fuchs C D&lt;/Author&gt;&lt;Year&gt;2022 &lt;/Year&gt;&lt;RecNum&gt;1336&lt;/RecNum&gt;&lt;DisplayText&gt;(Fuchs C D and Trauner M, 2022 )&lt;/DisplayText&gt;&lt;record&gt;&lt;rec-number&gt;1336&lt;/rec-number&gt;&lt;foreign-keys&gt;&lt;key app="EN" db-id="z2a2f2ts2z05aweesrrxwascpvr0s2wwvwvd" timestamp="1721040730"&gt;1336&lt;/key&gt;&lt;/foreign-keys&gt;&lt;ref-type name="Journal Article"&gt;17&lt;/ref-type&gt;&lt;contributors&gt;&lt;authors&gt;&lt;author&gt;Fuchs C D,&lt;/author&gt;&lt;author&gt;Trauner M,&lt;/author&gt;&lt;/authors&gt;&lt;/contributors&gt;&lt;titles&gt;&lt;title&gt;Role of bile acids and their receptors in gastrointestinal and hepatic pathophysiology&lt;/title&gt;&lt;secondary-title&gt;Review Nat Rev Gastroenterol Hepatol&lt;/secondary-title&gt;&lt;/titles&gt;&lt;periodical&gt;&lt;full-title&gt;Review Nat Rev Gastroenterol Hepatol&lt;/full-title&gt;&lt;/periodical&gt;&lt;pages&gt;432-450&lt;/pages&gt;&lt;volume&gt;19&lt;/volume&gt;&lt;number&gt;7&lt;/number&gt;&lt;dates&gt;&lt;year&gt;2022 &lt;/year&gt;&lt;/dates&gt;&lt;urls&gt;&lt;/urls&gt;&lt;/record&gt;&lt;/Cite&gt;&lt;/EndNote&gt;</w:instrText>
      </w:r>
      <w:r w:rsidR="009B2C9C">
        <w:fldChar w:fldCharType="separate"/>
      </w:r>
      <w:r w:rsidR="00241BFE">
        <w:rPr>
          <w:noProof/>
        </w:rPr>
        <w:t>(Fuchs C D and Trauner M, 2022 )</w:t>
      </w:r>
      <w:r w:rsidR="009B2C9C">
        <w:fldChar w:fldCharType="end"/>
      </w:r>
      <w:r w:rsidR="009B2C9C">
        <w:t xml:space="preserve">. </w:t>
      </w:r>
      <w:r w:rsidR="00EA5DC9">
        <w:t>For example, b</w:t>
      </w:r>
      <w:r w:rsidR="009B2C9C">
        <w:t>ile acid activation of fibroblast growth factors 15</w:t>
      </w:r>
      <w:r w:rsidR="00D826A7">
        <w:t>-</w:t>
      </w:r>
      <w:r w:rsidR="009B2C9C">
        <w:t xml:space="preserve"> and -19 regulates insulin sensitivity and hepatic glycogen synthesis </w:t>
      </w:r>
      <w:r w:rsidR="009B2C9C">
        <w:fldChar w:fldCharType="begin">
          <w:fldData xml:space="preserve">PEVuZE5vdGU+PENpdGU+PEF1dGhvcj5JbmFnYWtpPC9BdXRob3I+PFllYXI+MjAwNTwvWWVhcj48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</w:fldData>
        </w:fldChar>
      </w:r>
      <w:r w:rsidR="00241BFE">
        <w:instrText xml:space="preserve"> ADDIN EN.CITE </w:instrText>
      </w:r>
      <w:r w:rsidR="00241BFE">
        <w:fldChar w:fldCharType="begin">
          <w:fldData xml:space="preserve">PEVuZE5vdGU+PENpdGU+PEF1dGhvcj5JbmFnYWtpPC9BdXRob3I+PFllYXI+MjAwNTwvWWVhcj48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</w:fldData>
        </w:fldChar>
      </w:r>
      <w:r w:rsidR="00241BFE">
        <w:instrText xml:space="preserve"> ADDIN EN.CITE.DATA </w:instrText>
      </w:r>
      <w:r w:rsidR="00241BFE">
        <w:fldChar w:fldCharType="end"/>
      </w:r>
      <w:r w:rsidR="009B2C9C">
        <w:fldChar w:fldCharType="separate"/>
      </w:r>
      <w:r w:rsidR="00241BFE">
        <w:rPr>
          <w:noProof/>
        </w:rPr>
        <w:t>(Inagaki et al., 2005)</w:t>
      </w:r>
      <w:r w:rsidR="009B2C9C">
        <w:fldChar w:fldCharType="end"/>
      </w:r>
      <w:r w:rsidR="009B2C9C">
        <w:t xml:space="preserve">. </w:t>
      </w:r>
    </w:p>
    <w:p w14:paraId="181D83AB" w14:textId="2E39BA66" w:rsidR="002C2AE9" w:rsidRDefault="002C2AE9" w:rsidP="007A5EEB">
      <w:pPr>
        <w:spacing w:line="480" w:lineRule="auto"/>
        <w:jc w:val="both"/>
      </w:pPr>
      <w:r>
        <w:t xml:space="preserve">Individuals living with </w:t>
      </w:r>
      <w:r w:rsidR="00D57A8B">
        <w:t xml:space="preserve">MASLD </w:t>
      </w:r>
      <w:r>
        <w:t xml:space="preserve">or </w:t>
      </w:r>
      <w:r w:rsidR="00662641">
        <w:t>n</w:t>
      </w:r>
      <w:r>
        <w:t xml:space="preserve">on-alcoholic steatohepatitis (NASH) have higher levels of serum and total bile acids, and increased concentrations of secondary </w:t>
      </w:r>
      <w:r w:rsidR="00662641">
        <w:t xml:space="preserve">(dehydroxylated) </w:t>
      </w:r>
      <w:r>
        <w:t>bile acids in comparison to primary hepatic bile acids</w:t>
      </w:r>
      <w:r w:rsidR="00662641">
        <w:t xml:space="preserve"> </w:t>
      </w:r>
      <w:r w:rsidR="00662641">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rsidR="00662641">
        <w:fldChar w:fldCharType="separate"/>
      </w:r>
      <w:r w:rsidR="00241BFE">
        <w:rPr>
          <w:noProof/>
        </w:rPr>
        <w:t>(Hsu and Schnabl, 2023)</w:t>
      </w:r>
      <w:r w:rsidR="00662641">
        <w:fldChar w:fldCharType="end"/>
      </w:r>
      <w:r>
        <w:t xml:space="preserve">. </w:t>
      </w:r>
      <w:r w:rsidR="00516D87">
        <w:t xml:space="preserve">In addition, changes to gut microbiota </w:t>
      </w:r>
      <w:r w:rsidR="00D826A7">
        <w:t>are</w:t>
      </w:r>
      <w:r w:rsidR="00516D87">
        <w:t xml:space="preserve"> observed in these conditions, as reviewed elsewhere </w:t>
      </w:r>
      <w:r w:rsidR="00516D87">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rsidR="00516D87">
        <w:fldChar w:fldCharType="separate"/>
      </w:r>
      <w:r w:rsidR="00241BFE">
        <w:rPr>
          <w:noProof/>
        </w:rPr>
        <w:t>(Hsu and Schnabl, 2023)</w:t>
      </w:r>
      <w:r w:rsidR="00516D87">
        <w:fldChar w:fldCharType="end"/>
      </w:r>
      <w:r w:rsidR="00516D87">
        <w:t xml:space="preserve">. </w:t>
      </w:r>
      <w:r>
        <w:t xml:space="preserve">The bidirectional </w:t>
      </w:r>
      <w:r>
        <w:lastRenderedPageBreak/>
        <w:t>communication described between bile acids and gut microbiota is complex and as a result, it has not be</w:t>
      </w:r>
      <w:r w:rsidR="00662641">
        <w:t>en</w:t>
      </w:r>
      <w:r>
        <w:t xml:space="preserve"> ascertained whether changes to bile acids or microbiota are cause or consequence. </w:t>
      </w:r>
    </w:p>
    <w:p w14:paraId="1CF601DF" w14:textId="535A7B94" w:rsidR="00394EFE" w:rsidRDefault="002C2AE9" w:rsidP="007A5EEB">
      <w:pPr>
        <w:spacing w:line="480" w:lineRule="auto"/>
        <w:jc w:val="both"/>
      </w:pPr>
      <w:r>
        <w:t xml:space="preserve">In addition to bile acids, other well described microbial metabolites including SCFAs, </w:t>
      </w:r>
      <w:r w:rsidR="00CB72E8">
        <w:t>lipopolysaccharide (</w:t>
      </w:r>
      <w:r>
        <w:t>LPS</w:t>
      </w:r>
      <w:r w:rsidR="00CB72E8">
        <w:t>)</w:t>
      </w:r>
      <w:r>
        <w:t>, ethanol</w:t>
      </w:r>
      <w:r w:rsidR="003643EF">
        <w:t>,</w:t>
      </w:r>
      <w:r>
        <w:t xml:space="preserve"> and choline metabolites</w:t>
      </w:r>
      <w:r w:rsidR="00573E1D">
        <w:t>,</w:t>
      </w:r>
      <w:r>
        <w:t xml:space="preserve"> are delivered from the intestine to the liver by the portal circulation and have effects o</w:t>
      </w:r>
      <w:r w:rsidR="00662641">
        <w:t>n</w:t>
      </w:r>
      <w:r>
        <w:t xml:space="preserve"> liver</w:t>
      </w:r>
      <w:r w:rsidR="00662641">
        <w:t xml:space="preserve"> </w:t>
      </w:r>
      <w:r>
        <w:t>metabolism, inflammation</w:t>
      </w:r>
      <w:r w:rsidR="00662641">
        <w:t>,</w:t>
      </w:r>
      <w:r>
        <w:t xml:space="preserve"> and immune tolerance </w:t>
      </w:r>
      <w:r>
        <w:fldChar w:fldCharType="begin"/>
      </w:r>
      <w:r w:rsidR="00241BFE">
        <w:instrText xml:space="preserve"> ADDIN EN.CITE &lt;EndNote&gt;&lt;Cite&gt;&lt;Author&gt;Anand&lt;/Author&gt;&lt;Year&gt;2022&lt;/Year&gt;&lt;RecNum&gt;1338&lt;/RecNum&gt;&lt;DisplayText&gt;(Anand and Mande, 2022)&lt;/DisplayText&gt;&lt;record&gt;&lt;rec-number&gt;1338&lt;/rec-number&gt;&lt;foreign-keys&gt;&lt;key app="EN" db-id="z2a2f2ts2z05aweesrrxwascpvr0s2wwvwvd" timestamp="1721044425"&gt;1338&lt;/key&gt;&lt;/foreign-keys&gt;&lt;ref-type name="Journal Article"&gt;17&lt;/ref-type&gt;&lt;contributors&gt;&lt;authors&gt;&lt;author&gt;Anand, S., &lt;/author&gt;&lt;author&gt;Mande, S.S.&lt;/author&gt;&lt;/authors&gt;&lt;/contributors&gt;&lt;titles&gt;&lt;title&gt;Host-microbiome interactions: Gut-Liver axis and its connection with other organs&lt;/title&gt;&lt;secondary-title&gt;npj Biofilms and Microbiome&lt;/secondary-title&gt;&lt;/titles&gt;&lt;periodical&gt;&lt;full-title&gt;npj Biofilms and Microbiome&lt;/full-title&gt;&lt;/periodical&gt;&lt;volume&gt;8&lt;/volume&gt;&lt;number&gt;89&lt;/number&gt;&lt;dates&gt;&lt;year&gt;2022&lt;/year&gt;&lt;/dates&gt;&lt;urls&gt;&lt;/urls&gt;&lt;/record&gt;&lt;/Cite&gt;&lt;/EndNote&gt;</w:instrText>
      </w:r>
      <w:r>
        <w:fldChar w:fldCharType="separate"/>
      </w:r>
      <w:r w:rsidR="00241BFE">
        <w:rPr>
          <w:noProof/>
        </w:rPr>
        <w:t>(Anand and Mande, 2022)</w:t>
      </w:r>
      <w:r>
        <w:fldChar w:fldCharType="end"/>
      </w:r>
      <w:r>
        <w:t xml:space="preserve">. Intestinal bacterial </w:t>
      </w:r>
      <w:r w:rsidR="00E33C0B">
        <w:t xml:space="preserve">sphingolipids </w:t>
      </w:r>
      <w:r>
        <w:t>translocating</w:t>
      </w:r>
      <w:r w:rsidR="00E33C0B">
        <w:t xml:space="preserve"> to the liver</w:t>
      </w:r>
      <w:r w:rsidR="00573E1D">
        <w:t xml:space="preserve"> </w:t>
      </w:r>
      <w:r w:rsidR="00E33C0B">
        <w:t xml:space="preserve">reduce hepatic lipid accumulation by increasing beta-oxidation in mice </w:t>
      </w:r>
      <w:r w:rsidR="00474BFE">
        <w:fldChar w:fldCharType="begin"/>
      </w:r>
      <w:r w:rsidR="00241BFE">
        <w:instrText xml:space="preserve"> ADDIN EN.CITE &lt;EndNote&gt;&lt;Cite&gt;&lt;Author&gt;Le&lt;/Author&gt;&lt;Year&gt;2022&lt;/Year&gt;&lt;RecNum&gt;1340&lt;/RecNum&gt;&lt;DisplayText&gt;(Le et al., 2022)&lt;/DisplayText&gt;&lt;record&gt;&lt;rec-number&gt;1340&lt;/rec-number&gt;&lt;foreign-keys&gt;&lt;key app="EN" db-id="z2a2f2ts2z05aweesrrxwascpvr0s2wwvwvd" timestamp="1721046267"&gt;1340&lt;/key&gt;&lt;/foreign-keys&gt;&lt;ref-type name="Journal Article"&gt;17&lt;/ref-type&gt;&lt;contributors&gt;&lt;authors&gt;&lt;author&gt;Le, H. H., &lt;/author&gt;&lt;author&gt;Lee, M. T., &lt;/author&gt;&lt;author&gt;Besler, K. R.&lt;/author&gt;&lt;author&gt;Johnson, E. L.&lt;/author&gt;&lt;/authors&gt;&lt;/contributors&gt;&lt;titles&gt;&lt;title&gt;Host hepatic metabolism is modulated by gut microbiota-derived sphingolipids&lt;/title&gt;&lt;secondary-title&gt;Cell Host Microbe&lt;/secondary-title&gt;&lt;/titles&gt;&lt;periodical&gt;&lt;full-title&gt;Cell Host Microbe&lt;/full-title&gt;&lt;/periodical&gt;&lt;pages&gt;798–808&lt;/pages&gt;&lt;volume&gt;30&lt;/volume&gt;&lt;dates&gt;&lt;year&gt;2022&lt;/year&gt;&lt;/dates&gt;&lt;urls&gt;&lt;/urls&gt;&lt;/record&gt;&lt;/Cite&gt;&lt;/EndNote&gt;</w:instrText>
      </w:r>
      <w:r w:rsidR="00474BFE">
        <w:fldChar w:fldCharType="separate"/>
      </w:r>
      <w:r w:rsidR="00241BFE">
        <w:rPr>
          <w:noProof/>
        </w:rPr>
        <w:t>(Le et al., 2022)</w:t>
      </w:r>
      <w:r w:rsidR="00474BFE">
        <w:fldChar w:fldCharType="end"/>
      </w:r>
      <w:r w:rsidR="00E33C0B">
        <w:t>. In addition, transfer of LPS to the liver is key for immune tolerance</w:t>
      </w:r>
      <w:r>
        <w:t>; h</w:t>
      </w:r>
      <w:r w:rsidR="00E33C0B">
        <w:t xml:space="preserve">epatic sinusoidal endothelial cells sense microorganisms </w:t>
      </w:r>
      <w:r>
        <w:t xml:space="preserve">and metabolites, </w:t>
      </w:r>
      <w:r w:rsidR="00E33C0B">
        <w:t>and signal Kupffer cell localisation for phagocytosis of transferred microbial products and viable bacteria</w:t>
      </w:r>
      <w:r>
        <w:t xml:space="preserve"> </w:t>
      </w:r>
      <w:r>
        <w:fldChar w:fldCharType="begin"/>
      </w:r>
      <w:r w:rsidR="00241BFE">
        <w:instrText xml:space="preserve"> ADDIN EN.CITE &lt;EndNote&gt;&lt;Cite&gt;&lt;Author&gt;Hsu&lt;/Author&gt;&lt;Year&gt;2023&lt;/Year&gt;&lt;RecNum&gt;1339&lt;/RecNum&gt;&lt;DisplayText&gt;(Hsu and Schnabl, 2023)&lt;/DisplayText&gt;&lt;record&gt;&lt;rec-number&gt;1339&lt;/rec-number&gt;&lt;foreign-keys&gt;&lt;key app="EN" db-id="z2a2f2ts2z05aweesrrxwascpvr0s2wwvwvd" timestamp="1721044499"&gt;1339&lt;/key&gt;&lt;/foreign-keys&gt;&lt;ref-type name="Journal Article"&gt;17&lt;/ref-type&gt;&lt;contributors&gt;&lt;authors&gt;&lt;author&gt;Hsu, C.L., &lt;/author&gt;&lt;author&gt;Schnabl, B. &lt;/author&gt;&lt;/authors&gt;&lt;/contributors&gt;&lt;titles&gt;&lt;title&gt;The gut–liver axis and gut microbiota in health and liver disease.&lt;/title&gt;&lt;secondary-title&gt;Nat Rev Microbiol&lt;/secondary-title&gt;&lt;/titles&gt;&lt;periodical&gt;&lt;full-title&gt;Nat Rev Microbiol&lt;/full-title&gt;&lt;/periodical&gt;&lt;pages&gt;719–733&lt;/pages&gt;&lt;volume&gt;21&lt;/volume&gt;&lt;dates&gt;&lt;year&gt;2023&lt;/year&gt;&lt;/dates&gt;&lt;urls&gt;&lt;/urls&gt;&lt;/record&gt;&lt;/Cite&gt;&lt;/EndNote&gt;</w:instrText>
      </w:r>
      <w:r>
        <w:fldChar w:fldCharType="separate"/>
      </w:r>
      <w:r w:rsidR="00241BFE">
        <w:rPr>
          <w:noProof/>
        </w:rPr>
        <w:t>(Hsu and Schnabl, 2023)</w:t>
      </w:r>
      <w:r>
        <w:fldChar w:fldCharType="end"/>
      </w:r>
      <w:r w:rsidR="00E33C0B">
        <w:t xml:space="preserve">. </w:t>
      </w:r>
      <w:r>
        <w:t xml:space="preserve">Furthermore, </w:t>
      </w:r>
      <w:r w:rsidR="00A84E71">
        <w:t xml:space="preserve">microbiota derived </w:t>
      </w:r>
      <w:r w:rsidR="00394EFE">
        <w:t>SCFAs have both beneficial and negative effects in the liver</w:t>
      </w:r>
      <w:r w:rsidR="00474BFE">
        <w:t>;</w:t>
      </w:r>
      <w:r w:rsidR="00394EFE">
        <w:t xml:space="preserve"> for example, increased acetate is associated with increased hepatic triglyceride accumulation, whereas butyrate has been shown to activate AMP activated protein kinase to reduce inflammation and modulate lipid and glucose metabolism</w:t>
      </w:r>
      <w:r w:rsidR="001D516C">
        <w:t xml:space="preserve"> to reduce insulin resistance </w:t>
      </w:r>
      <w:r w:rsidR="001D516C">
        <w:fldChar w:fldCharType="begin"/>
      </w:r>
      <w:r w:rsidR="00241BFE">
        <w:instrText xml:space="preserve"> ADDIN EN.CITE &lt;EndNote&gt;&lt;Cite&gt;&lt;Author&gt;Anand&lt;/Author&gt;&lt;Year&gt;2022&lt;/Year&gt;&lt;RecNum&gt;1338&lt;/RecNum&gt;&lt;DisplayText&gt;(Anand and Mande, 2022)&lt;/DisplayText&gt;&lt;record&gt;&lt;rec-number&gt;1338&lt;/rec-number&gt;&lt;foreign-keys&gt;&lt;key app="EN" db-id="z2a2f2ts2z05aweesrrxwascpvr0s2wwvwvd" timestamp="1721044425"&gt;1338&lt;/key&gt;&lt;/foreign-keys&gt;&lt;ref-type name="Journal Article"&gt;17&lt;/ref-type&gt;&lt;contributors&gt;&lt;authors&gt;&lt;author&gt;Anand, S., &lt;/author&gt;&lt;author&gt;Mande, S.S.&lt;/author&gt;&lt;/authors&gt;&lt;/contributors&gt;&lt;titles&gt;&lt;title&gt;Host-microbiome interactions: Gut-Liver axis and its connection with other organs&lt;/title&gt;&lt;secondary-title&gt;npj Biofilms and Microbiome&lt;/secondary-title&gt;&lt;/titles&gt;&lt;periodical&gt;&lt;full-title&gt;npj Biofilms and Microbiome&lt;/full-title&gt;&lt;/periodical&gt;&lt;volume&gt;8&lt;/volume&gt;&lt;number&gt;89&lt;/number&gt;&lt;dates&gt;&lt;year&gt;2022&lt;/year&gt;&lt;/dates&gt;&lt;urls&gt;&lt;/urls&gt;&lt;/record&gt;&lt;/Cite&gt;&lt;/EndNote&gt;</w:instrText>
      </w:r>
      <w:r w:rsidR="001D516C">
        <w:fldChar w:fldCharType="separate"/>
      </w:r>
      <w:r w:rsidR="00241BFE">
        <w:rPr>
          <w:noProof/>
        </w:rPr>
        <w:t>(Anand and Mande, 2022)</w:t>
      </w:r>
      <w:r w:rsidR="001D516C">
        <w:fldChar w:fldCharType="end"/>
      </w:r>
      <w:r w:rsidR="001D516C">
        <w:t xml:space="preserve">. </w:t>
      </w:r>
    </w:p>
    <w:p w14:paraId="4F56ADEB" w14:textId="5AF0F2C6" w:rsidR="00206858" w:rsidRPr="00206858" w:rsidRDefault="00206858" w:rsidP="007A5EEB">
      <w:pPr>
        <w:spacing w:line="480" w:lineRule="auto"/>
        <w:jc w:val="both"/>
        <w:rPr>
          <w:b/>
          <w:bCs/>
          <w:u w:val="single"/>
        </w:rPr>
      </w:pPr>
      <w:r w:rsidRPr="00206858">
        <w:rPr>
          <w:b/>
          <w:bCs/>
          <w:u w:val="single"/>
        </w:rPr>
        <w:t>3.3.</w:t>
      </w:r>
      <w:r w:rsidR="009E4CBC">
        <w:rPr>
          <w:b/>
          <w:bCs/>
          <w:u w:val="single"/>
        </w:rPr>
        <w:t>2</w:t>
      </w:r>
      <w:r w:rsidRPr="00206858">
        <w:rPr>
          <w:b/>
          <w:bCs/>
          <w:u w:val="single"/>
        </w:rPr>
        <w:t xml:space="preserve"> Regulation of liver function by </w:t>
      </w:r>
      <w:r w:rsidR="008704D7">
        <w:rPr>
          <w:b/>
          <w:bCs/>
          <w:u w:val="single"/>
        </w:rPr>
        <w:t>oxylipins</w:t>
      </w:r>
      <w:r w:rsidR="00155327">
        <w:rPr>
          <w:b/>
          <w:bCs/>
          <w:u w:val="single"/>
        </w:rPr>
        <w:t xml:space="preserve"> and endocannabinoids</w:t>
      </w:r>
    </w:p>
    <w:p w14:paraId="1D4F850E" w14:textId="0D1DDDED" w:rsidR="00F15D32" w:rsidRDefault="00FE0B24" w:rsidP="007A5EEB">
      <w:pPr>
        <w:spacing w:line="480" w:lineRule="auto"/>
        <w:jc w:val="both"/>
      </w:pPr>
      <w:r>
        <w:t xml:space="preserve">Endocannabinoids and endocannabinoid-like signalling molecules </w:t>
      </w:r>
      <w:r w:rsidR="00732A0C">
        <w:t xml:space="preserve">have also been shown to </w:t>
      </w:r>
      <w:r>
        <w:t>play a role in regulating liver function</w:t>
      </w:r>
      <w:r w:rsidR="00732A0C">
        <w:t>. These molecules signal via G</w:t>
      </w:r>
      <w:r>
        <w:t>-protein coupled receptors</w:t>
      </w:r>
      <w:r w:rsidR="007F6595">
        <w:t xml:space="preserve"> (cannabinoid 1 (CB1), and cannabinoid 2 (CB2) receptors) expressed</w:t>
      </w:r>
      <w:r>
        <w:t xml:space="preserve"> in the liver </w:t>
      </w:r>
      <w:r w:rsidR="00286B81">
        <w:fldChar w:fldCharType="begin"/>
      </w:r>
      <w:r w:rsidR="00241BFE">
        <w:instrText xml:space="preserve"> ADDIN EN.CITE &lt;EndNote&gt;&lt;Cite&gt;&lt;Author&gt;Bazwinsky-Wutschke I&lt;/Author&gt;&lt;Year&gt;2019 &lt;/Year&gt;&lt;RecNum&gt;1341&lt;/RecNum&gt;&lt;DisplayText&gt;(Bazwinsky-Wutschke I et al., 2019 )&lt;/DisplayText&gt;&lt;record&gt;&lt;rec-number&gt;1341&lt;/rec-number&gt;&lt;foreign-keys&gt;&lt;key app="EN" db-id="z2a2f2ts2z05aweesrrxwascpvr0s2wwvwvd" timestamp="1721051058"&gt;1341&lt;/key&gt;&lt;/foreign-keys&gt;&lt;ref-type name="Journal Article"&gt;17&lt;/ref-type&gt;&lt;contributors&gt;&lt;authors&gt;&lt;author&gt;Bazwinsky-Wutschke I, &lt;/author&gt;&lt;author&gt;Zipprich A, &lt;/author&gt;&lt;author&gt;Dehghani F.&lt;/author&gt;&lt;/authors&gt;&lt;/contributors&gt;&lt;titles&gt;&lt;title&gt; Endocannabinoid System in Hepatic Glucose Metabolism, Fatty Liver Disease, and Cirrhosis. &lt;/title&gt;&lt;secondary-title&gt;Int J Mol Sci&lt;/secondary-title&gt;&lt;/titles&gt;&lt;periodical&gt;&lt;full-title&gt;Int J Mol Sci&lt;/full-title&gt;&lt;/periodical&gt;&lt;pages&gt;2516&lt;/pages&gt;&lt;volume&gt;20&lt;/volume&gt;&lt;number&gt;10&lt;/number&gt;&lt;dates&gt;&lt;year&gt;2019 &lt;/year&gt;&lt;/dates&gt;&lt;urls&gt;&lt;/urls&gt;&lt;/record&gt;&lt;/Cite&gt;&lt;/EndNote&gt;</w:instrText>
      </w:r>
      <w:r w:rsidR="00286B81">
        <w:fldChar w:fldCharType="separate"/>
      </w:r>
      <w:r w:rsidR="00241BFE">
        <w:rPr>
          <w:noProof/>
        </w:rPr>
        <w:t>(Bazwinsky-Wutschke I et al., 2019 )</w:t>
      </w:r>
      <w:r w:rsidR="00286B81">
        <w:fldChar w:fldCharType="end"/>
      </w:r>
      <w:r>
        <w:t xml:space="preserve">. CB1 is the main receptor </w:t>
      </w:r>
      <w:r w:rsidR="007F6595">
        <w:t>observed</w:t>
      </w:r>
      <w:r>
        <w:t xml:space="preserve"> to be expressed in liver cells (hepatocytes, stellate cells and sinusoidal epithelial cells), </w:t>
      </w:r>
      <w:r w:rsidR="00D31221">
        <w:t>whilst</w:t>
      </w:r>
      <w:r>
        <w:t xml:space="preserve"> CB2 </w:t>
      </w:r>
      <w:r w:rsidR="000050D8">
        <w:t xml:space="preserve">is </w:t>
      </w:r>
      <w:r>
        <w:t xml:space="preserve">expressed in </w:t>
      </w:r>
      <w:r w:rsidR="00516D87">
        <w:t xml:space="preserve">resident </w:t>
      </w:r>
      <w:r w:rsidR="00F15D32">
        <w:t>Kupffer</w:t>
      </w:r>
      <w:r>
        <w:t xml:space="preserve"> cells </w:t>
      </w:r>
      <w:r w:rsidR="00286B81">
        <w:fldChar w:fldCharType="begin"/>
      </w:r>
      <w:r w:rsidR="00241BFE">
        <w:instrText xml:space="preserve"> ADDIN EN.CITE &lt;EndNote&gt;&lt;Cite&gt;&lt;Author&gt;Bazwinsky-Wutschke I&lt;/Author&gt;&lt;Year&gt;2019 &lt;/Year&gt;&lt;RecNum&gt;1341&lt;/RecNum&gt;&lt;DisplayText&gt;(Bazwinsky-Wutschke I et al., 2019 )&lt;/DisplayText&gt;&lt;record&gt;&lt;rec-number&gt;1341&lt;/rec-number&gt;&lt;foreign-keys&gt;&lt;key app="EN" db-id="z2a2f2ts2z05aweesrrxwascpvr0s2wwvwvd" timestamp="1721051058"&gt;1341&lt;/key&gt;&lt;/foreign-keys&gt;&lt;ref-type name="Journal Article"&gt;17&lt;/ref-type&gt;&lt;contributors&gt;&lt;authors&gt;&lt;author&gt;Bazwinsky-Wutschke I, &lt;/author&gt;&lt;author&gt;Zipprich A, &lt;/author&gt;&lt;author&gt;Dehghani F.&lt;/author&gt;&lt;/authors&gt;&lt;/contributors&gt;&lt;titles&gt;&lt;title&gt; Endocannabinoid System in Hepatic Glucose Metabolism, Fatty Liver Disease, and Cirrhosis. &lt;/title&gt;&lt;secondary-title&gt;Int J Mol Sci&lt;/secondary-title&gt;&lt;/titles&gt;&lt;periodical&gt;&lt;full-title&gt;Int J Mol Sci&lt;/full-title&gt;&lt;/periodical&gt;&lt;pages&gt;2516&lt;/pages&gt;&lt;volume&gt;20&lt;/volume&gt;&lt;number&gt;10&lt;/number&gt;&lt;dates&gt;&lt;year&gt;2019 &lt;/year&gt;&lt;/dates&gt;&lt;urls&gt;&lt;/urls&gt;&lt;/record&gt;&lt;/Cite&gt;&lt;/EndNote&gt;</w:instrText>
      </w:r>
      <w:r w:rsidR="00286B81">
        <w:fldChar w:fldCharType="separate"/>
      </w:r>
      <w:r w:rsidR="00241BFE">
        <w:rPr>
          <w:noProof/>
        </w:rPr>
        <w:t>(Bazwinsky-Wutschke I et al., 2019 )</w:t>
      </w:r>
      <w:r w:rsidR="00286B81">
        <w:fldChar w:fldCharType="end"/>
      </w:r>
      <w:r>
        <w:t>. Omega-6 fatty acid containing endocannabinoids</w:t>
      </w:r>
      <w:r w:rsidR="005C445F">
        <w:t>,</w:t>
      </w:r>
      <w:r>
        <w:t xml:space="preserve"> AEA and 2-arachiodnoyl glycerol (2-AG)</w:t>
      </w:r>
      <w:r w:rsidR="005C445F">
        <w:t>,</w:t>
      </w:r>
      <w:r>
        <w:t xml:space="preserve"> bind to CB1 in the liver to promote hepatic lipogenesis and steatosis</w:t>
      </w:r>
      <w:r w:rsidR="00286B81">
        <w:t xml:space="preserve"> </w:t>
      </w:r>
      <w:r w:rsidR="00286B81">
        <w:fldChar w:fldCharType="begin"/>
      </w:r>
      <w:r w:rsidR="00241BFE">
        <w:instrText xml:space="preserve"> ADDIN EN.CITE &lt;EndNote&gt;&lt;Cite&gt;&lt;Author&gt;Bazwinsky-Wutschke I&lt;/Author&gt;&lt;Year&gt;2019 &lt;/Year&gt;&lt;RecNum&gt;1341&lt;/RecNum&gt;&lt;DisplayText&gt;(Bazwinsky-Wutschke I et al., 2019 )&lt;/DisplayText&gt;&lt;record&gt;&lt;rec-number&gt;1341&lt;/rec-number&gt;&lt;foreign-keys&gt;&lt;key app="EN" db-id="z2a2f2ts2z05aweesrrxwascpvr0s2wwvwvd" timestamp="1721051058"&gt;1341&lt;/key&gt;&lt;/foreign-keys&gt;&lt;ref-type name="Journal Article"&gt;17&lt;/ref-type&gt;&lt;contributors&gt;&lt;authors&gt;&lt;author&gt;Bazwinsky-Wutschke I, &lt;/author&gt;&lt;author&gt;Zipprich A, &lt;/author&gt;&lt;author&gt;Dehghani F.&lt;/author&gt;&lt;/authors&gt;&lt;/contributors&gt;&lt;titles&gt;&lt;title&gt; Endocannabinoid System in Hepatic Glucose Metabolism, Fatty Liver Disease, and Cirrhosis. &lt;/title&gt;&lt;secondary-title&gt;Int J Mol Sci&lt;/secondary-title&gt;&lt;/titles&gt;&lt;periodical&gt;&lt;full-title&gt;Int J Mol Sci&lt;/full-title&gt;&lt;/periodical&gt;&lt;pages&gt;2516&lt;/pages&gt;&lt;volume&gt;20&lt;/volume&gt;&lt;number&gt;10&lt;/number&gt;&lt;dates&gt;&lt;year&gt;2019 &lt;/year&gt;&lt;/dates&gt;&lt;urls&gt;&lt;/urls&gt;&lt;/record&gt;&lt;/Cite&gt;&lt;/EndNote&gt;</w:instrText>
      </w:r>
      <w:r w:rsidR="00286B81">
        <w:fldChar w:fldCharType="separate"/>
      </w:r>
      <w:r w:rsidR="00241BFE">
        <w:rPr>
          <w:noProof/>
        </w:rPr>
        <w:t>(Bazwinsky-Wutschke I et al., 2019 )</w:t>
      </w:r>
      <w:r w:rsidR="00286B81">
        <w:fldChar w:fldCharType="end"/>
      </w:r>
      <w:r>
        <w:t>. In addition, CB1 activation promote</w:t>
      </w:r>
      <w:r w:rsidR="00473609">
        <w:t>s</w:t>
      </w:r>
      <w:r>
        <w:t xml:space="preserve"> fibrogenesis whilst antagonism of CB1 can improve glucose tolerance and insulin resistance</w:t>
      </w:r>
      <w:r w:rsidR="00473609">
        <w:t xml:space="preserve"> </w:t>
      </w:r>
      <w:r w:rsidR="000F6B6F">
        <w:t>in</w:t>
      </w:r>
      <w:r w:rsidR="00BB2523">
        <w:t xml:space="preserve"> diet-induced obese</w:t>
      </w:r>
      <w:r w:rsidR="000F6B6F">
        <w:t xml:space="preserve"> mice </w:t>
      </w:r>
      <w:r w:rsidR="00286B81">
        <w:fldChar w:fldCharType="begin"/>
      </w:r>
      <w:r w:rsidR="00241BFE">
        <w:instrText xml:space="preserve"> ADDIN EN.CITE &lt;EndNote&gt;&lt;Cite&gt;&lt;Author&gt;Bajzer M&lt;/Author&gt;&lt;Year&gt;2011&lt;/Year&gt;&lt;RecNum&gt;1545&lt;/RecNum&gt;&lt;DisplayText&gt;(Bajzer M et al., 2011)&lt;/DisplayText&gt;&lt;record&gt;&lt;rec-number&gt;1545&lt;/rec-number&gt;&lt;foreign-keys&gt;&lt;key app="EN" db-id="f5xwfwsdrxt0wleexf3525eiwp0srwpdetff" timestamp="1723116926"&gt;1545&lt;/key&gt;&lt;/foreign-keys&gt;&lt;ref-type name="Journal Article"&gt;17&lt;/ref-type&gt;&lt;contributors&gt;&lt;authors&gt;&lt;author&gt;Bajzer M, &lt;/author&gt;&lt;author&gt;Olivieri M, &lt;/author&gt;&lt;author&gt;Haas, M.K.&lt;/author&gt;&lt;author&gt;Pfluger PT,&lt;/author&gt;&lt;author&gt;Magrisso IL.&lt;/author&gt;&lt;author&gt;Foster MT,&lt;/author&gt;&lt;author&gt;Tschöp MH, &lt;/author&gt;&lt;author&gt;Krawczewski-Carhuatanta KA,&lt;/author&gt;&lt;author&gt;Cota D.&lt;/author&gt;&lt;author&gt;Obici S,&lt;/author&gt;&lt;/authors&gt;&lt;/contributors&gt;&lt;titles&gt;&lt;title&gt; Cannabinoid receptor 1 (CB1) antagonism enhances glucose utilisation and activates brown adipose tissue in diet-induced obese mice.&lt;/title&gt;&lt;secondary-title&gt;Diabetologia&lt;/secondary-title&gt;&lt;/titles&gt;&lt;periodical&gt;&lt;full-title&gt;Diabetologia&lt;/full-title&gt;&lt;/periodical&gt;&lt;pages&gt;3121–3131&lt;/pages&gt;&lt;volume&gt;54&lt;/volume&gt;&lt;dates&gt;&lt;year&gt;2011&lt;/year&gt;&lt;/dates&gt;&lt;urls&gt;&lt;/urls&gt;&lt;/record&gt;&lt;/Cite&gt;&lt;/EndNote&gt;</w:instrText>
      </w:r>
      <w:r w:rsidR="00286B81">
        <w:fldChar w:fldCharType="separate"/>
      </w:r>
      <w:r w:rsidR="00241BFE">
        <w:rPr>
          <w:noProof/>
        </w:rPr>
        <w:t>(Bajzer M et al., 2011)</w:t>
      </w:r>
      <w:r w:rsidR="00286B81">
        <w:fldChar w:fldCharType="end"/>
      </w:r>
      <w:r>
        <w:t xml:space="preserve">. </w:t>
      </w:r>
      <w:r w:rsidR="0072755C">
        <w:t xml:space="preserve">Supplementation of individuals living with obesity and new diagnosis of </w:t>
      </w:r>
      <w:r w:rsidR="00686116">
        <w:t xml:space="preserve">MASLD </w:t>
      </w:r>
      <w:r w:rsidR="0072755C">
        <w:t xml:space="preserve">with </w:t>
      </w:r>
      <w:r w:rsidR="0072755C">
        <w:lastRenderedPageBreak/>
        <w:t>oleoylethanolamide (OEA) alongside calorie restriction, resulted in greater mRNA expression of PPAR-</w:t>
      </w:r>
      <w:r w:rsidR="0072755C" w:rsidRPr="0072755C">
        <w:t xml:space="preserve"> α</w:t>
      </w:r>
      <w:r w:rsidR="0072755C">
        <w:t xml:space="preserve"> (observed to decrease with NASH development) and uncoupling protein (UCP)-1 and UCP2</w:t>
      </w:r>
      <w:r w:rsidR="0072755C" w:rsidRPr="0072755C">
        <w:t xml:space="preserve"> </w:t>
      </w:r>
      <w:r w:rsidR="0072755C">
        <w:t xml:space="preserve">(involved in </w:t>
      </w:r>
      <w:r w:rsidR="0072755C" w:rsidRPr="0072755C">
        <w:t>mitochondrial fatty acid β-oxidation</w:t>
      </w:r>
      <w:r w:rsidR="0072755C">
        <w:t>) in PBMCs</w:t>
      </w:r>
      <w:r w:rsidR="000050D8">
        <w:t>. In addition, OE supplementation resulted in</w:t>
      </w:r>
      <w:r w:rsidR="0072755C">
        <w:t xml:space="preserve"> greater </w:t>
      </w:r>
      <w:r w:rsidR="007F24A3">
        <w:t>amelioration</w:t>
      </w:r>
      <w:r w:rsidR="0072755C">
        <w:t xml:space="preserve"> </w:t>
      </w:r>
      <w:r w:rsidR="00C7338A">
        <w:t xml:space="preserve">of </w:t>
      </w:r>
      <w:r w:rsidR="0072755C">
        <w:t xml:space="preserve">liver health markers alanine aminotransferase (ALT), aspartate aminotransferase (AST) </w:t>
      </w:r>
      <w:r w:rsidR="00AB00B0">
        <w:t>(</w:t>
      </w:r>
      <w:r w:rsidR="00435071">
        <w:t xml:space="preserve">which increase with liver injury) </w:t>
      </w:r>
      <w:r w:rsidR="0072755C">
        <w:t xml:space="preserve">and ALT/AST ratio </w:t>
      </w:r>
      <w:r w:rsidR="00516D87">
        <w:t xml:space="preserve">than the placebo plus calorie restriction group </w:t>
      </w:r>
      <w:r w:rsidR="0072755C">
        <w:fldChar w:fldCharType="begin"/>
      </w:r>
      <w:r w:rsidR="00241BFE">
        <w:instrText xml:space="preserve"> ADDIN EN.CITE &lt;EndNote&gt;&lt;Cite&gt;&lt;Author&gt;Tutunchi H&lt;/Author&gt;&lt;Year&gt;2020 &lt;/Year&gt;&lt;RecNum&gt;1343&lt;/RecNum&gt;&lt;DisplayText&gt;(Tutunchi H et al., 2020 )&lt;/DisplayText&gt;&lt;record&gt;&lt;rec-number&gt;1343&lt;/rec-number&gt;&lt;foreign-keys&gt;&lt;key app="EN" db-id="z2a2f2ts2z05aweesrrxwascpvr0s2wwvwvd" timestamp="1721052804"&gt;1343&lt;/key&gt;&lt;/foreign-keys&gt;&lt;ref-type name="Journal Article"&gt;17&lt;/ref-type&gt;&lt;contributors&gt;&lt;authors&gt;&lt;author&gt;Tutunchi H, &lt;/author&gt;&lt;author&gt;Ostadrahimi A, &lt;/author&gt;&lt;author&gt;Saghafi-Asl M, &lt;/author&gt;&lt;author&gt;Hosseinzadeh-Attar MJ, &lt;/author&gt;&lt;author&gt;Shakeri A, &lt;/author&gt;&lt;author&gt;Asghari-Jafarabadi M, &lt;/author&gt;&lt;author&gt;Roshanravan N, &lt;/author&gt;&lt;author&gt;Farrin N, &lt;/author&gt;&lt;author&gt;Naemi M, &lt;/author&gt;&lt;author&gt;Hasankhani M. S.&lt;/author&gt;&lt;/authors&gt;&lt;/contributors&gt;&lt;titles&gt;&lt;title&gt;&lt;style face="normal" font="default" size="100%"&gt;Oleoylethanolamide supplementation in obese patients newly diagnosed with non-alcoholic fatty liver disease: Effects on metabolic parameters, anthropometric indices, and expression of PPAR-&lt;/style&gt;&lt;style face="normal" font="default" charset="161" size="100%"&gt;α, UCP1, and UCP2 gene&lt;/style&gt;&lt;/title&gt;&lt;secondary-title&gt;&lt;style face="normal" font="default" charset="161" size="100%"&gt;Pharmacol Res&lt;/style&gt;&lt;/secondary-title&gt;&lt;/titles&gt;&lt;periodical&gt;&lt;full-title&gt;Pharmacol Res&lt;/full-title&gt;&lt;/periodical&gt;&lt;pages&gt;&lt;style face="normal" font="default" charset="161" size="100%"&gt;104770&lt;/style&gt;&lt;/pages&gt;&lt;volume&gt;&lt;style face="normal" font="default" charset="161" size="100%"&gt;156&lt;/style&gt;&lt;/volume&gt;&lt;dates&gt;&lt;year&gt;&lt;style face="normal" font="default" charset="161" size="100%"&gt;2020 &lt;/style&gt;&lt;/year&gt;&lt;/dates&gt;&lt;urls&gt;&lt;/urls&gt;&lt;/record&gt;&lt;/Cite&gt;&lt;/EndNote&gt;</w:instrText>
      </w:r>
      <w:r w:rsidR="0072755C">
        <w:fldChar w:fldCharType="separate"/>
      </w:r>
      <w:r w:rsidR="00241BFE">
        <w:rPr>
          <w:noProof/>
        </w:rPr>
        <w:t>(Tutunchi H et al., 2020 )</w:t>
      </w:r>
      <w:r w:rsidR="0072755C">
        <w:fldChar w:fldCharType="end"/>
      </w:r>
      <w:r w:rsidR="0072755C">
        <w:t xml:space="preserve">. In addition to decreasing serum triglycerides, liver steatosis was reduced in both groups but there was a trend for greater reduction with OEA supplementation </w:t>
      </w:r>
      <w:r w:rsidR="0072755C">
        <w:fldChar w:fldCharType="begin"/>
      </w:r>
      <w:r w:rsidR="00241BFE">
        <w:instrText xml:space="preserve"> ADDIN EN.CITE &lt;EndNote&gt;&lt;Cite&gt;&lt;Author&gt;Tutunchi H&lt;/Author&gt;&lt;Year&gt;2020 &lt;/Year&gt;&lt;RecNum&gt;1343&lt;/RecNum&gt;&lt;DisplayText&gt;(Tutunchi H et al., 2020 )&lt;/DisplayText&gt;&lt;record&gt;&lt;rec-number&gt;1343&lt;/rec-number&gt;&lt;foreign-keys&gt;&lt;key app="EN" db-id="z2a2f2ts2z05aweesrrxwascpvr0s2wwvwvd" timestamp="1721052804"&gt;1343&lt;/key&gt;&lt;/foreign-keys&gt;&lt;ref-type name="Journal Article"&gt;17&lt;/ref-type&gt;&lt;contributors&gt;&lt;authors&gt;&lt;author&gt;Tutunchi H, &lt;/author&gt;&lt;author&gt;Ostadrahimi A, &lt;/author&gt;&lt;author&gt;Saghafi-Asl M, &lt;/author&gt;&lt;author&gt;Hosseinzadeh-Attar MJ, &lt;/author&gt;&lt;author&gt;Shakeri A, &lt;/author&gt;&lt;author&gt;Asghari-Jafarabadi M, &lt;/author&gt;&lt;author&gt;Roshanravan N, &lt;/author&gt;&lt;author&gt;Farrin N, &lt;/author&gt;&lt;author&gt;Naemi M, &lt;/author&gt;&lt;author&gt;Hasankhani M. S.&lt;/author&gt;&lt;/authors&gt;&lt;/contributors&gt;&lt;titles&gt;&lt;title&gt;&lt;style face="normal" font="default" size="100%"&gt;Oleoylethanolamide supplementation in obese patients newly diagnosed with non-alcoholic fatty liver disease: Effects on metabolic parameters, anthropometric indices, and expression of PPAR-&lt;/style&gt;&lt;style face="normal" font="default" charset="161" size="100%"&gt;α, UCP1, and UCP2 gene&lt;/style&gt;&lt;/title&gt;&lt;secondary-title&gt;&lt;style face="normal" font="default" charset="161" size="100%"&gt;Pharmacol Res&lt;/style&gt;&lt;/secondary-title&gt;&lt;/titles&gt;&lt;periodical&gt;&lt;full-title&gt;Pharmacol Res&lt;/full-title&gt;&lt;/periodical&gt;&lt;pages&gt;&lt;style face="normal" font="default" charset="161" size="100%"&gt;104770&lt;/style&gt;&lt;/pages&gt;&lt;volume&gt;&lt;style face="normal" font="default" charset="161" size="100%"&gt;156&lt;/style&gt;&lt;/volume&gt;&lt;dates&gt;&lt;year&gt;&lt;style face="normal" font="default" charset="161" size="100%"&gt;2020 &lt;/style&gt;&lt;/year&gt;&lt;/dates&gt;&lt;urls&gt;&lt;/urls&gt;&lt;/record&gt;&lt;/Cite&gt;&lt;/EndNote&gt;</w:instrText>
      </w:r>
      <w:r w:rsidR="0072755C">
        <w:fldChar w:fldCharType="separate"/>
      </w:r>
      <w:r w:rsidR="00241BFE">
        <w:rPr>
          <w:noProof/>
        </w:rPr>
        <w:t>(Tutunchi H et al., 2020 )</w:t>
      </w:r>
      <w:r w:rsidR="0072755C">
        <w:fldChar w:fldCharType="end"/>
      </w:r>
      <w:r w:rsidR="003D4E26">
        <w:t xml:space="preserve">. Furthermore, OEA supplementation in addition to calorie restriction resulted in greater reductions in insulin and HOMA-IR in comparison with the placebo plus calorie restriction </w:t>
      </w:r>
      <w:r w:rsidR="00516D87">
        <w:t xml:space="preserve">group </w:t>
      </w:r>
      <w:r w:rsidR="003D4E26">
        <w:fldChar w:fldCharType="begin"/>
      </w:r>
      <w:r w:rsidR="00241BFE">
        <w:instrText xml:space="preserve"> ADDIN EN.CITE &lt;EndNote&gt;&lt;Cite&gt;&lt;Author&gt;Tutunchi H&lt;/Author&gt;&lt;Year&gt;2020 &lt;/Year&gt;&lt;RecNum&gt;1343&lt;/RecNum&gt;&lt;DisplayText&gt;(Tutunchi H et al., 2020 )&lt;/DisplayText&gt;&lt;record&gt;&lt;rec-number&gt;1343&lt;/rec-number&gt;&lt;foreign-keys&gt;&lt;key app="EN" db-id="z2a2f2ts2z05aweesrrxwascpvr0s2wwvwvd" timestamp="1721052804"&gt;1343&lt;/key&gt;&lt;/foreign-keys&gt;&lt;ref-type name="Journal Article"&gt;17&lt;/ref-type&gt;&lt;contributors&gt;&lt;authors&gt;&lt;author&gt;Tutunchi H, &lt;/author&gt;&lt;author&gt;Ostadrahimi A, &lt;/author&gt;&lt;author&gt;Saghafi-Asl M, &lt;/author&gt;&lt;author&gt;Hosseinzadeh-Attar MJ, &lt;/author&gt;&lt;author&gt;Shakeri A, &lt;/author&gt;&lt;author&gt;Asghari-Jafarabadi M, &lt;/author&gt;&lt;author&gt;Roshanravan N, &lt;/author&gt;&lt;author&gt;Farrin N, &lt;/author&gt;&lt;author&gt;Naemi M, &lt;/author&gt;&lt;author&gt;Hasankhani M. S.&lt;/author&gt;&lt;/authors&gt;&lt;/contributors&gt;&lt;titles&gt;&lt;title&gt;&lt;style face="normal" font="default" size="100%"&gt;Oleoylethanolamide supplementation in obese patients newly diagnosed with non-alcoholic fatty liver disease: Effects on metabolic parameters, anthropometric indices, and expression of PPAR-&lt;/style&gt;&lt;style face="normal" font="default" charset="161" size="100%"&gt;α, UCP1, and UCP2 gene&lt;/style&gt;&lt;/title&gt;&lt;secondary-title&gt;&lt;style face="normal" font="default" charset="161" size="100%"&gt;Pharmacol Res&lt;/style&gt;&lt;/secondary-title&gt;&lt;/titles&gt;&lt;periodical&gt;&lt;full-title&gt;Pharmacol Res&lt;/full-title&gt;&lt;/periodical&gt;&lt;pages&gt;&lt;style face="normal" font="default" charset="161" size="100%"&gt;104770&lt;/style&gt;&lt;/pages&gt;&lt;volume&gt;&lt;style face="normal" font="default" charset="161" size="100%"&gt;156&lt;/style&gt;&lt;/volume&gt;&lt;dates&gt;&lt;year&gt;&lt;style face="normal" font="default" charset="161" size="100%"&gt;2020 &lt;/style&gt;&lt;/year&gt;&lt;/dates&gt;&lt;urls&gt;&lt;/urls&gt;&lt;/record&gt;&lt;/Cite&gt;&lt;/EndNote&gt;</w:instrText>
      </w:r>
      <w:r w:rsidR="003D4E26">
        <w:fldChar w:fldCharType="separate"/>
      </w:r>
      <w:r w:rsidR="00241BFE">
        <w:rPr>
          <w:noProof/>
        </w:rPr>
        <w:t>(Tutunchi H et al., 2020 )</w:t>
      </w:r>
      <w:r w:rsidR="003D4E26">
        <w:fldChar w:fldCharType="end"/>
      </w:r>
      <w:r w:rsidR="00F15D32">
        <w:t>.</w:t>
      </w:r>
    </w:p>
    <w:p w14:paraId="57C6AF02" w14:textId="1F6C0ABE" w:rsidR="00660CB2" w:rsidRDefault="00516D87" w:rsidP="007A5EEB">
      <w:pPr>
        <w:spacing w:line="480" w:lineRule="auto"/>
        <w:jc w:val="both"/>
      </w:pPr>
      <w:r>
        <w:t xml:space="preserve">Further evidence for the role of endocannabinoids in liver function has been observed in a murine study. </w:t>
      </w:r>
      <w:r w:rsidR="00660CB2">
        <w:t>Deletion of</w:t>
      </w:r>
      <w:r w:rsidR="00732A0C" w:rsidRPr="00732A0C">
        <w:t xml:space="preserve"> </w:t>
      </w:r>
      <w:r w:rsidR="00732A0C">
        <w:t>i</w:t>
      </w:r>
      <w:r w:rsidR="00732A0C" w:rsidRPr="00732A0C">
        <w:t>ntestinal epithelial cell</w:t>
      </w:r>
      <w:r w:rsidR="00660CB2">
        <w:t xml:space="preserve"> NAPE-PLD in mice exacerbated steatosis upon high fat diet feeding in comparison to wild type </w:t>
      </w:r>
      <w:r w:rsidR="00AC7569">
        <w:t>mice</w:t>
      </w:r>
      <w:r>
        <w:t xml:space="preserve"> </w:t>
      </w:r>
      <w:r>
        <w:fldChar w:fldCharType="begin"/>
      </w:r>
      <w:r w:rsidR="00241BFE">
        <w:instrText xml:space="preserve"> ADDIN EN.CITE &lt;EndNote&gt;&lt;Cite&gt;&lt;Author&gt;Everard&lt;/Author&gt;&lt;Year&gt;2019&lt;/Year&gt;&lt;RecNum&gt;1345&lt;/RecNum&gt;&lt;DisplayText&gt;(Everard et al., 2019)&lt;/DisplayText&gt;&lt;record&gt;&lt;rec-number&gt;1345&lt;/rec-number&gt;&lt;foreign-keys&gt;&lt;key app="EN" db-id="z2a2f2ts2z05aweesrrxwascpvr0s2wwvwvd" timestamp="1721056688"&gt;1345&lt;/key&gt;&lt;/foreign-keys&gt;&lt;ref-type name="Journal Article"&gt;17&lt;/ref-type&gt;&lt;contributors&gt;&lt;authors&gt;&lt;author&gt;Everard, A., &lt;/author&gt;&lt;author&gt;Plovier, H., &lt;/author&gt;&lt;author&gt;Rastelli, M. &lt;/author&gt;&lt;author&gt;et al.&lt;/author&gt;&lt;/authors&gt;&lt;/contributors&gt;&lt;titles&gt;&lt;title&gt;Intestinal epithelial N-acylphosphatidylethanolamine phospholipase D links dietary fat to metabolic adaptations in obesity and steatosis&lt;/title&gt;&lt;secondary-title&gt;Nat Commun&lt;/secondary-title&gt;&lt;/titles&gt;&lt;periodical&gt;&lt;full-title&gt;Nat Commun&lt;/full-title&gt;&lt;/periodical&gt;&lt;volume&gt;10&lt;/volume&gt;&lt;number&gt;457 &lt;/number&gt;&lt;dates&gt;&lt;year&gt;2019&lt;/year&gt;&lt;/dates&gt;&lt;urls&gt;&lt;/urls&gt;&lt;/record&gt;&lt;/Cite&gt;&lt;/EndNote&gt;</w:instrText>
      </w:r>
      <w:r>
        <w:fldChar w:fldCharType="separate"/>
      </w:r>
      <w:r w:rsidR="00241BFE">
        <w:rPr>
          <w:noProof/>
        </w:rPr>
        <w:t>(Everard et al., 2019)</w:t>
      </w:r>
      <w:r>
        <w:fldChar w:fldCharType="end"/>
      </w:r>
      <w:r w:rsidR="00660CB2">
        <w:t>. Greater hepatic lipid droplet size, accumulation of triglycerides</w:t>
      </w:r>
      <w:r w:rsidR="00AC7569">
        <w:t>,</w:t>
      </w:r>
      <w:r w:rsidR="00660CB2">
        <w:t xml:space="preserve"> and total hepatic lipid content was observed in </w:t>
      </w:r>
      <w:r w:rsidR="00732A0C">
        <w:t xml:space="preserve">NAPE-PLD </w:t>
      </w:r>
      <w:r w:rsidR="00F649E4">
        <w:t>null</w:t>
      </w:r>
      <w:r w:rsidR="00660CB2">
        <w:t xml:space="preserve"> </w:t>
      </w:r>
      <w:r>
        <w:t>mice</w:t>
      </w:r>
      <w:r w:rsidR="00660CB2">
        <w:t xml:space="preserve"> </w:t>
      </w:r>
      <w:r w:rsidR="00732A0C">
        <w:t>in comparison to</w:t>
      </w:r>
      <w:r w:rsidR="00660CB2">
        <w:t xml:space="preserve"> wild </w:t>
      </w:r>
      <w:r w:rsidR="00732A0C">
        <w:t xml:space="preserve">type mice </w:t>
      </w:r>
      <w:r w:rsidR="00732A0C">
        <w:fldChar w:fldCharType="begin"/>
      </w:r>
      <w:r w:rsidR="00241BFE">
        <w:instrText xml:space="preserve"> ADDIN EN.CITE &lt;EndNote&gt;&lt;Cite&gt;&lt;Author&gt;Everard&lt;/Author&gt;&lt;Year&gt;2019&lt;/Year&gt;&lt;RecNum&gt;1345&lt;/RecNum&gt;&lt;DisplayText&gt;(Everard et al., 2019)&lt;/DisplayText&gt;&lt;record&gt;&lt;rec-number&gt;1345&lt;/rec-number&gt;&lt;foreign-keys&gt;&lt;key app="EN" db-id="z2a2f2ts2z05aweesrrxwascpvr0s2wwvwvd" timestamp="1721056688"&gt;1345&lt;/key&gt;&lt;/foreign-keys&gt;&lt;ref-type name="Journal Article"&gt;17&lt;/ref-type&gt;&lt;contributors&gt;&lt;authors&gt;&lt;author&gt;Everard, A., &lt;/author&gt;&lt;author&gt;Plovier, H., &lt;/author&gt;&lt;author&gt;Rastelli, M. &lt;/author&gt;&lt;author&gt;et al.&lt;/author&gt;&lt;/authors&gt;&lt;/contributors&gt;&lt;titles&gt;&lt;title&gt;Intestinal epithelial N-acylphosphatidylethanolamine phospholipase D links dietary fat to metabolic adaptations in obesity and steatosis&lt;/title&gt;&lt;secondary-title&gt;Nat Commun&lt;/secondary-title&gt;&lt;/titles&gt;&lt;periodical&gt;&lt;full-title&gt;Nat Commun&lt;/full-title&gt;&lt;/periodical&gt;&lt;volume&gt;10&lt;/volume&gt;&lt;number&gt;457 &lt;/number&gt;&lt;dates&gt;&lt;year&gt;2019&lt;/year&gt;&lt;/dates&gt;&lt;urls&gt;&lt;/urls&gt;&lt;/record&gt;&lt;/Cite&gt;&lt;/EndNote&gt;</w:instrText>
      </w:r>
      <w:r w:rsidR="00732A0C">
        <w:fldChar w:fldCharType="separate"/>
      </w:r>
      <w:r w:rsidR="00241BFE">
        <w:rPr>
          <w:noProof/>
        </w:rPr>
        <w:t>(Everard et al., 2019)</w:t>
      </w:r>
      <w:r w:rsidR="00732A0C">
        <w:fldChar w:fldCharType="end"/>
      </w:r>
      <w:r w:rsidR="00732A0C">
        <w:t>.</w:t>
      </w:r>
      <w:r w:rsidR="00660CB2">
        <w:t xml:space="preserve"> In addition, elevation of serum ALT levels were observed </w:t>
      </w:r>
      <w:r w:rsidR="00732A0C">
        <w:t>with</w:t>
      </w:r>
      <w:r w:rsidR="00660CB2">
        <w:t xml:space="preserve"> NAPE-PLD deletion </w:t>
      </w:r>
      <w:r w:rsidR="00732A0C">
        <w:fldChar w:fldCharType="begin"/>
      </w:r>
      <w:r w:rsidR="00241BFE">
        <w:instrText xml:space="preserve"> ADDIN EN.CITE &lt;EndNote&gt;&lt;Cite&gt;&lt;Author&gt;Everard&lt;/Author&gt;&lt;Year&gt;2019&lt;/Year&gt;&lt;RecNum&gt;1345&lt;/RecNum&gt;&lt;DisplayText&gt;(Everard et al., 2019)&lt;/DisplayText&gt;&lt;record&gt;&lt;rec-number&gt;1345&lt;/rec-number&gt;&lt;foreign-keys&gt;&lt;key app="EN" db-id="z2a2f2ts2z05aweesrrxwascpvr0s2wwvwvd" timestamp="1721056688"&gt;1345&lt;/key&gt;&lt;/foreign-keys&gt;&lt;ref-type name="Journal Article"&gt;17&lt;/ref-type&gt;&lt;contributors&gt;&lt;authors&gt;&lt;author&gt;Everard, A., &lt;/author&gt;&lt;author&gt;Plovier, H., &lt;/author&gt;&lt;author&gt;Rastelli, M. &lt;/author&gt;&lt;author&gt;et al.&lt;/author&gt;&lt;/authors&gt;&lt;/contributors&gt;&lt;titles&gt;&lt;title&gt;Intestinal epithelial N-acylphosphatidylethanolamine phospholipase D links dietary fat to metabolic adaptations in obesity and steatosis&lt;/title&gt;&lt;secondary-title&gt;Nat Commun&lt;/secondary-title&gt;&lt;/titles&gt;&lt;periodical&gt;&lt;full-title&gt;Nat Commun&lt;/full-title&gt;&lt;/periodical&gt;&lt;volume&gt;10&lt;/volume&gt;&lt;number&gt;457 &lt;/number&gt;&lt;dates&gt;&lt;year&gt;2019&lt;/year&gt;&lt;/dates&gt;&lt;urls&gt;&lt;/urls&gt;&lt;/record&gt;&lt;/Cite&gt;&lt;/EndNote&gt;</w:instrText>
      </w:r>
      <w:r w:rsidR="00732A0C">
        <w:fldChar w:fldCharType="separate"/>
      </w:r>
      <w:r w:rsidR="00241BFE">
        <w:rPr>
          <w:noProof/>
        </w:rPr>
        <w:t>(Everard et al., 2019)</w:t>
      </w:r>
      <w:r w:rsidR="00732A0C">
        <w:fldChar w:fldCharType="end"/>
      </w:r>
      <w:r w:rsidR="00732A0C">
        <w:t>.</w:t>
      </w:r>
      <w:r>
        <w:t xml:space="preserve"> Consideration of previously discussed evidence describing changes to endocannabinoids with antibiotic use </w:t>
      </w:r>
      <w:r>
        <w:fldChar w:fldCharType="begin"/>
      </w:r>
      <w:r w:rsidR="00241BFE">
        <w:instrText xml:space="preserve"> ADDIN EN.CITE &lt;EndNote&gt;&lt;Cite&gt;&lt;Author&gt;Guida F.&lt;/Author&gt;&lt;Year&gt;2018&lt;/Year&gt;&lt;RecNum&gt;1346&lt;/RecNum&gt;&lt;DisplayText&gt;(Guida F. et al., 2018)&lt;/DisplayText&gt;&lt;record&gt;&lt;rec-number&gt;1346&lt;/rec-number&gt;&lt;foreign-keys&gt;&lt;key app="EN" db-id="z2a2f2ts2z05aweesrrxwascpvr0s2wwvwvd" timestamp="1721057882"&gt;1346&lt;/key&gt;&lt;/foreign-keys&gt;&lt;ref-type name="Journal Article"&gt;17&lt;/ref-type&gt;&lt;contributors&gt;&lt;authors&gt;&lt;author&gt;Guida F., &lt;/author&gt;&lt;author&gt;Turco F., &lt;/author&gt;&lt;author&gt;Iannotta M., &lt;/author&gt;&lt;author&gt;De Gregorio D., &lt;/author&gt;&lt;author&gt;Palumbo I., &lt;/author&gt;&lt;author&gt;Sarnelli G., &lt;/author&gt;&lt;author&gt;Furiano A., &lt;/author&gt;&lt;author&gt;Napolitano F., &lt;/author&gt;&lt;author&gt;Boccella S., &lt;/author&gt;&lt;author&gt;Luongo L., &lt;/author&gt;&lt;author&gt;Mazzitelli M., &lt;/author&gt;&lt;author&gt;Usiello A., &lt;/author&gt;&lt;author&gt;De Filippis F., &lt;/author&gt;&lt;author&gt;Iannotti F.A., &lt;/author&gt;&lt;author&gt;Piscitelli F., &lt;/author&gt;&lt;author&gt;Ercolini D., &lt;/author&gt;&lt;author&gt;de Novellis V., &lt;/author&gt;&lt;author&gt;Di Marzo V., &lt;/author&gt;&lt;author&gt;Cuomo R., &lt;/author&gt;&lt;author&gt;Maione S. &lt;/author&gt;&lt;/authors&gt;&lt;/contributors&gt;&lt;titles&gt;&lt;title&gt;Antibiotic-induced microbiota perturbation causes gut endocannabinoidome changes, hippocampal neuroglial reorganization and depression in mice.&lt;/title&gt;&lt;secondary-title&gt;Brain Behav Immun&lt;/secondary-title&gt;&lt;/titles&gt;&lt;periodical&gt;&lt;full-title&gt;Brain Behav Immun&lt;/full-title&gt;&lt;/periodical&gt;&lt;pages&gt;230–245&lt;/pages&gt;&lt;volume&gt;67&lt;/volume&gt;&lt;dates&gt;&lt;year&gt;2018&lt;/year&gt;&lt;/dates&gt;&lt;urls&gt;&lt;/urls&gt;&lt;/record&gt;&lt;/Cite&gt;&lt;/EndNote&gt;</w:instrText>
      </w:r>
      <w:r>
        <w:fldChar w:fldCharType="separate"/>
      </w:r>
      <w:r w:rsidR="00241BFE">
        <w:rPr>
          <w:noProof/>
        </w:rPr>
        <w:t>(Guida F. et al., 2018)</w:t>
      </w:r>
      <w:r>
        <w:fldChar w:fldCharType="end"/>
      </w:r>
      <w:r>
        <w:t>,</w:t>
      </w:r>
      <w:r w:rsidR="00B040BB">
        <w:rPr>
          <w:noProof/>
        </w:rPr>
        <w:t xml:space="preserve"> </w:t>
      </w:r>
      <w:r>
        <w:t>there is support for the modulation of liver function through modification of endocannabinoids and gut microbiota</w:t>
      </w:r>
      <w:r w:rsidR="004558EE">
        <w:t xml:space="preserve"> but further evidence is required.</w:t>
      </w:r>
    </w:p>
    <w:p w14:paraId="48F8B754" w14:textId="4553F7BB" w:rsidR="00A70D56" w:rsidRDefault="00673285" w:rsidP="007A5EEB">
      <w:pPr>
        <w:spacing w:line="480" w:lineRule="auto"/>
        <w:jc w:val="both"/>
        <w:rPr>
          <w:lang w:val="en-US"/>
        </w:rPr>
      </w:pPr>
      <w:r>
        <w:t>In addition to endocannabinoids, t</w:t>
      </w:r>
      <w:r w:rsidR="00A70D56">
        <w:t>here is evidence for the role of oxylipins in regulating liver function</w:t>
      </w:r>
      <w:r w:rsidR="00EE0936">
        <w:t>.</w:t>
      </w:r>
      <w:r w:rsidR="00A70D56">
        <w:t xml:space="preserve"> </w:t>
      </w:r>
      <w:r w:rsidR="00EE0936">
        <w:t>F</w:t>
      </w:r>
      <w:r w:rsidR="00A70D56">
        <w:t xml:space="preserve">or example, </w:t>
      </w:r>
      <w:r w:rsidR="00A70D56">
        <w:rPr>
          <w:lang w:val="en-US"/>
        </w:rPr>
        <w:t xml:space="preserve">mice fed DHA exhibited reduced hepatic COX-2 expression and prostaglandin-E2 (PGE2) level and increased hepatic formation of 17-HDHA and protectin D1 </w:t>
      </w:r>
      <w:r w:rsidR="00A70D56">
        <w:rPr>
          <w:lang w:val="en-US"/>
        </w:rPr>
        <w:fldChar w:fldCharType="begin">
          <w:fldData xml:space="preserve">PEVuZE5vdGU+PENpdGU+PEF1dGhvcj5Hb256YWxlei1QZXJpejwvQXV0aG9yPjxZZWFyPjIwMDY8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==
</w:fldData>
        </w:fldChar>
      </w:r>
      <w:r w:rsidR="00241BFE">
        <w:rPr>
          <w:lang w:val="en-US"/>
        </w:rPr>
        <w:instrText xml:space="preserve"> ADDIN EN.CITE </w:instrText>
      </w:r>
      <w:r w:rsidR="00241BFE">
        <w:rPr>
          <w:lang w:val="en-US"/>
        </w:rPr>
        <w:fldChar w:fldCharType="begin">
          <w:fldData xml:space="preserve">PEVuZE5vdGU+PENpdGU+PEF1dGhvcj5Hb256YWxlei1QZXJpejwvQXV0aG9yPjxZZWFyPjIwMDY8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==
</w:fldData>
        </w:fldChar>
      </w:r>
      <w:r w:rsidR="00241BFE">
        <w:rPr>
          <w:lang w:val="en-US"/>
        </w:rPr>
        <w:instrText xml:space="preserve"> ADDIN EN.CITE.DATA </w:instrText>
      </w:r>
      <w:r w:rsidR="00241BFE">
        <w:rPr>
          <w:lang w:val="en-US"/>
        </w:rPr>
      </w:r>
      <w:r w:rsidR="00241BFE">
        <w:rPr>
          <w:lang w:val="en-US"/>
        </w:rPr>
        <w:fldChar w:fldCharType="end"/>
      </w:r>
      <w:r w:rsidR="00A70D56">
        <w:rPr>
          <w:lang w:val="en-US"/>
        </w:rPr>
      </w:r>
      <w:r w:rsidR="00A70D56">
        <w:rPr>
          <w:lang w:val="en-US"/>
        </w:rPr>
        <w:fldChar w:fldCharType="separate"/>
      </w:r>
      <w:r w:rsidR="00241BFE">
        <w:rPr>
          <w:noProof/>
          <w:lang w:val="en-US"/>
        </w:rPr>
        <w:t>(Gonzalez-Periz et al., 2006)</w:t>
      </w:r>
      <w:r w:rsidR="00A70D56">
        <w:rPr>
          <w:lang w:val="en-US"/>
        </w:rPr>
        <w:fldChar w:fldCharType="end"/>
      </w:r>
      <w:r w:rsidR="00A70D56">
        <w:rPr>
          <w:lang w:val="en-US"/>
        </w:rPr>
        <w:t xml:space="preserve">. In vitro incubation of hepatocytes with DHA </w:t>
      </w:r>
      <w:r>
        <w:rPr>
          <w:lang w:val="en-US"/>
        </w:rPr>
        <w:t>reduced</w:t>
      </w:r>
      <w:r w:rsidR="00A70D56">
        <w:rPr>
          <w:lang w:val="en-US"/>
        </w:rPr>
        <w:t xml:space="preserve"> DNA damage and oxidative stress upon exposure to hydrogen peroxide </w:t>
      </w:r>
      <w:r w:rsidR="00A70D56">
        <w:rPr>
          <w:lang w:val="en-US"/>
        </w:rPr>
        <w:fldChar w:fldCharType="begin">
          <w:fldData xml:space="preserve">PEVuZE5vdGU+PENpdGU+PEF1dGhvcj5Hb256YWxlei1QZXJpejwvQXV0aG9yPjxZZWFyPjIwMDY8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==
</w:fldData>
        </w:fldChar>
      </w:r>
      <w:r w:rsidR="00241BFE">
        <w:rPr>
          <w:lang w:val="en-US"/>
        </w:rPr>
        <w:instrText xml:space="preserve"> ADDIN EN.CITE </w:instrText>
      </w:r>
      <w:r w:rsidR="00241BFE">
        <w:rPr>
          <w:lang w:val="en-US"/>
        </w:rPr>
        <w:fldChar w:fldCharType="begin">
          <w:fldData xml:space="preserve">PEVuZE5vdGU+PENpdGU+PEF1dGhvcj5Hb256YWxlei1QZXJpejwvQXV0aG9yPjxZZWFyPjIwMDY8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==
</w:fldData>
        </w:fldChar>
      </w:r>
      <w:r w:rsidR="00241BFE">
        <w:rPr>
          <w:lang w:val="en-US"/>
        </w:rPr>
        <w:instrText xml:space="preserve"> ADDIN EN.CITE.DATA </w:instrText>
      </w:r>
      <w:r w:rsidR="00241BFE">
        <w:rPr>
          <w:lang w:val="en-US"/>
        </w:rPr>
      </w:r>
      <w:r w:rsidR="00241BFE">
        <w:rPr>
          <w:lang w:val="en-US"/>
        </w:rPr>
        <w:fldChar w:fldCharType="end"/>
      </w:r>
      <w:r w:rsidR="00A70D56">
        <w:rPr>
          <w:lang w:val="en-US"/>
        </w:rPr>
      </w:r>
      <w:r w:rsidR="00A70D56">
        <w:rPr>
          <w:lang w:val="en-US"/>
        </w:rPr>
        <w:fldChar w:fldCharType="separate"/>
      </w:r>
      <w:r w:rsidR="00241BFE">
        <w:rPr>
          <w:noProof/>
          <w:lang w:val="en-US"/>
        </w:rPr>
        <w:t>(Gonzalez-Periz et al., 2006)</w:t>
      </w:r>
      <w:r w:rsidR="00A70D56">
        <w:rPr>
          <w:lang w:val="en-US"/>
        </w:rPr>
        <w:fldChar w:fldCharType="end"/>
      </w:r>
      <w:r>
        <w:rPr>
          <w:lang w:val="en-US"/>
        </w:rPr>
        <w:t xml:space="preserve">, and </w:t>
      </w:r>
      <w:r w:rsidR="00A70D56">
        <w:rPr>
          <w:lang w:val="en-US"/>
        </w:rPr>
        <w:t xml:space="preserve">synthetic 17-HDHA was observed to decrease 5-lipoxygenase (5LOX) expression in hepatic macrophages </w:t>
      </w:r>
      <w:r w:rsidR="00A70D56">
        <w:rPr>
          <w:lang w:val="en-US"/>
        </w:rPr>
        <w:fldChar w:fldCharType="begin">
          <w:fldData xml:space="preserve">PEVuZE5vdGU+PENpdGU+PEF1dGhvcj5Hb256YWxlei1QZXJpejwvQXV0aG9yPjxZZWFyPjIwMDY8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</w:fldData>
        </w:fldChar>
      </w:r>
      <w:r w:rsidR="00241BFE">
        <w:rPr>
          <w:lang w:val="en-US"/>
        </w:rPr>
        <w:instrText xml:space="preserve"> ADDIN EN.CITE </w:instrText>
      </w:r>
      <w:r w:rsidR="00241BFE">
        <w:rPr>
          <w:lang w:val="en-US"/>
        </w:rPr>
        <w:fldChar w:fldCharType="begin">
          <w:fldData xml:space="preserve">PEVuZE5vdGU+PENpdGU+PEF1dGhvcj5Hb256YWxlei1QZXJpejwvQXV0aG9yPjxZZWFyPjIwMDY8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</w:fldData>
        </w:fldChar>
      </w:r>
      <w:r w:rsidR="00241BFE">
        <w:rPr>
          <w:lang w:val="en-US"/>
        </w:rPr>
        <w:instrText xml:space="preserve"> ADDIN EN.CITE.DATA </w:instrText>
      </w:r>
      <w:r w:rsidR="00241BFE">
        <w:rPr>
          <w:lang w:val="en-US"/>
        </w:rPr>
      </w:r>
      <w:r w:rsidR="00241BFE">
        <w:rPr>
          <w:lang w:val="en-US"/>
        </w:rPr>
        <w:fldChar w:fldCharType="end"/>
      </w:r>
      <w:r w:rsidR="00A70D56">
        <w:rPr>
          <w:lang w:val="en-US"/>
        </w:rPr>
      </w:r>
      <w:r w:rsidR="00A70D56">
        <w:rPr>
          <w:lang w:val="en-US"/>
        </w:rPr>
        <w:fldChar w:fldCharType="separate"/>
      </w:r>
      <w:r w:rsidR="00241BFE">
        <w:rPr>
          <w:noProof/>
          <w:lang w:val="en-US"/>
        </w:rPr>
        <w:t xml:space="preserve">(Gonzalez-Periz et al., 2006, Rius B et al., </w:t>
      </w:r>
      <w:r w:rsidR="00241BFE">
        <w:rPr>
          <w:noProof/>
          <w:lang w:val="en-US"/>
        </w:rPr>
        <w:lastRenderedPageBreak/>
        <w:t>2014)</w:t>
      </w:r>
      <w:r w:rsidR="00A70D56">
        <w:rPr>
          <w:lang w:val="en-US"/>
        </w:rPr>
        <w:fldChar w:fldCharType="end"/>
      </w:r>
      <w:r w:rsidR="00A70D56">
        <w:rPr>
          <w:lang w:val="en-US"/>
        </w:rPr>
        <w:t xml:space="preserve">. </w:t>
      </w:r>
      <w:r w:rsidR="00C0586D">
        <w:rPr>
          <w:lang w:val="en-US"/>
        </w:rPr>
        <w:t>Furthermore, t</w:t>
      </w:r>
      <w:r w:rsidR="00A70D56">
        <w:rPr>
          <w:lang w:val="en-US"/>
        </w:rPr>
        <w:t>he use of resolvins has been shown to improve liver inflammation</w:t>
      </w:r>
      <w:r w:rsidR="00C0586D">
        <w:rPr>
          <w:lang w:val="en-US"/>
        </w:rPr>
        <w:t>;</w:t>
      </w:r>
      <w:r w:rsidR="00A70D56">
        <w:rPr>
          <w:lang w:val="en-US"/>
        </w:rPr>
        <w:t xml:space="preserve"> resolvin</w:t>
      </w:r>
      <w:r w:rsidR="00F649E4">
        <w:rPr>
          <w:lang w:val="en-US"/>
        </w:rPr>
        <w:t xml:space="preserve"> </w:t>
      </w:r>
      <w:r w:rsidR="00A70D56">
        <w:rPr>
          <w:lang w:val="en-US"/>
        </w:rPr>
        <w:t xml:space="preserve">D1 (RvD1) administration </w:t>
      </w:r>
      <w:r w:rsidR="000926E9">
        <w:rPr>
          <w:lang w:val="en-US"/>
        </w:rPr>
        <w:t>in combination with</w:t>
      </w:r>
      <w:r w:rsidR="00A70D56">
        <w:rPr>
          <w:lang w:val="en-US"/>
        </w:rPr>
        <w:t xml:space="preserve"> calorie restriction reduc</w:t>
      </w:r>
      <w:r w:rsidR="002D7A56">
        <w:rPr>
          <w:lang w:val="en-US"/>
        </w:rPr>
        <w:t>ed</w:t>
      </w:r>
      <w:r w:rsidR="00A70D56">
        <w:rPr>
          <w:lang w:val="en-US"/>
        </w:rPr>
        <w:t xml:space="preserve"> liver macrophage infiltration and reprogramm</w:t>
      </w:r>
      <w:r w:rsidR="002D7A56">
        <w:rPr>
          <w:lang w:val="en-US"/>
        </w:rPr>
        <w:t>ed</w:t>
      </w:r>
      <w:r w:rsidR="00A70D56">
        <w:rPr>
          <w:lang w:val="en-US"/>
        </w:rPr>
        <w:t xml:space="preserve"> inflammatory M1</w:t>
      </w:r>
      <w:r w:rsidR="00B20742">
        <w:rPr>
          <w:lang w:val="en-US"/>
        </w:rPr>
        <w:t>-like</w:t>
      </w:r>
      <w:r w:rsidR="00A70D56">
        <w:rPr>
          <w:lang w:val="en-US"/>
        </w:rPr>
        <w:t xml:space="preserve"> macrophages to </w:t>
      </w:r>
      <w:r w:rsidR="002D7A56">
        <w:rPr>
          <w:lang w:val="en-US"/>
        </w:rPr>
        <w:t>an</w:t>
      </w:r>
      <w:r w:rsidR="00A70D56">
        <w:rPr>
          <w:lang w:val="en-US"/>
        </w:rPr>
        <w:t xml:space="preserve"> M2</w:t>
      </w:r>
      <w:r w:rsidR="00B20742">
        <w:rPr>
          <w:lang w:val="en-US"/>
        </w:rPr>
        <w:t>-like</w:t>
      </w:r>
      <w:r w:rsidR="00A70D56">
        <w:rPr>
          <w:lang w:val="en-US"/>
        </w:rPr>
        <w:t xml:space="preserve"> pro</w:t>
      </w:r>
      <w:r w:rsidR="000926E9">
        <w:rPr>
          <w:lang w:val="en-US"/>
        </w:rPr>
        <w:t>-</w:t>
      </w:r>
      <w:r w:rsidR="00A70D56">
        <w:rPr>
          <w:lang w:val="en-US"/>
        </w:rPr>
        <w:t>resolving phenotype, and reduc</w:t>
      </w:r>
      <w:r w:rsidR="002D7A56">
        <w:rPr>
          <w:lang w:val="en-US"/>
        </w:rPr>
        <w:t>ed</w:t>
      </w:r>
      <w:r w:rsidR="00A70D56">
        <w:rPr>
          <w:lang w:val="en-US"/>
        </w:rPr>
        <w:t xml:space="preserve"> hepatic steatosis and insulin resistance in mice </w:t>
      </w:r>
      <w:r w:rsidR="00A70D56">
        <w:rPr>
          <w:lang w:val="en-US"/>
        </w:rPr>
        <w:fldChar w:fldCharType="begin"/>
      </w:r>
      <w:r w:rsidR="00241BFE">
        <w:rPr>
          <w:lang w:val="en-US"/>
        </w:rPr>
        <w:instrText xml:space="preserve"> ADDIN EN.CITE &lt;EndNote&gt;&lt;Cite&gt;&lt;Author&gt;Rius B&lt;/Author&gt;&lt;Year&gt;2014&lt;/Year&gt;&lt;RecNum&gt;1349&lt;/RecNum&gt;&lt;DisplayText&gt;(Rius B et al., 2014)&lt;/DisplayText&gt;&lt;record&gt;&lt;rec-number&gt;1349&lt;/rec-number&gt;&lt;foreign-keys&gt;&lt;key app="EN" db-id="z2a2f2ts2z05aweesrrxwascpvr0s2wwvwvd" timestamp="1721120186"&gt;1349&lt;/key&gt;&lt;/foreign-keys&gt;&lt;ref-type name="Journal Article"&gt;17&lt;/ref-type&gt;&lt;contributors&gt;&lt;authors&gt;&lt;author&gt;Rius B,&lt;/author&gt;&lt;author&gt;Titos E, &lt;/author&gt;&lt;author&gt;Morán-Salvador E,&lt;/author&gt;&lt;author&gt;López-Vicario C,&lt;/author&gt;&lt;author&gt;García-Alonso V,&lt;/author&gt;&lt;author&gt;González-Périz A,&lt;/author&gt;&lt;author&gt;Arroyo V,&lt;/author&gt;&lt;author&gt;Clària J,&lt;/author&gt;&lt;/authors&gt;&lt;/contributors&gt;&lt;titles&gt;&lt;title&gt;Resolvin D1 primes the resolution process initiated by calorie restriction in obesity-induced steatohepatitis&lt;/title&gt;&lt;secondary-title&gt;FASEB J.&lt;/secondary-title&gt;&lt;/titles&gt;&lt;periodical&gt;&lt;full-title&gt;FASEB J.&lt;/full-title&gt;&lt;/periodical&gt;&lt;pages&gt;836-848&lt;/pages&gt;&lt;number&gt;28 &lt;/number&gt;&lt;dates&gt;&lt;year&gt;2014&lt;/year&gt;&lt;/dates&gt;&lt;urls&gt;&lt;/urls&gt;&lt;/record&gt;&lt;/Cite&gt;&lt;/EndNote&gt;</w:instrText>
      </w:r>
      <w:r w:rsidR="00A70D56">
        <w:rPr>
          <w:lang w:val="en-US"/>
        </w:rPr>
        <w:fldChar w:fldCharType="separate"/>
      </w:r>
      <w:r w:rsidR="00241BFE">
        <w:rPr>
          <w:noProof/>
          <w:lang w:val="en-US"/>
        </w:rPr>
        <w:t>(Rius B et al., 2014)</w:t>
      </w:r>
      <w:r w:rsidR="00A70D56">
        <w:rPr>
          <w:lang w:val="en-US"/>
        </w:rPr>
        <w:fldChar w:fldCharType="end"/>
      </w:r>
      <w:r w:rsidR="00A70D56">
        <w:rPr>
          <w:lang w:val="en-US"/>
        </w:rPr>
        <w:t>.</w:t>
      </w:r>
      <w:r w:rsidR="002163A8">
        <w:rPr>
          <w:lang w:val="en-US"/>
        </w:rPr>
        <w:t xml:space="preserve"> Resolvin E1 also improves the hepatic transcriptome, which was dependen</w:t>
      </w:r>
      <w:r w:rsidR="00B40F16">
        <w:rPr>
          <w:lang w:val="en-US"/>
        </w:rPr>
        <w:t>t</w:t>
      </w:r>
      <w:r w:rsidR="002163A8">
        <w:rPr>
          <w:lang w:val="en-US"/>
        </w:rPr>
        <w:t xml:space="preserve"> on the G-protein coupled receptor ERV1/ChemR23</w:t>
      </w:r>
      <w:r w:rsidR="00871DCC">
        <w:rPr>
          <w:lang w:val="en-US"/>
        </w:rPr>
        <w:t xml:space="preserve"> </w:t>
      </w:r>
      <w:r w:rsidR="00871DCC">
        <w:rPr>
          <w:lang w:val="en-US"/>
        </w:rPr>
        <w:fldChar w:fldCharType="begin"/>
      </w:r>
      <w:r w:rsidR="00241BFE">
        <w:rPr>
          <w:lang w:val="en-US"/>
        </w:rPr>
        <w:instrText xml:space="preserve"> ADDIN EN.CITE &lt;EndNote&gt;&lt;Cite&gt;&lt;Author&gt;Al-Shaer AE&lt;/Author&gt;&lt;Year&gt;2021&lt;/Year&gt;&lt;RecNum&gt;1546&lt;/RecNum&gt;&lt;DisplayText&gt;(Al-Shaer AE et al., 2021)&lt;/DisplayText&gt;&lt;record&gt;&lt;rec-number&gt;1546&lt;/rec-number&gt;&lt;foreign-keys&gt;&lt;key app="EN" db-id="f5xwfwsdrxt0wleexf3525eiwp0srwpdetff" timestamp="1723117488"&gt;1546&lt;/key&gt;&lt;/foreign-keys&gt;&lt;ref-type name="Journal Article"&gt;17&lt;/ref-type&gt;&lt;contributors&gt;&lt;authors&gt;&lt;author&gt;Al-Shaer AE, &lt;/author&gt;&lt;author&gt;Pal A, &lt;/author&gt;&lt;author&gt;Shaikh SR,&lt;/author&gt;&lt;/authors&gt;&lt;/contributors&gt;&lt;titles&gt;&lt;title&gt;Resolvin E1-ChemR23 Axis Regulates the Hepatic Metabolic and Inflammatory Transcriptional Landscape in Obesity at the Whole Genome and Exon Level&lt;/title&gt;&lt;secondary-title&gt;Front Nutr&lt;/secondary-title&gt;&lt;/titles&gt;&lt;periodical&gt;&lt;full-title&gt;Front Nutr&lt;/full-title&gt;&lt;/periodical&gt;&lt;pages&gt;799492&lt;/pages&gt;&lt;volume&gt;8&lt;/volume&gt;&lt;dates&gt;&lt;year&gt;2021&lt;/year&gt;&lt;/dates&gt;&lt;urls&gt;&lt;/urls&gt;&lt;/record&gt;&lt;/Cite&gt;&lt;/EndNote&gt;</w:instrText>
      </w:r>
      <w:r w:rsidR="00871DCC">
        <w:rPr>
          <w:lang w:val="en-US"/>
        </w:rPr>
        <w:fldChar w:fldCharType="separate"/>
      </w:r>
      <w:r w:rsidR="00241BFE">
        <w:rPr>
          <w:noProof/>
          <w:lang w:val="en-US"/>
        </w:rPr>
        <w:t>(Al-Shaer AE et al., 2021)</w:t>
      </w:r>
      <w:r w:rsidR="00871DCC">
        <w:rPr>
          <w:lang w:val="en-US"/>
        </w:rPr>
        <w:fldChar w:fldCharType="end"/>
      </w:r>
      <w:r w:rsidR="002163A8">
        <w:rPr>
          <w:lang w:val="en-US"/>
        </w:rPr>
        <w:t>. Overexpression of myeloid ERV1 also improved hepatic inflammatory outcomes</w:t>
      </w:r>
      <w:r w:rsidR="009F716F">
        <w:rPr>
          <w:lang w:val="en-US"/>
        </w:rPr>
        <w:t xml:space="preserve"> in addition glucose tolerance</w:t>
      </w:r>
      <w:r w:rsidR="004B24D1">
        <w:rPr>
          <w:lang w:val="en-US"/>
        </w:rPr>
        <w:t xml:space="preserve"> </w:t>
      </w:r>
      <w:r w:rsidR="004B24D1">
        <w:rPr>
          <w:lang w:val="en-US"/>
        </w:rPr>
        <w:fldChar w:fldCharType="begin"/>
      </w:r>
      <w:r w:rsidR="00241BFE">
        <w:rPr>
          <w:lang w:val="en-US"/>
        </w:rPr>
        <w:instrText xml:space="preserve"> ADDIN EN.CITE &lt;EndNote&gt;&lt;Cite&gt;&lt;Author&gt;Sima C&lt;/Author&gt;&lt;Year&gt;2017&lt;/Year&gt;&lt;RecNum&gt;1547&lt;/RecNum&gt;&lt;DisplayText&gt;(Sima C et al., 2017)&lt;/DisplayText&gt;&lt;record&gt;&lt;rec-number&gt;1547&lt;/rec-number&gt;&lt;foreign-keys&gt;&lt;key app="EN" db-id="f5xwfwsdrxt0wleexf3525eiwp0srwpdetff" timestamp="1723117681"&gt;1547&lt;/key&gt;&lt;/foreign-keys&gt;&lt;ref-type name="Journal Article"&gt;17&lt;/ref-type&gt;&lt;contributors&gt;&lt;authors&gt;&lt;author&gt;Sima C, &lt;/author&gt;&lt;author&gt;Montero E, &lt;/author&gt;&lt;author&gt;Nguyen D, &lt;/author&gt;&lt;author&gt;Freire M, &lt;/author&gt;&lt;author&gt;Norris P, &lt;/author&gt;&lt;author&gt;Serhan CN, &lt;/author&gt;&lt;author&gt;Van Dyke TE&lt;/author&gt;&lt;/authors&gt;&lt;/contributors&gt;&lt;titles&gt;&lt;title&gt;ERV1 Overexpression in Myeloid Cells Protects against High Fat Diet Induced Obesity and Glucose Intolerance&lt;/title&gt;&lt;secondary-title&gt;Sci Rep&lt;/secondary-title&gt;&lt;/titles&gt;&lt;periodical&gt;&lt;full-title&gt;Sci Rep&lt;/full-title&gt;&lt;/periodical&gt;&lt;pages&gt;12848&lt;/pages&gt;&lt;volume&gt;1&lt;/volume&gt;&lt;number&gt;1&lt;/number&gt;&lt;dates&gt;&lt;year&gt;2017&lt;/year&gt;&lt;/dates&gt;&lt;urls&gt;&lt;/urls&gt;&lt;/record&gt;&lt;/Cite&gt;&lt;/EndNote&gt;</w:instrText>
      </w:r>
      <w:r w:rsidR="004B24D1">
        <w:rPr>
          <w:lang w:val="en-US"/>
        </w:rPr>
        <w:fldChar w:fldCharType="separate"/>
      </w:r>
      <w:r w:rsidR="00241BFE">
        <w:rPr>
          <w:noProof/>
          <w:lang w:val="en-US"/>
        </w:rPr>
        <w:t>(Sima C et al., 2017)</w:t>
      </w:r>
      <w:r w:rsidR="004B24D1">
        <w:rPr>
          <w:lang w:val="en-US"/>
        </w:rPr>
        <w:fldChar w:fldCharType="end"/>
      </w:r>
      <w:r w:rsidR="009F716F">
        <w:rPr>
          <w:lang w:val="en-US"/>
        </w:rPr>
        <w:t xml:space="preserve">. </w:t>
      </w:r>
    </w:p>
    <w:p w14:paraId="0927DDFB" w14:textId="5CDB55ED" w:rsidR="00A70D56" w:rsidRDefault="00EA560E" w:rsidP="007A5EEB">
      <w:pPr>
        <w:spacing w:line="480" w:lineRule="auto"/>
        <w:jc w:val="both"/>
      </w:pPr>
      <w:r>
        <w:t>In a further feeding study using a</w:t>
      </w:r>
      <w:r w:rsidR="00F649E4">
        <w:t>n</w:t>
      </w:r>
      <w:r w:rsidR="00A70D56">
        <w:t xml:space="preserve"> LDL receptor deficient mouse model, supplementing western diet with LC n-3 PUFA lowered hepatic AA and AA derived oxylipins, and increased hepatic EPA, DHA, and derived </w:t>
      </w:r>
      <w:r w:rsidR="008704D7">
        <w:t xml:space="preserve">oxylipins </w:t>
      </w:r>
      <w:r w:rsidR="00A70D56">
        <w:t>in membrane lipids</w:t>
      </w:r>
      <w:r w:rsidR="00E53BB2">
        <w:t xml:space="preserve"> </w:t>
      </w:r>
      <w:r w:rsidR="00E53BB2">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 </w:instrText>
      </w:r>
      <w:r w:rsidR="00241BFE">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DATA </w:instrText>
      </w:r>
      <w:r w:rsidR="00241BFE">
        <w:fldChar w:fldCharType="end"/>
      </w:r>
      <w:r w:rsidR="00E53BB2">
        <w:fldChar w:fldCharType="separate"/>
      </w:r>
      <w:r w:rsidR="00241BFE">
        <w:rPr>
          <w:noProof/>
        </w:rPr>
        <w:t>(Garcia-Jaramillo et al., 2019)</w:t>
      </w:r>
      <w:r w:rsidR="00E53BB2">
        <w:fldChar w:fldCharType="end"/>
      </w:r>
      <w:r w:rsidR="00E53BB2">
        <w:t>. This included increasing</w:t>
      </w:r>
      <w:r w:rsidR="00A70D56">
        <w:t xml:space="preserve"> </w:t>
      </w:r>
      <w:r w:rsidR="00A70D56" w:rsidRPr="00043A6A">
        <w:t>epoxy</w:t>
      </w:r>
      <w:r w:rsidR="00F20536">
        <w:t>-</w:t>
      </w:r>
      <w:r w:rsidR="00A70D56" w:rsidRPr="00043A6A">
        <w:t>eicosatetraenoic acid</w:t>
      </w:r>
      <w:r w:rsidR="00E53BB2">
        <w:t>s</w:t>
      </w:r>
      <w:r w:rsidR="00A70D56">
        <w:t xml:space="preserve"> (EpETEs), </w:t>
      </w:r>
      <w:r w:rsidR="00A70D56" w:rsidRPr="00043A6A">
        <w:t>dihydroxy</w:t>
      </w:r>
      <w:r w:rsidR="00F649E4">
        <w:t>-</w:t>
      </w:r>
      <w:r w:rsidR="00A70D56" w:rsidRPr="00043A6A">
        <w:t>eicosatetraenoic acid</w:t>
      </w:r>
      <w:r w:rsidR="00A70D56">
        <w:t xml:space="preserve">s (DiHETEs), </w:t>
      </w:r>
      <w:r w:rsidR="00A70D56" w:rsidRPr="00E40065">
        <w:t>epoxy</w:t>
      </w:r>
      <w:r w:rsidR="00F649E4">
        <w:t>-</w:t>
      </w:r>
      <w:r w:rsidR="00A70D56" w:rsidRPr="00E40065">
        <w:t>docosapentaenoic acid</w:t>
      </w:r>
      <w:r w:rsidR="00A70D56">
        <w:t>s (EpDP</w:t>
      </w:r>
      <w:r w:rsidR="00E01D12">
        <w:t>E</w:t>
      </w:r>
      <w:r w:rsidR="00A70D56">
        <w:t xml:space="preserve">s), </w:t>
      </w:r>
      <w:r w:rsidR="00A70D56" w:rsidRPr="00A34EA2">
        <w:t>dihydroxy</w:t>
      </w:r>
      <w:r w:rsidR="00F649E4">
        <w:t>-</w:t>
      </w:r>
      <w:r w:rsidR="00A70D56" w:rsidRPr="00A34EA2">
        <w:t>docosapentaenoic acid</w:t>
      </w:r>
      <w:r w:rsidR="00A70D56">
        <w:t>s (DiHDP</w:t>
      </w:r>
      <w:r w:rsidR="00E01D12">
        <w:t>Es</w:t>
      </w:r>
      <w:r w:rsidR="00A70D56">
        <w:t xml:space="preserve">) and protectin D1 </w:t>
      </w:r>
      <w:r w:rsidR="00A70D56">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 </w:instrText>
      </w:r>
      <w:r w:rsidR="00241BFE">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DATA </w:instrText>
      </w:r>
      <w:r w:rsidR="00241BFE">
        <w:fldChar w:fldCharType="end"/>
      </w:r>
      <w:r w:rsidR="00A70D56">
        <w:fldChar w:fldCharType="separate"/>
      </w:r>
      <w:r w:rsidR="00241BFE">
        <w:rPr>
          <w:noProof/>
        </w:rPr>
        <w:t>(Garcia-Jaramillo et al., 2019)</w:t>
      </w:r>
      <w:r w:rsidR="00A70D56">
        <w:fldChar w:fldCharType="end"/>
      </w:r>
      <w:r w:rsidR="00A70D56">
        <w:t xml:space="preserve">. </w:t>
      </w:r>
      <w:r w:rsidR="00F9741F">
        <w:t xml:space="preserve">In addition, </w:t>
      </w:r>
      <w:r w:rsidR="005A3E05">
        <w:t>C20-22 omega-3 derived CYP2C and CYP2J pathways oxylipins were inversely association with</w:t>
      </w:r>
      <w:r w:rsidR="00A70D56">
        <w:t xml:space="preserve"> NASH markers of inflammation and </w:t>
      </w:r>
      <w:r w:rsidR="005A3E05">
        <w:t xml:space="preserve">hepatic </w:t>
      </w:r>
      <w:r w:rsidR="00A70D56">
        <w:t xml:space="preserve">fibrosis </w:t>
      </w:r>
      <w:r w:rsidR="00A70D56">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 </w:instrText>
      </w:r>
      <w:r w:rsidR="00241BFE">
        <w:fldChar w:fldCharType="begin">
          <w:fldData xml:space="preserve">PEVuZE5vdGU+PENpdGU+PEF1dGhvcj5HYXJjaWEtSmFyYW1pbGxvPC9BdXRob3I+PFllYXI+MjAx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</w:fldData>
        </w:fldChar>
      </w:r>
      <w:r w:rsidR="00241BFE">
        <w:instrText xml:space="preserve"> ADDIN EN.CITE.DATA </w:instrText>
      </w:r>
      <w:r w:rsidR="00241BFE">
        <w:fldChar w:fldCharType="end"/>
      </w:r>
      <w:r w:rsidR="00A70D56">
        <w:fldChar w:fldCharType="separate"/>
      </w:r>
      <w:r w:rsidR="00241BFE">
        <w:rPr>
          <w:noProof/>
        </w:rPr>
        <w:t>(Garcia-Jaramillo et al., 2019)</w:t>
      </w:r>
      <w:r w:rsidR="00A70D56">
        <w:fldChar w:fldCharType="end"/>
      </w:r>
      <w:r w:rsidR="00A70D56">
        <w:t xml:space="preserve">. </w:t>
      </w:r>
      <w:r w:rsidR="009F716F">
        <w:t xml:space="preserve"> </w:t>
      </w:r>
    </w:p>
    <w:p w14:paraId="7B7D7B91" w14:textId="700E50DD" w:rsidR="007F09D7" w:rsidRPr="007F09D7" w:rsidRDefault="00920343" w:rsidP="007A5EEB">
      <w:pPr>
        <w:spacing w:line="480" w:lineRule="auto"/>
        <w:jc w:val="both"/>
        <w:rPr>
          <w:b/>
          <w:bCs/>
          <w:u w:val="single"/>
        </w:rPr>
      </w:pPr>
      <w:r w:rsidRPr="007023DE">
        <w:rPr>
          <w:b/>
          <w:bCs/>
          <w:u w:val="single"/>
        </w:rPr>
        <w:t>3.3.</w:t>
      </w:r>
      <w:r w:rsidR="009E4CBC" w:rsidRPr="007023DE">
        <w:rPr>
          <w:b/>
          <w:bCs/>
          <w:u w:val="single"/>
        </w:rPr>
        <w:t>3</w:t>
      </w:r>
      <w:r w:rsidRPr="007023DE">
        <w:rPr>
          <w:b/>
          <w:bCs/>
          <w:u w:val="single"/>
        </w:rPr>
        <w:t xml:space="preserve">. </w:t>
      </w:r>
      <w:r w:rsidR="009E4CBC" w:rsidRPr="007023DE">
        <w:rPr>
          <w:b/>
          <w:bCs/>
          <w:u w:val="single"/>
        </w:rPr>
        <w:t xml:space="preserve">Role of </w:t>
      </w:r>
      <w:r w:rsidR="008704D7">
        <w:rPr>
          <w:b/>
          <w:bCs/>
          <w:u w:val="single"/>
        </w:rPr>
        <w:t>oxylipins</w:t>
      </w:r>
      <w:r w:rsidR="00562531">
        <w:rPr>
          <w:b/>
          <w:bCs/>
          <w:u w:val="single"/>
        </w:rPr>
        <w:t xml:space="preserve"> </w:t>
      </w:r>
      <w:r w:rsidR="009E4CBC" w:rsidRPr="007023DE">
        <w:rPr>
          <w:b/>
          <w:bCs/>
          <w:u w:val="single"/>
        </w:rPr>
        <w:t>in g</w:t>
      </w:r>
      <w:r w:rsidR="007F09D7" w:rsidRPr="007023DE">
        <w:rPr>
          <w:b/>
          <w:bCs/>
          <w:u w:val="single"/>
        </w:rPr>
        <w:t>ut-liver</w:t>
      </w:r>
      <w:r w:rsidR="007F09D7">
        <w:rPr>
          <w:b/>
          <w:bCs/>
          <w:u w:val="single"/>
        </w:rPr>
        <w:t xml:space="preserve"> crosstalk</w:t>
      </w:r>
    </w:p>
    <w:p w14:paraId="37567678" w14:textId="579E0C1D" w:rsidR="00315332" w:rsidRDefault="00732A0C" w:rsidP="007A5EEB">
      <w:pPr>
        <w:spacing w:line="480" w:lineRule="auto"/>
        <w:jc w:val="both"/>
      </w:pPr>
      <w:r>
        <w:t xml:space="preserve">What is not so well known is the role of oxylipins in communication between the gut and the liver. </w:t>
      </w:r>
      <w:r w:rsidR="00B35354">
        <w:rPr>
          <w:lang w:val="en-US"/>
        </w:rPr>
        <w:t xml:space="preserve">In humans, </w:t>
      </w:r>
      <w:r w:rsidR="00B35354">
        <w:t>there is evidence of augmented oxylipin profiles with liver disease with increased hepatic</w:t>
      </w:r>
      <w:r w:rsidR="00B35354" w:rsidRPr="007B4F8B">
        <w:t xml:space="preserve"> 14,15-EET</w:t>
      </w:r>
      <w:r w:rsidR="0068754F">
        <w:t>/</w:t>
      </w:r>
      <w:r w:rsidR="00B35354" w:rsidRPr="007B4F8B">
        <w:t xml:space="preserve">DHET </w:t>
      </w:r>
      <w:r w:rsidR="0068754F">
        <w:t xml:space="preserve">ratio </w:t>
      </w:r>
      <w:r w:rsidR="00B35354">
        <w:t>in individuals with type-2 diabetes and increased hepatic</w:t>
      </w:r>
      <w:r w:rsidR="00B35354" w:rsidRPr="007B4F8B">
        <w:t xml:space="preserve"> 12,13-EpOME</w:t>
      </w:r>
      <w:r w:rsidR="0068754F">
        <w:t>/</w:t>
      </w:r>
      <w:r w:rsidR="00B35354" w:rsidRPr="007B4F8B">
        <w:t>DiHOME</w:t>
      </w:r>
      <w:r w:rsidR="0068754F">
        <w:t xml:space="preserve"> ratio</w:t>
      </w:r>
      <w:r w:rsidR="00B35354" w:rsidRPr="007B4F8B">
        <w:t>, a marker of WAT inflammation with steatosis</w:t>
      </w:r>
      <w:r w:rsidR="00B35354">
        <w:t>,</w:t>
      </w:r>
      <w:r w:rsidR="00B35354" w:rsidRPr="007B4F8B">
        <w:t xml:space="preserve"> in the liver</w:t>
      </w:r>
      <w:r w:rsidR="00B35354">
        <w:t xml:space="preserve"> in individuals living with obesity </w:t>
      </w:r>
      <w:r w:rsidR="00B35354">
        <w:fldChar w:fldCharType="begin">
          <w:fldData xml:space="preserve">PEVuZE5vdGU+PENpdGU+PEF1dGhvcj5IYXRlbGV5PC9BdXRob3I+PFllYXI+MjAyNDwvWWVhcj48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</w:fldData>
        </w:fldChar>
      </w:r>
      <w:r w:rsidR="00241BFE">
        <w:instrText xml:space="preserve"> ADDIN EN.CITE </w:instrText>
      </w:r>
      <w:r w:rsidR="00241BFE">
        <w:fldChar w:fldCharType="begin">
          <w:fldData xml:space="preserve">PEVuZE5vdGU+PENpdGU+PEF1dGhvcj5IYXRlbGV5PC9BdXRob3I+PFllYXI+MjAyNDwvWWVhcj48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</w:fldData>
        </w:fldChar>
      </w:r>
      <w:r w:rsidR="00241BFE">
        <w:instrText xml:space="preserve"> ADDIN EN.CITE.DATA </w:instrText>
      </w:r>
      <w:r w:rsidR="00241BFE">
        <w:fldChar w:fldCharType="end"/>
      </w:r>
      <w:r w:rsidR="00B35354">
        <w:fldChar w:fldCharType="separate"/>
      </w:r>
      <w:r w:rsidR="00241BFE">
        <w:rPr>
          <w:noProof/>
        </w:rPr>
        <w:t>(Hateley et al., 2024)</w:t>
      </w:r>
      <w:r w:rsidR="00B35354">
        <w:fldChar w:fldCharType="end"/>
      </w:r>
      <w:r w:rsidR="00B35354">
        <w:t>.</w:t>
      </w:r>
      <w:r w:rsidR="005A7427">
        <w:t xml:space="preserve"> </w:t>
      </w:r>
      <w:r w:rsidR="00975CE8">
        <w:t xml:space="preserve">Correlations between these oxylipins and </w:t>
      </w:r>
      <w:r w:rsidR="00315332">
        <w:t>modified</w:t>
      </w:r>
      <w:r w:rsidR="00975CE8">
        <w:t xml:space="preserve"> </w:t>
      </w:r>
      <w:r w:rsidR="00315332">
        <w:t>gut microbiota in liver diseases is not reported.</w:t>
      </w:r>
    </w:p>
    <w:p w14:paraId="6AF03B6F" w14:textId="500D32E4" w:rsidR="00626CBE" w:rsidRDefault="00315332" w:rsidP="007A5EEB">
      <w:pPr>
        <w:spacing w:line="480" w:lineRule="auto"/>
        <w:jc w:val="both"/>
      </w:pPr>
      <w:r>
        <w:t>One</w:t>
      </w:r>
      <w:r w:rsidR="005A7427">
        <w:t xml:space="preserve"> clinical study </w:t>
      </w:r>
      <w:r w:rsidR="00773368">
        <w:t>administer</w:t>
      </w:r>
      <w:r>
        <w:t>ed</w:t>
      </w:r>
      <w:r w:rsidR="00773368">
        <w:t xml:space="preserve"> a</w:t>
      </w:r>
      <w:r w:rsidR="005A7427">
        <w:t xml:space="preserve"> symbiotic (fructo-oligosaccharides plus </w:t>
      </w:r>
      <w:r w:rsidR="005A7427" w:rsidRPr="009C6E2F">
        <w:rPr>
          <w:i/>
          <w:iCs/>
        </w:rPr>
        <w:t>Bifidobacterium animali</w:t>
      </w:r>
      <w:r w:rsidR="005A7427">
        <w:rPr>
          <w:i/>
          <w:iCs/>
        </w:rPr>
        <w:t xml:space="preserve">s </w:t>
      </w:r>
      <w:r w:rsidR="005A7427" w:rsidRPr="009C6E2F">
        <w:rPr>
          <w:i/>
          <w:iCs/>
        </w:rPr>
        <w:t>-</w:t>
      </w:r>
      <w:r w:rsidR="005A7427">
        <w:rPr>
          <w:i/>
          <w:iCs/>
        </w:rPr>
        <w:t xml:space="preserve"> </w:t>
      </w:r>
      <w:r w:rsidR="005A7427" w:rsidRPr="009C6E2F">
        <w:rPr>
          <w:i/>
          <w:iCs/>
        </w:rPr>
        <w:t>lactia BB-12</w:t>
      </w:r>
      <w:r w:rsidR="005A7427">
        <w:t xml:space="preserve">) over 10-14 months </w:t>
      </w:r>
      <w:r w:rsidR="00773368">
        <w:t>to</w:t>
      </w:r>
      <w:r w:rsidR="005A7427">
        <w:t xml:space="preserve"> </w:t>
      </w:r>
      <w:r w:rsidR="00773368">
        <w:t>patients</w:t>
      </w:r>
      <w:r w:rsidR="005A7427">
        <w:t xml:space="preserve"> with </w:t>
      </w:r>
      <w:r w:rsidR="00686116">
        <w:t xml:space="preserve">MASLD </w:t>
      </w:r>
      <w:r w:rsidR="00B03F32">
        <w:t xml:space="preserve">and reported </w:t>
      </w:r>
      <w:r w:rsidR="005A7427">
        <w:t>significantly altered faecal microbiome but</w:t>
      </w:r>
      <w:r w:rsidR="00B03F32">
        <w:t xml:space="preserve"> that this</w:t>
      </w:r>
      <w:r w:rsidR="005A7427">
        <w:t xml:space="preserve"> was not associated with changes to liver fat content or markers of liver fibrosis </w:t>
      </w:r>
      <w:r w:rsidR="005A7427">
        <w:fldChar w:fldCharType="begin"/>
      </w:r>
      <w:r w:rsidR="00241BFE">
        <w:instrText xml:space="preserve"> ADDIN EN.CITE &lt;EndNote&gt;&lt;Cite&gt;&lt;Author&gt;Scorletti E&lt;/Author&gt;&lt;Year&gt;2020 &lt;/Year&gt;&lt;RecNum&gt;1350&lt;/RecNum&gt;&lt;DisplayText&gt;(Scorletti E et al., 2020 )&lt;/DisplayText&gt;&lt;record&gt;&lt;rec-number&gt;1350&lt;/rec-number&gt;&lt;foreign-keys&gt;&lt;key app="EN" db-id="z2a2f2ts2z05aweesrrxwascpvr0s2wwvwvd" timestamp="1721121045"&gt;1350&lt;/key&gt;&lt;/foreign-keys&gt;&lt;ref-type name="Journal Article"&gt;17&lt;/ref-type&gt;&lt;contributors&gt;&lt;authors&gt;&lt;author&gt;Scorletti E, &lt;/author&gt;&lt;author&gt;Afolabi PR, &lt;/author&gt;&lt;author&gt;Miles EA, &lt;/author&gt;&lt;author&gt;Smith DE, &lt;/author&gt;&lt;author&gt;Almehmadi A, &lt;/author&gt;&lt;author&gt;Alshathry A, &lt;/author&gt;&lt;author&gt;Childs CE, &lt;/author&gt;&lt;author&gt;Del Fabbro S, &lt;/author&gt;&lt;author&gt;Bilson J, &lt;/author&gt;&lt;author&gt;Moyses HE, &lt;/author&gt;&lt;author&gt;Clough GF, &lt;/author&gt;&lt;author&gt;Sethi JK, &lt;/author&gt;&lt;author&gt;Patel J, &lt;/author&gt;&lt;author&gt;Wright M, &lt;/author&gt;&lt;author&gt;Breen DJ, &lt;/author&gt;&lt;author&gt;Peebles C, &lt;/author&gt;&lt;author&gt;Darekar A, &lt;/author&gt;&lt;author&gt;Aspinall R, &lt;/author&gt;&lt;author&gt;Fowell AJ, &lt;/author&gt;&lt;author&gt;Dowman JK, &lt;/author&gt;&lt;author&gt;Nobili V, &lt;/author&gt;&lt;author&gt;Targher G, &lt;/author&gt;&lt;author&gt;Delzenne NM, &lt;/author&gt;&lt;author&gt;Bindels LB, &lt;/author&gt;&lt;author&gt;Calder PC, &lt;/author&gt;&lt;author&gt;Byrne CD.&lt;/author&gt;&lt;/authors&gt;&lt;/contributors&gt;&lt;titles&gt;&lt;title&gt;Synbiotics Alter Fecal Microbiomes, But Not Liver Fat or Fibrosis, in a Randomized Trial of Patients With Nonalcoholic Fatty Liver Disease.&lt;/title&gt;&lt;secondary-title&gt;Gastroenterology&lt;/secondary-title&gt;&lt;/titles&gt;&lt;periodical&gt;&lt;full-title&gt;Gastroenterology&lt;/full-title&gt;&lt;/periodical&gt;&lt;pages&gt;1597-1610.e7&lt;/pages&gt;&lt;volume&gt;158&lt;/volume&gt;&lt;number&gt;6&lt;/number&gt;&lt;dates&gt;&lt;year&gt;2020 &lt;/year&gt;&lt;/dates&gt;&lt;urls&gt;&lt;/urls&gt;&lt;/record&gt;&lt;/Cite&gt;&lt;/EndNote&gt;</w:instrText>
      </w:r>
      <w:r w:rsidR="005A7427">
        <w:fldChar w:fldCharType="separate"/>
      </w:r>
      <w:r w:rsidR="00241BFE">
        <w:rPr>
          <w:noProof/>
        </w:rPr>
        <w:t>(Scorletti E et al., 2020)</w:t>
      </w:r>
      <w:r w:rsidR="005A7427">
        <w:fldChar w:fldCharType="end"/>
      </w:r>
      <w:r w:rsidR="005A7427">
        <w:t xml:space="preserve">. This intervention did however increase microbial beta-diversity, </w:t>
      </w:r>
      <w:r w:rsidR="005A7427">
        <w:lastRenderedPageBreak/>
        <w:t xml:space="preserve">increasing abundance of </w:t>
      </w:r>
      <w:r w:rsidR="005A7427">
        <w:rPr>
          <w:i/>
          <w:iCs/>
        </w:rPr>
        <w:t xml:space="preserve">Bifidobacterium </w:t>
      </w:r>
      <w:r w:rsidR="005A7427">
        <w:t xml:space="preserve">and </w:t>
      </w:r>
      <w:r w:rsidR="005A7427">
        <w:rPr>
          <w:i/>
          <w:iCs/>
        </w:rPr>
        <w:t xml:space="preserve">Faecalibacterium </w:t>
      </w:r>
      <w:r w:rsidR="005A7427">
        <w:t>species and reduc</w:t>
      </w:r>
      <w:r w:rsidR="00CE4190">
        <w:t>e</w:t>
      </w:r>
      <w:r w:rsidR="00EC3BF2">
        <w:t>d</w:t>
      </w:r>
      <w:r w:rsidR="005A7427">
        <w:t xml:space="preserve"> the abundance of </w:t>
      </w:r>
      <w:r w:rsidR="005A7427" w:rsidRPr="0001387C">
        <w:rPr>
          <w:i/>
          <w:iCs/>
        </w:rPr>
        <w:t>Oscillibacter</w:t>
      </w:r>
      <w:r w:rsidR="005A7427">
        <w:t xml:space="preserve"> and </w:t>
      </w:r>
      <w:r w:rsidR="005A7427" w:rsidRPr="0001387C">
        <w:rPr>
          <w:i/>
          <w:iCs/>
        </w:rPr>
        <w:t>Alistipes</w:t>
      </w:r>
      <w:r w:rsidR="005A7427">
        <w:t xml:space="preserve"> species </w:t>
      </w:r>
      <w:r w:rsidR="005A7427">
        <w:fldChar w:fldCharType="begin"/>
      </w:r>
      <w:r w:rsidR="00241BFE">
        <w:instrText xml:space="preserve"> ADDIN EN.CITE &lt;EndNote&gt;&lt;Cite&gt;&lt;Author&gt;Scorletti E&lt;/Author&gt;&lt;Year&gt;2020 &lt;/Year&gt;&lt;RecNum&gt;1350&lt;/RecNum&gt;&lt;DisplayText&gt;(Scorletti E et al., 2020 )&lt;/DisplayText&gt;&lt;record&gt;&lt;rec-number&gt;1350&lt;/rec-number&gt;&lt;foreign-keys&gt;&lt;key app="EN" db-id="z2a2f2ts2z05aweesrrxwascpvr0s2wwvwvd" timestamp="1721121045"&gt;1350&lt;/key&gt;&lt;/foreign-keys&gt;&lt;ref-type name="Journal Article"&gt;17&lt;/ref-type&gt;&lt;contributors&gt;&lt;authors&gt;&lt;author&gt;Scorletti E, &lt;/author&gt;&lt;author&gt;Afolabi PR, &lt;/author&gt;&lt;author&gt;Miles EA, &lt;/author&gt;&lt;author&gt;Smith DE, &lt;/author&gt;&lt;author&gt;Almehmadi A, &lt;/author&gt;&lt;author&gt;Alshathry A, &lt;/author&gt;&lt;author&gt;Childs CE, &lt;/author&gt;&lt;author&gt;Del Fabbro S, &lt;/author&gt;&lt;author&gt;Bilson J, &lt;/author&gt;&lt;author&gt;Moyses HE, &lt;/author&gt;&lt;author&gt;Clough GF, &lt;/author&gt;&lt;author&gt;Sethi JK, &lt;/author&gt;&lt;author&gt;Patel J, &lt;/author&gt;&lt;author&gt;Wright M, &lt;/author&gt;&lt;author&gt;Breen DJ, &lt;/author&gt;&lt;author&gt;Peebles C, &lt;/author&gt;&lt;author&gt;Darekar A, &lt;/author&gt;&lt;author&gt;Aspinall R, &lt;/author&gt;&lt;author&gt;Fowell AJ, &lt;/author&gt;&lt;author&gt;Dowman JK, &lt;/author&gt;&lt;author&gt;Nobili V, &lt;/author&gt;&lt;author&gt;Targher G, &lt;/author&gt;&lt;author&gt;Delzenne NM, &lt;/author&gt;&lt;author&gt;Bindels LB, &lt;/author&gt;&lt;author&gt;Calder PC, &lt;/author&gt;&lt;author&gt;Byrne CD.&lt;/author&gt;&lt;/authors&gt;&lt;/contributors&gt;&lt;titles&gt;&lt;title&gt;Synbiotics Alter Fecal Microbiomes, But Not Liver Fat or Fibrosis, in a Randomized Trial of Patients With Nonalcoholic Fatty Liver Disease.&lt;/title&gt;&lt;secondary-title&gt;Gastroenterology&lt;/secondary-title&gt;&lt;/titles&gt;&lt;periodical&gt;&lt;full-title&gt;Gastroenterology&lt;/full-title&gt;&lt;/periodical&gt;&lt;pages&gt;1597-1610.e7&lt;/pages&gt;&lt;volume&gt;158&lt;/volume&gt;&lt;number&gt;6&lt;/number&gt;&lt;dates&gt;&lt;year&gt;2020 &lt;/year&gt;&lt;/dates&gt;&lt;urls&gt;&lt;/urls&gt;&lt;/record&gt;&lt;/Cite&gt;&lt;/EndNote&gt;</w:instrText>
      </w:r>
      <w:r w:rsidR="005A7427">
        <w:fldChar w:fldCharType="separate"/>
      </w:r>
      <w:r w:rsidR="00241BFE">
        <w:rPr>
          <w:noProof/>
        </w:rPr>
        <w:t>(Scorletti E et al., 2020)</w:t>
      </w:r>
      <w:r w:rsidR="005A7427">
        <w:fldChar w:fldCharType="end"/>
      </w:r>
      <w:r w:rsidR="005A7427">
        <w:t xml:space="preserve">. What was not reported but would be of great interest is if there were changes to oxylipin profiles with the intervention which may highlight changes to inflammatory signalling </w:t>
      </w:r>
      <w:r w:rsidR="00EC3BF2">
        <w:t>in the</w:t>
      </w:r>
      <w:r w:rsidR="005A7427">
        <w:t xml:space="preserve"> </w:t>
      </w:r>
      <w:r w:rsidR="007A12E0">
        <w:t>absence of change</w:t>
      </w:r>
      <w:r w:rsidR="005A7427">
        <w:t xml:space="preserve"> to liver fat or fibrosis. </w:t>
      </w:r>
      <w:r w:rsidR="00773368">
        <w:t>Exploration</w:t>
      </w:r>
      <w:r w:rsidR="00B35354">
        <w:t xml:space="preserve"> </w:t>
      </w:r>
      <w:r w:rsidR="00773368">
        <w:t>of</w:t>
      </w:r>
      <w:r w:rsidR="00B35354">
        <w:t xml:space="preserve"> t</w:t>
      </w:r>
      <w:r w:rsidR="005536B4">
        <w:t xml:space="preserve">he cross-regulation of the microbiome and oxylipin signalling, both reported to be </w:t>
      </w:r>
      <w:r w:rsidR="003E6563">
        <w:t>modified in liver disease, is lacking</w:t>
      </w:r>
      <w:r w:rsidR="005536B4">
        <w:t xml:space="preserve"> and is of great interest </w:t>
      </w:r>
      <w:r w:rsidR="000746DB">
        <w:t xml:space="preserve">with potential to improve outcomes in this group of individuals. </w:t>
      </w:r>
    </w:p>
    <w:p w14:paraId="42F1C97F" w14:textId="4C4306D5" w:rsidR="004209F6" w:rsidRDefault="004209F6" w:rsidP="004209F6">
      <w:pPr>
        <w:pStyle w:val="EndNoteBibliography"/>
      </w:pPr>
    </w:p>
    <w:p w14:paraId="50CBDA03" w14:textId="19DEF508" w:rsidR="004209F6" w:rsidRDefault="004209F6" w:rsidP="004209F6">
      <w:pPr>
        <w:pStyle w:val="EndNoteBibliography"/>
      </w:pPr>
      <w:r>
        <w:t>Figure 2. Regulation of gut-linked axis and organ crosstalk</w:t>
      </w:r>
      <w:r w:rsidR="002D0124">
        <w:t xml:space="preserve"> by microbiota and oxylipins</w:t>
      </w:r>
    </w:p>
    <w:p w14:paraId="2BE77835" w14:textId="77777777" w:rsidR="004209F6" w:rsidRDefault="004209F6" w:rsidP="007A5EEB">
      <w:pPr>
        <w:spacing w:line="480" w:lineRule="auto"/>
        <w:jc w:val="both"/>
      </w:pPr>
    </w:p>
    <w:p w14:paraId="3BBB0DF5" w14:textId="556BA5FC" w:rsidR="00346FC5" w:rsidRPr="00A756BF" w:rsidRDefault="007638A0" w:rsidP="007A5EEB">
      <w:pPr>
        <w:spacing w:line="480" w:lineRule="auto"/>
        <w:jc w:val="both"/>
        <w:rPr>
          <w:b/>
          <w:bCs/>
          <w:u w:val="single"/>
        </w:rPr>
      </w:pPr>
      <w:r w:rsidRPr="00486DBC">
        <w:rPr>
          <w:b/>
          <w:bCs/>
          <w:u w:val="single"/>
        </w:rPr>
        <w:t xml:space="preserve">4. </w:t>
      </w:r>
      <w:r w:rsidR="006901CD">
        <w:rPr>
          <w:b/>
          <w:bCs/>
          <w:u w:val="single"/>
          <w:lang w:val="en-US"/>
        </w:rPr>
        <w:t>Modification of microbiome and oxylipins by nutritional intervention</w:t>
      </w:r>
    </w:p>
    <w:p w14:paraId="56C98AA1" w14:textId="25662DEB" w:rsidR="009F6B14" w:rsidRPr="00A756BF" w:rsidRDefault="0007469A" w:rsidP="009F6B14">
      <w:pPr>
        <w:spacing w:line="480" w:lineRule="auto"/>
        <w:jc w:val="both"/>
      </w:pPr>
      <w:r w:rsidRPr="00A756BF">
        <w:t>The resolving capab</w:t>
      </w:r>
      <w:r w:rsidR="00D44FAA" w:rsidRPr="00A756BF">
        <w:t>i</w:t>
      </w:r>
      <w:r w:rsidRPr="00A756BF">
        <w:t xml:space="preserve">lities of oxylipins derived from LC n-3 PUFAs has </w:t>
      </w:r>
      <w:r w:rsidR="009451D6" w:rsidRPr="00A756BF">
        <w:t xml:space="preserve">sparked interest in </w:t>
      </w:r>
      <w:r w:rsidR="007023DE" w:rsidRPr="00A756BF">
        <w:t xml:space="preserve">intervention </w:t>
      </w:r>
      <w:r w:rsidR="009451D6" w:rsidRPr="00A756BF">
        <w:t xml:space="preserve">studies using EPA and DHA aiming to </w:t>
      </w:r>
      <w:r w:rsidR="007023DE" w:rsidRPr="00A756BF">
        <w:t>lower pro-inflammatory oxylipins and increase anti-inflammatory and pro-resolving oxylipins, ultimately returning damaged</w:t>
      </w:r>
      <w:r w:rsidR="009451D6" w:rsidRPr="00A756BF">
        <w:t xml:space="preserve"> </w:t>
      </w:r>
      <w:r w:rsidR="007023DE" w:rsidRPr="00A756BF">
        <w:t>tissue to homeostasis</w:t>
      </w:r>
      <w:r w:rsidR="00560A66" w:rsidRPr="00A756BF">
        <w:t xml:space="preserve">. </w:t>
      </w:r>
      <w:r w:rsidR="00F0595F" w:rsidRPr="00A756BF">
        <w:t xml:space="preserve">Here we </w:t>
      </w:r>
      <w:proofErr w:type="spellStart"/>
      <w:r w:rsidR="00F0595F" w:rsidRPr="00A756BF">
        <w:t>dsicuss</w:t>
      </w:r>
      <w:proofErr w:type="spellEnd"/>
      <w:r w:rsidR="00F0595F" w:rsidRPr="00A756BF">
        <w:t xml:space="preserve"> updates </w:t>
      </w:r>
      <w:r w:rsidR="007F5BA5" w:rsidRPr="00A756BF">
        <w:t xml:space="preserve">to research utilising feeding studies to modify oxylipins and gut microbiome. </w:t>
      </w:r>
      <w:r w:rsidR="003B5855" w:rsidRPr="00A756BF">
        <w:t>As a point of reference</w:t>
      </w:r>
      <w:r w:rsidR="00C421E1" w:rsidRPr="00A756BF">
        <w:t xml:space="preserve"> for </w:t>
      </w:r>
      <w:r w:rsidR="00416629" w:rsidRPr="00A756BF">
        <w:t>dietary fatty acid</w:t>
      </w:r>
      <w:r w:rsidR="00C421E1" w:rsidRPr="00A756BF">
        <w:t xml:space="preserve"> doses </w:t>
      </w:r>
      <w:r w:rsidR="000B0A91" w:rsidRPr="00A756BF">
        <w:t>discussed below</w:t>
      </w:r>
      <w:r w:rsidR="003B5855" w:rsidRPr="00A756BF">
        <w:t>,</w:t>
      </w:r>
      <w:r w:rsidR="000B0A91" w:rsidRPr="00A756BF">
        <w:t xml:space="preserve"> </w:t>
      </w:r>
      <w:r w:rsidR="003B5855" w:rsidRPr="00A756BF">
        <w:t>daily intake</w:t>
      </w:r>
      <w:r w:rsidR="00BA4077" w:rsidRPr="00A756BF">
        <w:t>s</w:t>
      </w:r>
      <w:r w:rsidR="003B5855" w:rsidRPr="00A756BF">
        <w:t xml:space="preserve"> of EPA+DHA </w:t>
      </w:r>
      <w:r w:rsidR="00BA4077" w:rsidRPr="00A756BF">
        <w:t>are</w:t>
      </w:r>
      <w:r w:rsidR="00732464" w:rsidRPr="00A756BF">
        <w:t xml:space="preserve"> globally</w:t>
      </w:r>
      <w:r w:rsidR="00416629" w:rsidRPr="00A756BF">
        <w:t xml:space="preserve"> recommended</w:t>
      </w:r>
      <w:r w:rsidR="00732464" w:rsidRPr="00A756BF">
        <w:t xml:space="preserve"> between</w:t>
      </w:r>
      <w:r w:rsidR="00BA4077" w:rsidRPr="00A756BF">
        <w:t xml:space="preserve"> a minimum of</w:t>
      </w:r>
      <w:r w:rsidR="00732464" w:rsidRPr="00A756BF">
        <w:t xml:space="preserve"> 250mg-500mg/day</w:t>
      </w:r>
      <w:r w:rsidR="008D108A" w:rsidRPr="00A756BF">
        <w:t xml:space="preserve"> (Troesch </w:t>
      </w:r>
      <w:r w:rsidR="00933165" w:rsidRPr="00A756BF">
        <w:t>et al., 2020)</w:t>
      </w:r>
      <w:r w:rsidR="00732464" w:rsidRPr="00A756BF">
        <w:t>.</w:t>
      </w:r>
      <w:r w:rsidR="009F6B14" w:rsidRPr="00A756BF">
        <w:t xml:space="preserve"> In addition, there is the suggestion that RBC levels of EPA+DHA should be 8% or above to confer </w:t>
      </w:r>
      <w:proofErr w:type="spellStart"/>
      <w:r w:rsidR="009F6B14" w:rsidRPr="00A756BF">
        <w:t>cardioprotection</w:t>
      </w:r>
      <w:proofErr w:type="spellEnd"/>
      <w:r w:rsidR="009F6B14" w:rsidRPr="00A756BF">
        <w:t xml:space="preserve">, although the bulk </w:t>
      </w:r>
      <w:proofErr w:type="spellStart"/>
      <w:r w:rsidR="009F6B14" w:rsidRPr="00A756BF">
        <w:t>oft he</w:t>
      </w:r>
      <w:proofErr w:type="spellEnd"/>
      <w:r w:rsidR="009F6B14" w:rsidRPr="00A756BF">
        <w:t xml:space="preserve"> world’s population is generally below this value</w:t>
      </w:r>
      <w:r w:rsidR="000974AF" w:rsidRPr="000974AF">
        <w:t xml:space="preserve"> </w:t>
      </w:r>
      <w:r w:rsidR="000974AF">
        <w:t>(</w:t>
      </w:r>
      <w:r w:rsidR="000974AF" w:rsidRPr="00A756BF">
        <w:t>Schuchardt et al., 2024)</w:t>
      </w:r>
      <w:r w:rsidR="009F6B14" w:rsidRPr="00A756BF">
        <w:t xml:space="preserve">. </w:t>
      </w:r>
    </w:p>
    <w:p w14:paraId="2A9FA86F" w14:textId="0CD816B6" w:rsidR="00EF4FAC" w:rsidRPr="00A756BF" w:rsidRDefault="00732464" w:rsidP="007A5EEB">
      <w:pPr>
        <w:spacing w:line="480" w:lineRule="auto"/>
        <w:jc w:val="both"/>
      </w:pPr>
      <w:r w:rsidRPr="00A756BF">
        <w:t xml:space="preserve"> </w:t>
      </w:r>
      <w:r w:rsidR="003B5855" w:rsidRPr="00A756BF">
        <w:t xml:space="preserve"> </w:t>
      </w:r>
    </w:p>
    <w:p w14:paraId="3C0840BD" w14:textId="5BFC6916" w:rsidR="007258E9" w:rsidRPr="00A756BF" w:rsidRDefault="00BC7E71" w:rsidP="007A5EEB">
      <w:pPr>
        <w:spacing w:line="480" w:lineRule="auto"/>
        <w:jc w:val="both"/>
      </w:pPr>
      <w:r w:rsidRPr="00A756BF">
        <w:t xml:space="preserve">In </w:t>
      </w:r>
      <w:r w:rsidR="00A536E7" w:rsidRPr="00A756BF">
        <w:t xml:space="preserve">wild type and </w:t>
      </w:r>
      <w:r w:rsidRPr="00A756BF">
        <w:t>fat-1 trans</w:t>
      </w:r>
      <w:r w:rsidR="00922D79" w:rsidRPr="00A756BF">
        <w:t>g</w:t>
      </w:r>
      <w:r w:rsidRPr="00A756BF">
        <w:t xml:space="preserve">enic mice, a LC n-3 PUFA enriched diet </w:t>
      </w:r>
      <w:r w:rsidR="00C83CCA" w:rsidRPr="00A756BF">
        <w:t>(1% EPA and 1% DHA as ethyl esters</w:t>
      </w:r>
      <w:r w:rsidR="004B49E4" w:rsidRPr="00A756BF">
        <w:t>/day for 30 days</w:t>
      </w:r>
      <w:r w:rsidR="00C83CCA" w:rsidRPr="00A756BF">
        <w:t xml:space="preserve">) </w:t>
      </w:r>
      <w:proofErr w:type="spellStart"/>
      <w:r w:rsidR="001B234B" w:rsidRPr="00A756BF">
        <w:t>dereased</w:t>
      </w:r>
      <w:proofErr w:type="spellEnd"/>
      <w:r w:rsidR="001B234B" w:rsidRPr="00A756BF">
        <w:t xml:space="preserve"> the n-6/n-3 ratio in whole blood, plasma, and tissues includin</w:t>
      </w:r>
      <w:r w:rsidR="00DF7922" w:rsidRPr="00A756BF">
        <w:t>g</w:t>
      </w:r>
      <w:r w:rsidR="001B234B" w:rsidRPr="00A756BF">
        <w:t xml:space="preserve"> brain, spleen, liver, kidney, and colon</w:t>
      </w:r>
      <w:r w:rsidR="00937543" w:rsidRPr="00A756BF">
        <w:t xml:space="preserve"> </w:t>
      </w:r>
      <w:r w:rsidR="00937543">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 </w:instrText>
      </w:r>
      <w:r w:rsidR="00241BFE">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DATA </w:instrText>
      </w:r>
      <w:r w:rsidR="00241BFE">
        <w:rPr>
          <w:lang w:val="de-DE"/>
        </w:rPr>
      </w:r>
      <w:r w:rsidR="00241BFE">
        <w:rPr>
          <w:lang w:val="de-DE"/>
        </w:rPr>
        <w:fldChar w:fldCharType="end"/>
      </w:r>
      <w:r w:rsidR="00937543">
        <w:rPr>
          <w:lang w:val="de-DE"/>
        </w:rPr>
      </w:r>
      <w:r w:rsidR="00937543">
        <w:rPr>
          <w:lang w:val="de-DE"/>
        </w:rPr>
        <w:fldChar w:fldCharType="separate"/>
      </w:r>
      <w:r w:rsidR="00241BFE" w:rsidRPr="00A756BF">
        <w:rPr>
          <w:noProof/>
        </w:rPr>
        <w:t>(Ostermann et al., 2017</w:t>
      </w:r>
      <w:r w:rsidR="00C83CCA" w:rsidRPr="00A756BF">
        <w:rPr>
          <w:noProof/>
        </w:rPr>
        <w:t>b</w:t>
      </w:r>
      <w:r w:rsidR="00241BFE" w:rsidRPr="00A756BF">
        <w:rPr>
          <w:noProof/>
        </w:rPr>
        <w:t>)</w:t>
      </w:r>
      <w:r w:rsidR="00937543">
        <w:rPr>
          <w:lang w:val="de-DE"/>
        </w:rPr>
        <w:fldChar w:fldCharType="end"/>
      </w:r>
      <w:r w:rsidR="001B234B" w:rsidRPr="00A756BF">
        <w:t xml:space="preserve">. </w:t>
      </w:r>
      <w:r w:rsidR="00A26536" w:rsidRPr="00A756BF">
        <w:t>This was ac</w:t>
      </w:r>
      <w:r w:rsidR="004F6C31" w:rsidRPr="00A756BF">
        <w:t>c</w:t>
      </w:r>
      <w:r w:rsidR="00A26536" w:rsidRPr="00A756BF">
        <w:t>ompanied by changes to oxylipins in plasma, brain and colon</w:t>
      </w:r>
      <w:r w:rsidR="00DF7922" w:rsidRPr="00A756BF">
        <w:t xml:space="preserve">. LC n-3 PUFA </w:t>
      </w:r>
      <w:r w:rsidR="00521C9D" w:rsidRPr="00A756BF">
        <w:t>feeding</w:t>
      </w:r>
      <w:r w:rsidR="00DF7922" w:rsidRPr="00A756BF">
        <w:t xml:space="preserve"> resulted in decreased plasma PGE2</w:t>
      </w:r>
      <w:r w:rsidR="00AC1881" w:rsidRPr="00A756BF">
        <w:t xml:space="preserve">, </w:t>
      </w:r>
      <w:proofErr w:type="spellStart"/>
      <w:r w:rsidR="00AC1881" w:rsidRPr="00A756BF">
        <w:t>EpETrEs</w:t>
      </w:r>
      <w:proofErr w:type="spellEnd"/>
      <w:r w:rsidR="00AC1881" w:rsidRPr="00A756BF">
        <w:t xml:space="preserve">, </w:t>
      </w:r>
      <w:proofErr w:type="spellStart"/>
      <w:r w:rsidR="00AC1881" w:rsidRPr="00A756BF">
        <w:t>DiHETrEs</w:t>
      </w:r>
      <w:proofErr w:type="spellEnd"/>
      <w:r w:rsidR="00AC1881" w:rsidRPr="00A756BF">
        <w:t>,</w:t>
      </w:r>
      <w:r w:rsidR="00117AF2" w:rsidRPr="00A756BF">
        <w:t xml:space="preserve"> and</w:t>
      </w:r>
      <w:r w:rsidR="00AC1881" w:rsidRPr="00A756BF">
        <w:t xml:space="preserve"> </w:t>
      </w:r>
      <w:r w:rsidR="00117AF2" w:rsidRPr="00A756BF">
        <w:t xml:space="preserve">HETEs, and increased HEPEs, </w:t>
      </w:r>
      <w:proofErr w:type="spellStart"/>
      <w:r w:rsidR="008D0996" w:rsidRPr="00A756BF">
        <w:t>EpDPAs</w:t>
      </w:r>
      <w:proofErr w:type="spellEnd"/>
      <w:r w:rsidR="008D0996" w:rsidRPr="00A756BF">
        <w:t xml:space="preserve">, </w:t>
      </w:r>
      <w:proofErr w:type="spellStart"/>
      <w:r w:rsidR="008D0996" w:rsidRPr="00A756BF">
        <w:t>DiHDPAs</w:t>
      </w:r>
      <w:proofErr w:type="spellEnd"/>
      <w:r w:rsidR="008D0996" w:rsidRPr="00A756BF">
        <w:t>, and HDHAs</w:t>
      </w:r>
      <w:r w:rsidR="00937543" w:rsidRPr="00A756BF">
        <w:t xml:space="preserve"> </w:t>
      </w:r>
      <w:r w:rsidR="00937543">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 </w:instrText>
      </w:r>
      <w:r w:rsidR="00241BFE">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DATA </w:instrText>
      </w:r>
      <w:r w:rsidR="00241BFE">
        <w:rPr>
          <w:lang w:val="de-DE"/>
        </w:rPr>
      </w:r>
      <w:r w:rsidR="00241BFE">
        <w:rPr>
          <w:lang w:val="de-DE"/>
        </w:rPr>
        <w:fldChar w:fldCharType="end"/>
      </w:r>
      <w:r w:rsidR="00937543">
        <w:rPr>
          <w:lang w:val="de-DE"/>
        </w:rPr>
      </w:r>
      <w:r w:rsidR="00937543">
        <w:rPr>
          <w:lang w:val="de-DE"/>
        </w:rPr>
        <w:fldChar w:fldCharType="separate"/>
      </w:r>
      <w:r w:rsidR="00241BFE" w:rsidRPr="00A756BF">
        <w:rPr>
          <w:noProof/>
        </w:rPr>
        <w:t>(Ostermann et al., 2017</w:t>
      </w:r>
      <w:r w:rsidR="00C83CCA" w:rsidRPr="00A756BF">
        <w:rPr>
          <w:noProof/>
        </w:rPr>
        <w:t>b</w:t>
      </w:r>
      <w:r w:rsidR="00241BFE" w:rsidRPr="00A756BF">
        <w:rPr>
          <w:noProof/>
        </w:rPr>
        <w:t>)</w:t>
      </w:r>
      <w:r w:rsidR="00937543">
        <w:rPr>
          <w:lang w:val="de-DE"/>
        </w:rPr>
        <w:fldChar w:fldCharType="end"/>
      </w:r>
      <w:r w:rsidR="008F6DA0" w:rsidRPr="00A756BF">
        <w:t xml:space="preserve">. </w:t>
      </w:r>
      <w:r w:rsidR="008F6DA0" w:rsidRPr="00A756BF">
        <w:lastRenderedPageBreak/>
        <w:t xml:space="preserve">In the brain, a range of </w:t>
      </w:r>
      <w:r w:rsidR="00F9693A" w:rsidRPr="00A756BF">
        <w:t>prostaglandins (</w:t>
      </w:r>
      <w:r w:rsidR="008F6DA0" w:rsidRPr="00A756BF">
        <w:t>PGs</w:t>
      </w:r>
      <w:r w:rsidR="00F9693A" w:rsidRPr="00A756BF">
        <w:t>)</w:t>
      </w:r>
      <w:r w:rsidR="00180F01" w:rsidRPr="00A756BF">
        <w:t xml:space="preserve">, </w:t>
      </w:r>
      <w:r w:rsidR="008F6DA0" w:rsidRPr="00A756BF">
        <w:t>thromboxane-2 (TXB2)</w:t>
      </w:r>
      <w:r w:rsidR="004F6C31" w:rsidRPr="00A756BF">
        <w:t xml:space="preserve">, </w:t>
      </w:r>
      <w:r w:rsidR="00180F01" w:rsidRPr="00A756BF">
        <w:t>11- and 15-HETE</w:t>
      </w:r>
      <w:r w:rsidR="004F6C31" w:rsidRPr="00A756BF">
        <w:t>,</w:t>
      </w:r>
      <w:r w:rsidR="00F77216" w:rsidRPr="00A756BF">
        <w:t xml:space="preserve"> and </w:t>
      </w:r>
      <w:r w:rsidR="00332029" w:rsidRPr="00A756BF">
        <w:t xml:space="preserve">several </w:t>
      </w:r>
      <w:r w:rsidR="00F77216" w:rsidRPr="00A756BF">
        <w:t>DiHETEs</w:t>
      </w:r>
      <w:r w:rsidR="00180F01" w:rsidRPr="00A756BF">
        <w:t xml:space="preserve"> </w:t>
      </w:r>
      <w:r w:rsidR="00F77216" w:rsidRPr="00A756BF">
        <w:t>were</w:t>
      </w:r>
      <w:r w:rsidR="00180F01" w:rsidRPr="00A756BF">
        <w:t xml:space="preserve"> decreased, and </w:t>
      </w:r>
      <w:r w:rsidR="00F77216" w:rsidRPr="00A756BF">
        <w:t>several HDHAs</w:t>
      </w:r>
      <w:r w:rsidR="000779B1" w:rsidRPr="00A756BF">
        <w:t xml:space="preserve"> </w:t>
      </w:r>
      <w:proofErr w:type="spellStart"/>
      <w:r w:rsidR="000779B1" w:rsidRPr="00A756BF">
        <w:t>inlcuding</w:t>
      </w:r>
      <w:proofErr w:type="spellEnd"/>
      <w:r w:rsidR="000779B1" w:rsidRPr="00A756BF">
        <w:t xml:space="preserve"> 14-HDHA were increased with LC n-3 PUFA </w:t>
      </w:r>
      <w:r w:rsidR="00521C9D" w:rsidRPr="00A756BF">
        <w:t>feeding</w:t>
      </w:r>
      <w:r w:rsidR="00937543" w:rsidRPr="00A756BF">
        <w:t xml:space="preserve"> </w:t>
      </w:r>
      <w:r w:rsidR="00937543">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 </w:instrText>
      </w:r>
      <w:r w:rsidR="00241BFE">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DATA </w:instrText>
      </w:r>
      <w:r w:rsidR="00241BFE">
        <w:rPr>
          <w:lang w:val="de-DE"/>
        </w:rPr>
      </w:r>
      <w:r w:rsidR="00241BFE">
        <w:rPr>
          <w:lang w:val="de-DE"/>
        </w:rPr>
        <w:fldChar w:fldCharType="end"/>
      </w:r>
      <w:r w:rsidR="00937543">
        <w:rPr>
          <w:lang w:val="de-DE"/>
        </w:rPr>
      </w:r>
      <w:r w:rsidR="00937543">
        <w:rPr>
          <w:lang w:val="de-DE"/>
        </w:rPr>
        <w:fldChar w:fldCharType="separate"/>
      </w:r>
      <w:r w:rsidR="00241BFE" w:rsidRPr="00A756BF">
        <w:rPr>
          <w:noProof/>
        </w:rPr>
        <w:t>(Ostermann et al., 2017</w:t>
      </w:r>
      <w:r w:rsidR="00C83CCA" w:rsidRPr="00A756BF">
        <w:rPr>
          <w:noProof/>
        </w:rPr>
        <w:t>b</w:t>
      </w:r>
      <w:r w:rsidR="00241BFE" w:rsidRPr="00A756BF">
        <w:rPr>
          <w:noProof/>
        </w:rPr>
        <w:t>)</w:t>
      </w:r>
      <w:r w:rsidR="00937543">
        <w:rPr>
          <w:lang w:val="de-DE"/>
        </w:rPr>
        <w:fldChar w:fldCharType="end"/>
      </w:r>
      <w:r w:rsidR="000779B1" w:rsidRPr="00A756BF">
        <w:t xml:space="preserve">. </w:t>
      </w:r>
      <w:r w:rsidR="00332029" w:rsidRPr="00A756BF">
        <w:t>In addition, t</w:t>
      </w:r>
      <w:r w:rsidR="000779B1" w:rsidRPr="00A756BF">
        <w:t>here w</w:t>
      </w:r>
      <w:r w:rsidR="00521C9D" w:rsidRPr="00A756BF">
        <w:t xml:space="preserve">ere </w:t>
      </w:r>
      <w:r w:rsidR="00332029" w:rsidRPr="00A756BF">
        <w:t>marked</w:t>
      </w:r>
      <w:r w:rsidR="00521C9D" w:rsidRPr="00A756BF">
        <w:t xml:space="preserve"> changes to the oxylipin profile of the colon with LC n-3 PUFA feeding. There was a reduction in several PGs, </w:t>
      </w:r>
      <w:proofErr w:type="spellStart"/>
      <w:r w:rsidR="00521C9D" w:rsidRPr="00A756BF">
        <w:t>EpETrEs</w:t>
      </w:r>
      <w:proofErr w:type="spellEnd"/>
      <w:r w:rsidR="00521C9D" w:rsidRPr="00A756BF">
        <w:t xml:space="preserve">, DiHETEs, </w:t>
      </w:r>
      <w:proofErr w:type="spellStart"/>
      <w:r w:rsidR="00521C9D" w:rsidRPr="00A756BF">
        <w:t>DiHETrEs</w:t>
      </w:r>
      <w:proofErr w:type="spellEnd"/>
      <w:r w:rsidR="00521C9D" w:rsidRPr="00A756BF">
        <w:t xml:space="preserve">, HETEs, </w:t>
      </w:r>
      <w:proofErr w:type="spellStart"/>
      <w:r w:rsidR="00145613" w:rsidRPr="00A756BF">
        <w:t>leukotriences</w:t>
      </w:r>
      <w:proofErr w:type="spellEnd"/>
      <w:r w:rsidR="00145613" w:rsidRPr="00A756BF">
        <w:t xml:space="preserve"> and </w:t>
      </w:r>
      <w:proofErr w:type="spellStart"/>
      <w:r w:rsidR="00145613" w:rsidRPr="00A756BF">
        <w:t>isoprostanes</w:t>
      </w:r>
      <w:proofErr w:type="spellEnd"/>
      <w:r w:rsidR="00145613" w:rsidRPr="00A756BF">
        <w:t xml:space="preserve">, and increased levels of </w:t>
      </w:r>
      <w:r w:rsidR="000D166A" w:rsidRPr="00A756BF">
        <w:t>EpETEs, HEPEs, EpDP</w:t>
      </w:r>
      <w:r w:rsidR="00112A6B" w:rsidRPr="00A756BF">
        <w:t>E</w:t>
      </w:r>
      <w:r w:rsidR="000D166A" w:rsidRPr="00A756BF">
        <w:t>s, DiHDP</w:t>
      </w:r>
      <w:r w:rsidR="00112A6B" w:rsidRPr="00A756BF">
        <w:t>E</w:t>
      </w:r>
      <w:r w:rsidR="000D166A" w:rsidRPr="00A756BF">
        <w:t>s, and HDHAs</w:t>
      </w:r>
      <w:r w:rsidR="00937543" w:rsidRPr="00A756BF">
        <w:t xml:space="preserve"> </w:t>
      </w:r>
      <w:r w:rsidR="00937543">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 </w:instrText>
      </w:r>
      <w:r w:rsidR="00241BFE">
        <w:rPr>
          <w:lang w:val="de-DE"/>
        </w:rPr>
        <w:fldChar w:fldCharType="begin">
          <w:fldData xml:space="preserve">PEVuZE5vdGU+PENpdGU+PEF1dGhvcj5Pc3Rlcm1hbm48L0F1dGhvcj48WWVhcj4yMDE3PC9ZZWFy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</w:fldData>
        </w:fldChar>
      </w:r>
      <w:r w:rsidR="00241BFE" w:rsidRPr="00A756BF">
        <w:instrText xml:space="preserve"> ADDIN EN.CITE.DATA </w:instrText>
      </w:r>
      <w:r w:rsidR="00241BFE">
        <w:rPr>
          <w:lang w:val="de-DE"/>
        </w:rPr>
      </w:r>
      <w:r w:rsidR="00241BFE">
        <w:rPr>
          <w:lang w:val="de-DE"/>
        </w:rPr>
        <w:fldChar w:fldCharType="end"/>
      </w:r>
      <w:r w:rsidR="00937543">
        <w:rPr>
          <w:lang w:val="de-DE"/>
        </w:rPr>
      </w:r>
      <w:r w:rsidR="00937543">
        <w:rPr>
          <w:lang w:val="de-DE"/>
        </w:rPr>
        <w:fldChar w:fldCharType="separate"/>
      </w:r>
      <w:r w:rsidR="00241BFE" w:rsidRPr="00A756BF">
        <w:rPr>
          <w:noProof/>
        </w:rPr>
        <w:t>(Ostermann et al., 2017</w:t>
      </w:r>
      <w:r w:rsidR="00C83CCA" w:rsidRPr="00A756BF">
        <w:rPr>
          <w:noProof/>
        </w:rPr>
        <w:t>b</w:t>
      </w:r>
      <w:r w:rsidR="00241BFE" w:rsidRPr="00A756BF">
        <w:rPr>
          <w:noProof/>
        </w:rPr>
        <w:t>)</w:t>
      </w:r>
      <w:r w:rsidR="00937543">
        <w:rPr>
          <w:lang w:val="de-DE"/>
        </w:rPr>
        <w:fldChar w:fldCharType="end"/>
      </w:r>
      <w:r w:rsidR="000D2FAB" w:rsidRPr="00A756BF">
        <w:t xml:space="preserve">. </w:t>
      </w:r>
    </w:p>
    <w:p w14:paraId="40C22DA9" w14:textId="178DABAB" w:rsidR="00B12A0F" w:rsidRPr="00A756BF" w:rsidRDefault="00DC73BB" w:rsidP="007A5EEB">
      <w:pPr>
        <w:spacing w:line="480" w:lineRule="auto"/>
        <w:jc w:val="both"/>
      </w:pPr>
      <w:r w:rsidRPr="00A756BF">
        <w:t>In a</w:t>
      </w:r>
      <w:r w:rsidR="007023DE" w:rsidRPr="00A756BF">
        <w:t xml:space="preserve"> </w:t>
      </w:r>
      <w:r w:rsidRPr="00A756BF">
        <w:t xml:space="preserve">murine model, feeding with LC n-3 PUFA </w:t>
      </w:r>
      <w:r w:rsidR="003E1EF1" w:rsidRPr="00A756BF">
        <w:t>(1% EPA and 1% DHA as ethyl esters</w:t>
      </w:r>
      <w:r w:rsidR="00466C15" w:rsidRPr="00A756BF">
        <w:t>/day for 2-weeks</w:t>
      </w:r>
      <w:r w:rsidR="003E1EF1" w:rsidRPr="00A756BF">
        <w:t xml:space="preserve">) </w:t>
      </w:r>
      <w:r w:rsidRPr="00A756BF">
        <w:t>increase</w:t>
      </w:r>
      <w:r w:rsidR="000413E9" w:rsidRPr="00A756BF">
        <w:t xml:space="preserve">d </w:t>
      </w:r>
      <w:r w:rsidR="00187557" w:rsidRPr="00A756BF">
        <w:t xml:space="preserve">several </w:t>
      </w:r>
      <w:r w:rsidR="00C91DB6" w:rsidRPr="00A756BF">
        <w:t>HEPEs</w:t>
      </w:r>
      <w:r w:rsidR="00187557" w:rsidRPr="00A756BF">
        <w:t xml:space="preserve">, </w:t>
      </w:r>
      <w:r w:rsidR="00C91DB6" w:rsidRPr="00A756BF">
        <w:t>EPA derive</w:t>
      </w:r>
      <w:r w:rsidR="00EA70E7" w:rsidRPr="00A756BF">
        <w:t>d</w:t>
      </w:r>
      <w:r w:rsidR="000413E9" w:rsidRPr="00A756BF">
        <w:t xml:space="preserve"> PGs, </w:t>
      </w:r>
      <w:r w:rsidR="00C91DB6" w:rsidRPr="00A756BF">
        <w:t>EpDPEs</w:t>
      </w:r>
      <w:r w:rsidR="00187557" w:rsidRPr="00A756BF">
        <w:t>,</w:t>
      </w:r>
      <w:r w:rsidR="000413E9" w:rsidRPr="00A756BF">
        <w:t xml:space="preserve"> and </w:t>
      </w:r>
      <w:r w:rsidR="00C91DB6" w:rsidRPr="00A756BF">
        <w:t>HDHAs</w:t>
      </w:r>
      <w:r w:rsidR="000413E9" w:rsidRPr="00A756BF">
        <w:t xml:space="preserve"> in plasma and several tissues including liver, kidney, spleen, lung, small intestine, muscle, WAT</w:t>
      </w:r>
      <w:r w:rsidR="001A3908" w:rsidRPr="00A756BF">
        <w:t>, heart and brain (EPA derived only)</w:t>
      </w:r>
      <w:r w:rsidR="002F3A79" w:rsidRPr="00A756BF">
        <w:t xml:space="preserve"> </w:t>
      </w:r>
      <w:r w:rsidR="00624D50">
        <w:rPr>
          <w:lang w:val="de-DE"/>
        </w:rPr>
        <w:fldChar w:fldCharType="begin"/>
      </w:r>
      <w:r w:rsidR="00241BFE" w:rsidRPr="00A756BF">
        <w:instrText xml:space="preserve"> ADDIN EN.CITE &lt;EndNote&gt;&lt;Cite&gt;&lt;Author&gt;Naoe&lt;/Author&gt;&lt;Year&gt;2019&lt;/Year&gt;&lt;RecNum&gt;1538&lt;/RecNum&gt;&lt;DisplayText&gt;(Naoe et al., 2019)&lt;/DisplayText&gt;&lt;record&gt;&lt;rec-number&gt;1538&lt;/rec-number&gt;&lt;foreign-keys&gt;&lt;key app="EN" db-id="f5xwfwsdrxt0wleexf3525eiwp0srwpdetff" timestamp="1718807255"&gt;1538&lt;/key&gt;&lt;key app="ENWeb" db-id=""&gt;0&lt;/key&gt;&lt;/foreign-keys&gt;&lt;ref-type name="Journal Article"&gt;17&lt;/ref-type&gt;&lt;contributors&gt;&lt;authors&gt;&lt;author&gt;Naoe, Satoko&lt;/author&gt;&lt;author&gt;Tsugawa, Hiroshi&lt;/author&gt;&lt;author&gt;Takahashi, Mikiko&lt;/author&gt;&lt;author&gt;Ikeda, Kazutaka&lt;/author&gt;&lt;author&gt;Arita, Makoto&lt;/author&gt;&lt;/authors&gt;&lt;/contributors&gt;&lt;titles&gt;&lt;title&gt;Characterization of Lipid Profiles after Dietary Intake of Polyunsaturated Fatty Acids Using Integrated Untargeted and Targeted Lipidomics&lt;/title&gt;&lt;secondary-title&gt;Metabolites&lt;/secondary-title&gt;&lt;/titles&gt;&lt;periodical&gt;&lt;full-title&gt;Metabolites&lt;/full-title&gt;&lt;/periodical&gt;&lt;pages&gt;241&lt;/pages&gt;&lt;volume&gt;9&lt;/volume&gt;&lt;number&gt;10&lt;/number&gt;&lt;dates&gt;&lt;year&gt;2019&lt;/year&gt;&lt;/dates&gt;&lt;isbn&gt;2218-1989&lt;/isbn&gt;&lt;urls&gt;&lt;/urls&gt;&lt;electronic-resource-num&gt;10.3390/metabo9100241&lt;/electronic-resource-num&gt;&lt;/record&gt;&lt;/Cite&gt;&lt;/EndNote&gt;</w:instrText>
      </w:r>
      <w:r w:rsidR="00624D50">
        <w:rPr>
          <w:lang w:val="de-DE"/>
        </w:rPr>
        <w:fldChar w:fldCharType="separate"/>
      </w:r>
      <w:r w:rsidR="00241BFE" w:rsidRPr="00A756BF">
        <w:rPr>
          <w:noProof/>
        </w:rPr>
        <w:t>(Naoe et al., 2019)</w:t>
      </w:r>
      <w:r w:rsidR="00624D50">
        <w:rPr>
          <w:lang w:val="de-DE"/>
        </w:rPr>
        <w:fldChar w:fldCharType="end"/>
      </w:r>
      <w:r w:rsidR="001A3908" w:rsidRPr="00A756BF">
        <w:t xml:space="preserve">. </w:t>
      </w:r>
      <w:r w:rsidR="002F3A79" w:rsidRPr="00A756BF">
        <w:t xml:space="preserve">There was no available data on the </w:t>
      </w:r>
      <w:proofErr w:type="spellStart"/>
      <w:r w:rsidR="002F3A79" w:rsidRPr="00A756BF">
        <w:t>feacal</w:t>
      </w:r>
      <w:proofErr w:type="spellEnd"/>
      <w:r w:rsidR="002F3A79" w:rsidRPr="00A756BF">
        <w:t xml:space="preserve"> microbiome of the animals in either study which would be of great interest to further understand the effects of modification of circulating and </w:t>
      </w:r>
      <w:r w:rsidR="005A7B7B" w:rsidRPr="00A756BF">
        <w:t xml:space="preserve">tissue specific, particularly </w:t>
      </w:r>
      <w:r w:rsidR="002F3A79" w:rsidRPr="00A756BF">
        <w:t>colonic</w:t>
      </w:r>
      <w:r w:rsidR="00F87533" w:rsidRPr="00A756BF">
        <w:t>,</w:t>
      </w:r>
      <w:r w:rsidR="002F3A79" w:rsidRPr="00A756BF">
        <w:t xml:space="preserve"> oxylipins on the microbiome and cross-regulation of these systems.  </w:t>
      </w:r>
    </w:p>
    <w:p w14:paraId="707E732C" w14:textId="161B187E" w:rsidR="00615A8E" w:rsidRDefault="009E17B2" w:rsidP="007A5EEB">
      <w:pPr>
        <w:spacing w:line="480" w:lineRule="auto"/>
        <w:jc w:val="both"/>
      </w:pPr>
      <w:r>
        <w:t>The effects of omega-3 feeding on gut microbiota</w:t>
      </w:r>
      <w:r w:rsidR="008121DF">
        <w:t xml:space="preserve"> remains an emerging area of research with limited reports in humans. One</w:t>
      </w:r>
      <w:r w:rsidR="005F6F3C">
        <w:t xml:space="preserve"> study highlight</w:t>
      </w:r>
      <w:r w:rsidR="00BF777A">
        <w:t>s</w:t>
      </w:r>
      <w:r w:rsidR="005F6F3C">
        <w:t xml:space="preserve"> </w:t>
      </w:r>
      <w:r w:rsidR="00BF777A">
        <w:t>a</w:t>
      </w:r>
      <w:r w:rsidR="005F6F3C">
        <w:t xml:space="preserve"> prebiotic effect of LC n-3 PUFAs </w:t>
      </w:r>
      <w:r w:rsidR="00012F94">
        <w:t xml:space="preserve">describing </w:t>
      </w:r>
      <w:r w:rsidR="00297DA9">
        <w:t xml:space="preserve">increases in </w:t>
      </w:r>
      <w:r w:rsidR="00297DA9" w:rsidRPr="000557C3">
        <w:rPr>
          <w:i/>
          <w:iCs/>
        </w:rPr>
        <w:t>Bacteroides</w:t>
      </w:r>
      <w:r w:rsidR="00297DA9">
        <w:t xml:space="preserve"> </w:t>
      </w:r>
      <w:r w:rsidR="00111A27">
        <w:t xml:space="preserve">spp. </w:t>
      </w:r>
      <w:r w:rsidR="00297DA9">
        <w:t xml:space="preserve">and </w:t>
      </w:r>
      <w:r w:rsidR="00297DA9" w:rsidRPr="000557C3">
        <w:rPr>
          <w:i/>
          <w:iCs/>
        </w:rPr>
        <w:t>Coprococcus</w:t>
      </w:r>
      <w:r w:rsidR="00297DA9">
        <w:t xml:space="preserve"> </w:t>
      </w:r>
      <w:r w:rsidR="00111A27">
        <w:t xml:space="preserve">spp. </w:t>
      </w:r>
      <w:r w:rsidR="00297DA9">
        <w:t xml:space="preserve">and significant decreases in </w:t>
      </w:r>
      <w:r w:rsidR="00297DA9" w:rsidRPr="000557C3">
        <w:rPr>
          <w:i/>
          <w:iCs/>
        </w:rPr>
        <w:t>Collinsella</w:t>
      </w:r>
      <w:r w:rsidR="00297DA9">
        <w:t xml:space="preserve"> </w:t>
      </w:r>
      <w:r w:rsidR="00111A27">
        <w:t xml:space="preserve">spp. </w:t>
      </w:r>
      <w:r w:rsidR="00297DA9">
        <w:t xml:space="preserve">which </w:t>
      </w:r>
      <w:r w:rsidR="00E31258">
        <w:t>has been associated with fatty live</w:t>
      </w:r>
      <w:r w:rsidR="00A452B4">
        <w:t>r</w:t>
      </w:r>
      <w:r w:rsidR="00E31258">
        <w:t xml:space="preserve"> disease</w:t>
      </w:r>
      <w:r w:rsidR="00BF777A" w:rsidRPr="00BF777A">
        <w:t xml:space="preserve"> </w:t>
      </w:r>
      <w:r w:rsidR="00BF777A">
        <w:t>in response to daily 6-week intervention of LC n-3 PUFA</w:t>
      </w:r>
      <w:r w:rsidR="007E5D4A">
        <w:t xml:space="preserve"> </w:t>
      </w:r>
      <w:r w:rsidR="007E5D4A">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 </w:instrText>
      </w:r>
      <w:r w:rsidR="00241BFE">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DATA </w:instrText>
      </w:r>
      <w:r w:rsidR="00241BFE">
        <w:fldChar w:fldCharType="end"/>
      </w:r>
      <w:r w:rsidR="007E5D4A">
        <w:fldChar w:fldCharType="separate"/>
      </w:r>
      <w:r w:rsidR="00241BFE">
        <w:rPr>
          <w:noProof/>
        </w:rPr>
        <w:t>(Vijay et al., 2021)</w:t>
      </w:r>
      <w:r w:rsidR="007E5D4A">
        <w:fldChar w:fldCharType="end"/>
      </w:r>
      <w:r w:rsidR="00E31258">
        <w:t xml:space="preserve">. LC n-3 PUFA </w:t>
      </w:r>
      <w:r w:rsidR="00FF1E42">
        <w:t>supplementation</w:t>
      </w:r>
      <w:r w:rsidR="00975247" w:rsidRPr="00975247">
        <w:t xml:space="preserve"> </w:t>
      </w:r>
      <w:r w:rsidR="00975247">
        <w:t>(</w:t>
      </w:r>
      <w:r w:rsidR="00975247" w:rsidRPr="00975247">
        <w:t>165 mg of EPA, 110 mg DHA</w:t>
      </w:r>
      <w:r w:rsidR="00810F3F">
        <w:t>/day for 6-weeks</w:t>
      </w:r>
      <w:r w:rsidR="00975247">
        <w:t>)</w:t>
      </w:r>
      <w:r w:rsidR="00FF1E42">
        <w:t xml:space="preserve"> </w:t>
      </w:r>
      <w:r w:rsidR="00BF777A">
        <w:t>exhibited</w:t>
      </w:r>
      <w:r w:rsidR="00FF1E42">
        <w:t xml:space="preserve"> similar effects a</w:t>
      </w:r>
      <w:r w:rsidR="007225BB">
        <w:t>s</w:t>
      </w:r>
      <w:r w:rsidR="00FF1E42">
        <w:t xml:space="preserve"> inulin fiber, increasing </w:t>
      </w:r>
      <w:r w:rsidR="00A452B4">
        <w:t>the SCFAs</w:t>
      </w:r>
      <w:r w:rsidR="00FF1E42">
        <w:t xml:space="preserve"> iso-</w:t>
      </w:r>
      <w:r w:rsidR="008701F0">
        <w:t>butyrate</w:t>
      </w:r>
      <w:r w:rsidR="00FF1E42">
        <w:t xml:space="preserve"> and isovalerate</w:t>
      </w:r>
      <w:r w:rsidR="007E5D4A">
        <w:t xml:space="preserve"> </w:t>
      </w:r>
      <w:r w:rsidR="007E5D4A">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 </w:instrText>
      </w:r>
      <w:r w:rsidR="00241BFE">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DATA </w:instrText>
      </w:r>
      <w:r w:rsidR="00241BFE">
        <w:fldChar w:fldCharType="end"/>
      </w:r>
      <w:r w:rsidR="007E5D4A">
        <w:fldChar w:fldCharType="separate"/>
      </w:r>
      <w:r w:rsidR="00241BFE">
        <w:rPr>
          <w:noProof/>
        </w:rPr>
        <w:t>(Vijay et al., 2021)</w:t>
      </w:r>
      <w:r w:rsidR="007E5D4A">
        <w:fldChar w:fldCharType="end"/>
      </w:r>
      <w:r w:rsidR="00D63399">
        <w:t xml:space="preserve">. </w:t>
      </w:r>
      <w:r w:rsidR="00AA67C9" w:rsidRPr="001C5600">
        <w:rPr>
          <w:i/>
          <w:iCs/>
        </w:rPr>
        <w:t>Coprococcus</w:t>
      </w:r>
      <w:r w:rsidR="00AA67C9">
        <w:t xml:space="preserve"> bacteria was </w:t>
      </w:r>
      <w:r w:rsidR="00F649E4">
        <w:t>positively</w:t>
      </w:r>
      <w:r w:rsidR="00AA67C9">
        <w:t xml:space="preserve"> </w:t>
      </w:r>
      <w:r w:rsidR="00363655">
        <w:t>associated</w:t>
      </w:r>
      <w:r w:rsidR="00AA67C9">
        <w:t xml:space="preserve"> with isobutyric acid </w:t>
      </w:r>
      <w:r w:rsidR="00363655">
        <w:t xml:space="preserve">and negatively associated with serum triglyceride rich lipoproteins, very </w:t>
      </w:r>
      <w:r w:rsidR="00093952">
        <w:t>low-density</w:t>
      </w:r>
      <w:r w:rsidR="00363655">
        <w:t xml:space="preserve"> lipoprotein (VLDL) and VLDL-TG</w:t>
      </w:r>
      <w:r w:rsidR="007E5D4A">
        <w:t xml:space="preserve"> </w:t>
      </w:r>
      <w:r w:rsidR="007E5D4A">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 </w:instrText>
      </w:r>
      <w:r w:rsidR="00241BFE">
        <w:fldChar w:fldCharType="begin">
          <w:fldData xml:space="preserve">PEVuZE5vdGU+PENpdGU+PEF1dGhvcj5WaWpheTwvQXV0aG9yPjxZZWFyPjIwMjE8L1llYXI+PFJl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</w:fldData>
        </w:fldChar>
      </w:r>
      <w:r w:rsidR="00241BFE">
        <w:instrText xml:space="preserve"> ADDIN EN.CITE.DATA </w:instrText>
      </w:r>
      <w:r w:rsidR="00241BFE">
        <w:fldChar w:fldCharType="end"/>
      </w:r>
      <w:r w:rsidR="007E5D4A">
        <w:fldChar w:fldCharType="separate"/>
      </w:r>
      <w:r w:rsidR="00241BFE">
        <w:rPr>
          <w:noProof/>
        </w:rPr>
        <w:t>(Vijay et al., 2021)</w:t>
      </w:r>
      <w:r w:rsidR="007E5D4A">
        <w:fldChar w:fldCharType="end"/>
      </w:r>
      <w:r w:rsidR="007E5D4A">
        <w:t>.</w:t>
      </w:r>
      <w:r w:rsidR="00912372">
        <w:t xml:space="preserve"> </w:t>
      </w:r>
    </w:p>
    <w:p w14:paraId="50EA0007" w14:textId="577B452C" w:rsidR="009E17B2" w:rsidRDefault="00CB5799" w:rsidP="007A5EEB">
      <w:pPr>
        <w:spacing w:line="480" w:lineRule="auto"/>
        <w:jc w:val="both"/>
      </w:pPr>
      <w:r>
        <w:t>In addition to modulation of oxylipins by omega-3 feeding, t</w:t>
      </w:r>
      <w:r w:rsidR="002B06FA">
        <w:t xml:space="preserve">here is evidence for the </w:t>
      </w:r>
      <w:r w:rsidR="00A64DA8">
        <w:t>therapeutic use</w:t>
      </w:r>
      <w:r w:rsidR="002B06FA">
        <w:t xml:space="preserve"> of </w:t>
      </w:r>
      <w:r w:rsidR="00ED013A">
        <w:t>pro-resolution</w:t>
      </w:r>
      <w:r w:rsidR="002B06FA">
        <w:t xml:space="preserve"> oxylipins in gut health and</w:t>
      </w:r>
      <w:r w:rsidR="00730C93">
        <w:t xml:space="preserve"> inflammatory bowel disease</w:t>
      </w:r>
      <w:r w:rsidR="002B06FA">
        <w:t>s</w:t>
      </w:r>
      <w:r w:rsidR="00DC75AC">
        <w:t xml:space="preserve"> </w:t>
      </w:r>
      <w:r w:rsidR="00AF7913">
        <w:t xml:space="preserve">as </w:t>
      </w:r>
      <w:r w:rsidR="004C5B1F">
        <w:t xml:space="preserve">reviewed </w:t>
      </w:r>
      <w:r w:rsidR="000E5F35">
        <w:t>elsewhere</w:t>
      </w:r>
      <w:r w:rsidR="00DC75AC">
        <w:t xml:space="preserve"> </w:t>
      </w:r>
      <w:r w:rsidR="00AF7913">
        <w:fldChar w:fldCharType="begin"/>
      </w:r>
      <w:r w:rsidR="00241BFE">
        <w:instrText xml:space="preserve"> ADDIN EN.CITE &lt;EndNote&gt;&lt;Cite&gt;&lt;Author&gt;Pascoal LB&lt;/Author&gt;&lt;Year&gt;2022&lt;/Year&gt;&lt;RecNum&gt;1548&lt;/RecNum&gt;&lt;DisplayText&gt;(Pascoal LB et al., 2022, Wallace JL, 2019)&lt;/DisplayText&gt;&lt;record&gt;&lt;rec-number&gt;1548&lt;/rec-number&gt;&lt;foreign-keys&gt;&lt;key app="EN" db-id="f5xwfwsdrxt0wleexf3525eiwp0srwpdetff" timestamp="1723120326"&gt;1548&lt;/key&gt;&lt;/foreign-keys&gt;&lt;ref-type name="Journal Article"&gt;17&lt;/ref-type&gt;&lt;contributors&gt;&lt;authors&gt;&lt;author&gt;Pascoal LB,&lt;/author&gt;&lt;author&gt;Palma BB,&lt;/author&gt;&lt;author&gt;Chaim FHM,&lt;/author&gt;&lt;author&gt;de Castro MM,&lt;/author&gt;&lt;author&gt;Damázio TA,&lt;/author&gt;&lt;author&gt;Franceschini APMF,&lt;/author&gt;&lt;author&gt;Milanski M,&lt;/author&gt;&lt;author&gt;Velloso LA,&lt;/author&gt;&lt;author&gt;Leal RF&lt;/author&gt;&lt;/authors&gt;&lt;/contributors&gt;&lt;titles&gt;&lt;title&gt;New translational and experimental insights into the role of pro-resolving lipid mediators in inflammatory bowel disease&lt;/title&gt;&lt;secondary-title&gt;World J Exp Med&lt;/secondary-title&gt;&lt;/titles&gt;&lt;periodical&gt;&lt;full-title&gt;World J Exp Med&lt;/full-title&gt;&lt;/periodical&gt;&lt;pages&gt;1-15&lt;/pages&gt;&lt;volume&gt;12&lt;/volume&gt;&lt;number&gt;1&lt;/number&gt;&lt;dates&gt;&lt;year&gt;2022&lt;/year&gt;&lt;/dates&gt;&lt;urls&gt;&lt;/urls&gt;&lt;/record&gt;&lt;/Cite&gt;&lt;Cite&gt;&lt;Author&gt;Wallace JL&lt;/Author&gt;&lt;Year&gt;2019&lt;/Year&gt;&lt;RecNum&gt;1550&lt;/RecNum&gt;&lt;record&gt;&lt;rec-number&gt;1550&lt;/rec-number&gt;&lt;foreign-keys&gt;&lt;key app="EN" db-id="f5xwfwsdrxt0wleexf3525eiwp0srwpdetff" timestamp="1723126597"&gt;1550&lt;/key&gt;&lt;/foreign-keys&gt;&lt;ref-type name="Journal Article"&gt;17&lt;/ref-type&gt;&lt;contributors&gt;&lt;authors&gt;&lt;author&gt;Wallace JL,&lt;/author&gt;&lt;/authors&gt;&lt;/contributors&gt;&lt;titles&gt;&lt;title&gt;Eicosanoids in the gastrointestinal tract&lt;/title&gt;&lt;secondary-title&gt;Br J Pharmacol&lt;/secondary-title&gt;&lt;/titles&gt;&lt;periodical&gt;&lt;full-title&gt;Br J Pharmacol&lt;/full-title&gt;&lt;/periodical&gt;&lt;pages&gt;1000-1008&lt;/pages&gt;&lt;volume&gt;176&lt;/volume&gt;&lt;number&gt;8&lt;/number&gt;&lt;dates&gt;&lt;year&gt;2019&lt;/year&gt;&lt;/dates&gt;&lt;urls&gt;&lt;/urls&gt;&lt;/record&gt;&lt;/Cite&gt;&lt;/EndNote&gt;</w:instrText>
      </w:r>
      <w:r w:rsidR="00AF7913">
        <w:fldChar w:fldCharType="separate"/>
      </w:r>
      <w:r w:rsidR="00241BFE">
        <w:rPr>
          <w:noProof/>
        </w:rPr>
        <w:t>(Pascoal LB et al., 2022, Wallace JL, 2019)</w:t>
      </w:r>
      <w:r w:rsidR="00AF7913">
        <w:fldChar w:fldCharType="end"/>
      </w:r>
      <w:r w:rsidR="00BA15C9">
        <w:t xml:space="preserve">. </w:t>
      </w:r>
      <w:r w:rsidR="00A24582">
        <w:t xml:space="preserve">Evidence is limited in humans </w:t>
      </w:r>
      <w:r w:rsidR="00F61E1C">
        <w:t>but a</w:t>
      </w:r>
      <w:r w:rsidR="009C088F">
        <w:t xml:space="preserve"> key </w:t>
      </w:r>
      <w:r w:rsidR="000950C3">
        <w:t>example</w:t>
      </w:r>
      <w:r w:rsidR="009C088F">
        <w:t xml:space="preserve"> using a murine model of colitis</w:t>
      </w:r>
      <w:r w:rsidR="002C051E">
        <w:t xml:space="preserve"> highlights</w:t>
      </w:r>
      <w:r w:rsidR="000950C3">
        <w:t xml:space="preserve"> the protective </w:t>
      </w:r>
      <w:r w:rsidR="000B721B">
        <w:t xml:space="preserve">role of </w:t>
      </w:r>
      <w:r w:rsidR="00ED013A">
        <w:t>r</w:t>
      </w:r>
      <w:r w:rsidR="000B721B">
        <w:t>esolvin</w:t>
      </w:r>
      <w:r w:rsidR="00F649E4">
        <w:t xml:space="preserve"> </w:t>
      </w:r>
      <w:r w:rsidR="000B721B">
        <w:t>E1</w:t>
      </w:r>
      <w:r w:rsidR="002C051E">
        <w:t xml:space="preserve"> in gut inflammation</w:t>
      </w:r>
      <w:r w:rsidR="00F61E1C">
        <w:t xml:space="preserve"> </w:t>
      </w:r>
      <w:r w:rsidR="00F61E1C">
        <w:fldChar w:fldCharType="begin"/>
      </w:r>
      <w:r w:rsidR="00241BFE">
        <w:instrText xml:space="preserve"> ADDIN EN.CITE &lt;EndNote&gt;&lt;Cite&gt;&lt;Author&gt;Arita M&lt;/Author&gt;&lt;Year&gt;2005&lt;/Year&gt;&lt;RecNum&gt;1549&lt;/RecNum&gt;&lt;DisplayText&gt;(Arita M et al., 2005)&lt;/DisplayText&gt;&lt;record&gt;&lt;rec-number&gt;1549&lt;/rec-number&gt;&lt;foreign-keys&gt;&lt;key app="EN" db-id="f5xwfwsdrxt0wleexf3525eiwp0srwpdetff" timestamp="1723121153"&gt;1549&lt;/key&gt;&lt;/foreign-keys&gt;&lt;ref-type name="Journal Article"&gt;17&lt;/ref-type&gt;&lt;contributors&gt;&lt;authors&gt;&lt;author&gt;Arita M,&lt;/author&gt;&lt;author&gt;Yoshida M,&lt;/author&gt;&lt;author&gt;Hong S,&lt;/author&gt;&lt;author&gt;Tjonahen E,&lt;/author&gt;&lt;author&gt;Glickman JN,&lt;/author&gt;&lt;author&gt;Petasis NA,&lt;/author&gt;&lt;author&gt;Blumberg RS,&lt;/author&gt;&lt;author&gt;Serhan CN&lt;/author&gt;&lt;/authors&gt;&lt;/contributors&gt;&lt;titles&gt;&lt;title&gt;Resolvin E1, an endogenous lipid mediator derived from omega-3 eicosapentaenoic acid, protects against 2,4,6-trinitrobenzene sulfonic acid-induced colitis&lt;/title&gt;&lt;secondary-title&gt;Proc Natl Acad Sci&lt;/secondary-title&gt;&lt;/titles&gt;&lt;periodical&gt;&lt;full-title&gt;Proc Natl Acad Sci&lt;/full-title&gt;&lt;/periodical&gt;&lt;pages&gt;7671-6&lt;/pages&gt;&lt;volume&gt;102&lt;/volume&gt;&lt;number&gt;21&lt;/number&gt;&lt;dates&gt;&lt;year&gt;2005&lt;/year&gt;&lt;/dates&gt;&lt;urls&gt;&lt;/urls&gt;&lt;/record&gt;&lt;/Cite&gt;&lt;/EndNote&gt;</w:instrText>
      </w:r>
      <w:r w:rsidR="00F61E1C">
        <w:fldChar w:fldCharType="separate"/>
      </w:r>
      <w:r w:rsidR="00241BFE">
        <w:rPr>
          <w:noProof/>
        </w:rPr>
        <w:t xml:space="preserve">(Arita M et al., </w:t>
      </w:r>
      <w:r w:rsidR="00241BFE">
        <w:rPr>
          <w:noProof/>
        </w:rPr>
        <w:lastRenderedPageBreak/>
        <w:t>2005)</w:t>
      </w:r>
      <w:r w:rsidR="00F61E1C">
        <w:fldChar w:fldCharType="end"/>
      </w:r>
      <w:r w:rsidR="000B721B">
        <w:t>. A</w:t>
      </w:r>
      <w:r w:rsidR="00FD6393">
        <w:t xml:space="preserve">dministration of </w:t>
      </w:r>
      <w:r w:rsidR="00ED013A">
        <w:t>r</w:t>
      </w:r>
      <w:r w:rsidR="00FD6393">
        <w:t xml:space="preserve">esolvin E1 was shown to </w:t>
      </w:r>
      <w:r w:rsidR="00D10A55">
        <w:t xml:space="preserve">decrease the severity of </w:t>
      </w:r>
      <w:r w:rsidR="001D72EA" w:rsidRPr="001D72EA">
        <w:t>2,4,6-trinitrobenzene sulfonic acid</w:t>
      </w:r>
      <w:r w:rsidR="001D72EA">
        <w:t xml:space="preserve"> </w:t>
      </w:r>
      <w:r w:rsidR="00D10A55">
        <w:t>induced colitis</w:t>
      </w:r>
      <w:r w:rsidR="00FD6393">
        <w:t xml:space="preserve"> </w:t>
      </w:r>
      <w:r w:rsidR="00D10A55">
        <w:t>in mice</w:t>
      </w:r>
      <w:r w:rsidR="000C6D4A">
        <w:t xml:space="preserve">, halting leukocyte infiltration and downregulating the expression of </w:t>
      </w:r>
      <w:r w:rsidR="00A812E0">
        <w:t>related pro-inflammatory genes</w:t>
      </w:r>
      <w:r w:rsidR="008E381B" w:rsidRPr="008E381B">
        <w:t xml:space="preserve"> </w:t>
      </w:r>
      <w:r w:rsidR="008E381B">
        <w:t>(</w:t>
      </w:r>
      <w:r w:rsidR="008E381B" w:rsidRPr="008E381B">
        <w:t>TNF-α, IL-12 p40, inducible nitric oxide synthase, and COX-2</w:t>
      </w:r>
      <w:r w:rsidR="008E381B">
        <w:t>)</w:t>
      </w:r>
      <w:r w:rsidR="0059543D">
        <w:t xml:space="preserve"> </w:t>
      </w:r>
      <w:r w:rsidR="00015BE9">
        <w:fldChar w:fldCharType="begin"/>
      </w:r>
      <w:r w:rsidR="00241BFE">
        <w:instrText xml:space="preserve"> ADDIN EN.CITE &lt;EndNote&gt;&lt;Cite&gt;&lt;Author&gt;Arita M&lt;/Author&gt;&lt;Year&gt;2005&lt;/Year&gt;&lt;RecNum&gt;1549&lt;/RecNum&gt;&lt;DisplayText&gt;(Arita M et al., 2005)&lt;/DisplayText&gt;&lt;record&gt;&lt;rec-number&gt;1549&lt;/rec-number&gt;&lt;foreign-keys&gt;&lt;key app="EN" db-id="f5xwfwsdrxt0wleexf3525eiwp0srwpdetff" timestamp="1723121153"&gt;1549&lt;/key&gt;&lt;/foreign-keys&gt;&lt;ref-type name="Journal Article"&gt;17&lt;/ref-type&gt;&lt;contributors&gt;&lt;authors&gt;&lt;author&gt;Arita M,&lt;/author&gt;&lt;author&gt;Yoshida M,&lt;/author&gt;&lt;author&gt;Hong S,&lt;/author&gt;&lt;author&gt;Tjonahen E,&lt;/author&gt;&lt;author&gt;Glickman JN,&lt;/author&gt;&lt;author&gt;Petasis NA,&lt;/author&gt;&lt;author&gt;Blumberg RS,&lt;/author&gt;&lt;author&gt;Serhan CN&lt;/author&gt;&lt;/authors&gt;&lt;/contributors&gt;&lt;titles&gt;&lt;title&gt;Resolvin E1, an endogenous lipid mediator derived from omega-3 eicosapentaenoic acid, protects against 2,4,6-trinitrobenzene sulfonic acid-induced colitis&lt;/title&gt;&lt;secondary-title&gt;Proc Natl Acad Sci&lt;/secondary-title&gt;&lt;/titles&gt;&lt;periodical&gt;&lt;full-title&gt;Proc Natl Acad Sci&lt;/full-title&gt;&lt;/periodical&gt;&lt;pages&gt;7671-6&lt;/pages&gt;&lt;volume&gt;102&lt;/volume&gt;&lt;number&gt;21&lt;/number&gt;&lt;dates&gt;&lt;year&gt;2005&lt;/year&gt;&lt;/dates&gt;&lt;urls&gt;&lt;/urls&gt;&lt;/record&gt;&lt;/Cite&gt;&lt;/EndNote&gt;</w:instrText>
      </w:r>
      <w:r w:rsidR="00015BE9">
        <w:fldChar w:fldCharType="separate"/>
      </w:r>
      <w:r w:rsidR="00241BFE">
        <w:rPr>
          <w:noProof/>
        </w:rPr>
        <w:t>(Arita M et al., 2005)</w:t>
      </w:r>
      <w:r w:rsidR="00015BE9">
        <w:fldChar w:fldCharType="end"/>
      </w:r>
      <w:r w:rsidR="00A812E0">
        <w:t>.</w:t>
      </w:r>
      <w:r w:rsidR="00C44881">
        <w:t xml:space="preserve"> </w:t>
      </w:r>
      <w:r w:rsidR="00A44190">
        <w:t xml:space="preserve">This </w:t>
      </w:r>
      <w:r w:rsidR="00463C0B">
        <w:t>protective role of resolving oxylipins</w:t>
      </w:r>
      <w:r w:rsidR="003833E2">
        <w:t xml:space="preserve"> in bowel inflammation </w:t>
      </w:r>
      <w:r w:rsidR="00CF6C08">
        <w:t>may be achieve</w:t>
      </w:r>
      <w:r w:rsidR="00015BE9">
        <w:t>d</w:t>
      </w:r>
      <w:r w:rsidR="00CF6C08">
        <w:t xml:space="preserve"> through omega-3 feeding</w:t>
      </w:r>
      <w:r w:rsidR="002C0E31">
        <w:t xml:space="preserve"> aiming to promote resolvin synthesis</w:t>
      </w:r>
      <w:r w:rsidR="00CF6C08">
        <w:t xml:space="preserve"> </w:t>
      </w:r>
      <w:r w:rsidR="0012340D">
        <w:t>or</w:t>
      </w:r>
      <w:r w:rsidR="002C0E31">
        <w:t xml:space="preserve"> by</w:t>
      </w:r>
      <w:r w:rsidR="0012340D">
        <w:t xml:space="preserve"> </w:t>
      </w:r>
      <w:r w:rsidR="00463C0B">
        <w:t xml:space="preserve">therapeutic </w:t>
      </w:r>
      <w:r w:rsidR="0012340D">
        <w:t xml:space="preserve">resolvin administration. This may have the potential to </w:t>
      </w:r>
      <w:r w:rsidR="007C39AA">
        <w:t xml:space="preserve">support </w:t>
      </w:r>
      <w:r w:rsidR="0059543D">
        <w:t>augmentation of</w:t>
      </w:r>
      <w:r w:rsidR="007C39AA">
        <w:t xml:space="preserve"> gut microbiome profiles</w:t>
      </w:r>
      <w:r w:rsidR="0059543D">
        <w:t xml:space="preserve"> but investigation in this area is required. </w:t>
      </w:r>
    </w:p>
    <w:p w14:paraId="6E279915" w14:textId="77777777" w:rsidR="00C525EC" w:rsidRPr="00C525EC" w:rsidRDefault="003C2195" w:rsidP="007A5EEB">
      <w:pPr>
        <w:spacing w:line="480" w:lineRule="auto"/>
        <w:jc w:val="both"/>
        <w:rPr>
          <w:b/>
          <w:bCs/>
          <w:u w:val="single"/>
        </w:rPr>
      </w:pPr>
      <w:r w:rsidRPr="00C525EC">
        <w:rPr>
          <w:b/>
          <w:bCs/>
          <w:u w:val="single"/>
        </w:rPr>
        <w:t>4.1. Evidence for</w:t>
      </w:r>
      <w:r w:rsidR="00C525EC" w:rsidRPr="00C525EC">
        <w:rPr>
          <w:b/>
          <w:bCs/>
          <w:u w:val="single"/>
        </w:rPr>
        <w:t xml:space="preserve"> coregulation of microbiome and oxylipin profiles</w:t>
      </w:r>
    </w:p>
    <w:p w14:paraId="26BBB5F6" w14:textId="6090E15E" w:rsidR="00B4746F" w:rsidRDefault="00535CBA" w:rsidP="007A5EEB">
      <w:pPr>
        <w:spacing w:line="480" w:lineRule="auto"/>
        <w:jc w:val="both"/>
      </w:pPr>
      <w:r>
        <w:t>As demonstrated by studies investigati</w:t>
      </w:r>
      <w:r w:rsidR="00093952">
        <w:t>ng</w:t>
      </w:r>
      <w:r>
        <w:t xml:space="preserve"> either microbiome or oxylipins, investigation of the modification </w:t>
      </w:r>
      <w:r w:rsidR="00992D10">
        <w:t xml:space="preserve">of both, </w:t>
      </w:r>
      <w:r>
        <w:t xml:space="preserve">and relationship between these </w:t>
      </w:r>
      <w:r w:rsidR="00992D10">
        <w:t>systems is lacking.</w:t>
      </w:r>
      <w:r w:rsidR="00B368DB">
        <w:t xml:space="preserve"> </w:t>
      </w:r>
      <w:r w:rsidR="00060BE7">
        <w:t xml:space="preserve">Emerging evidence for </w:t>
      </w:r>
      <w:r w:rsidR="00681BD3">
        <w:t xml:space="preserve">regulation of </w:t>
      </w:r>
      <w:r w:rsidR="00394741">
        <w:t>bot</w:t>
      </w:r>
      <w:r w:rsidR="00DF0435">
        <w:t>h</w:t>
      </w:r>
      <w:r w:rsidR="00394741">
        <w:t xml:space="preserve"> gut microbiota and </w:t>
      </w:r>
      <w:r w:rsidR="008704D7">
        <w:t>oxylipins</w:t>
      </w:r>
      <w:r w:rsidR="00060BE7">
        <w:t xml:space="preserve"> </w:t>
      </w:r>
      <w:r w:rsidR="002144AE">
        <w:t xml:space="preserve">has been described in mice in which </w:t>
      </w:r>
      <w:r w:rsidR="00B65838">
        <w:t>f</w:t>
      </w:r>
      <w:r w:rsidR="00C05D6B">
        <w:t xml:space="preserve">eeding with PUFA </w:t>
      </w:r>
      <w:r w:rsidR="00170703">
        <w:t xml:space="preserve">derived oxylipins </w:t>
      </w:r>
      <w:r w:rsidR="00C05D6B">
        <w:t xml:space="preserve">has been shown to alter </w:t>
      </w:r>
      <w:r w:rsidR="00844771">
        <w:t>gut</w:t>
      </w:r>
      <w:r w:rsidR="00C05D6B">
        <w:t xml:space="preserve"> microbiota, </w:t>
      </w:r>
      <w:r w:rsidR="00170703">
        <w:t>oxylipins</w:t>
      </w:r>
      <w:r w:rsidR="00C05D6B">
        <w:t xml:space="preserve">, and attenuate high fat diet </w:t>
      </w:r>
      <w:r w:rsidR="00B02DA4">
        <w:t xml:space="preserve">(HFD) </w:t>
      </w:r>
      <w:r w:rsidR="00C05D6B">
        <w:t xml:space="preserve">fed obesity and metabolic disturbance </w:t>
      </w:r>
      <w:r w:rsidR="00C05D6B">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 </w:instrText>
      </w:r>
      <w:r w:rsidR="00241BFE">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DATA </w:instrText>
      </w:r>
      <w:r w:rsidR="00241BFE">
        <w:fldChar w:fldCharType="end"/>
      </w:r>
      <w:r w:rsidR="00C05D6B">
        <w:fldChar w:fldCharType="separate"/>
      </w:r>
      <w:r w:rsidR="00241BFE">
        <w:rPr>
          <w:noProof/>
        </w:rPr>
        <w:t>(Miyamoto et al., 2019)</w:t>
      </w:r>
      <w:r w:rsidR="00C05D6B">
        <w:fldChar w:fldCharType="end"/>
      </w:r>
      <w:r w:rsidR="00B65838">
        <w:t xml:space="preserve">. </w:t>
      </w:r>
      <w:r w:rsidR="00844771">
        <w:t>LA</w:t>
      </w:r>
      <w:r w:rsidR="00FA4E9F">
        <w:t xml:space="preserve"> fed mi</w:t>
      </w:r>
      <w:r w:rsidR="00C40F09">
        <w:t>ce</w:t>
      </w:r>
      <w:r w:rsidR="00C20573">
        <w:t xml:space="preserve"> (1%/day for 12-weeks)</w:t>
      </w:r>
      <w:r w:rsidR="00FA4E9F">
        <w:t xml:space="preserve"> </w:t>
      </w:r>
      <w:r w:rsidR="00C40F09">
        <w:t>exhibited</w:t>
      </w:r>
      <w:r w:rsidR="00FA4E9F">
        <w:t xml:space="preserve"> significant production of the LA derived microbial metabolite </w:t>
      </w:r>
      <w:bookmarkStart w:id="0" w:name="_Hlk174605477"/>
      <w:r w:rsidR="00FA4E9F">
        <w:t xml:space="preserve">10-hydroxy-cis-12-octadecenoic acid </w:t>
      </w:r>
      <w:bookmarkEnd w:id="0"/>
      <w:r w:rsidR="00FA4E9F">
        <w:t xml:space="preserve">(HYA) </w:t>
      </w:r>
      <w:r w:rsidR="00C40F09">
        <w:t xml:space="preserve">by </w:t>
      </w:r>
      <w:r w:rsidR="00B4746F" w:rsidRPr="00C40F09">
        <w:rPr>
          <w:i/>
          <w:iCs/>
        </w:rPr>
        <w:t>Lactobacillus</w:t>
      </w:r>
      <w:r w:rsidR="00B4746F">
        <w:t xml:space="preserve"> </w:t>
      </w:r>
      <w:r w:rsidR="00B4746F" w:rsidRPr="00C40F09">
        <w:rPr>
          <w:i/>
          <w:iCs/>
        </w:rPr>
        <w:t>salivarius</w:t>
      </w:r>
      <w:r w:rsidR="00B4746F">
        <w:t xml:space="preserve"> and </w:t>
      </w:r>
      <w:r w:rsidR="00B4746F" w:rsidRPr="00C40F09">
        <w:rPr>
          <w:i/>
          <w:iCs/>
        </w:rPr>
        <w:t>Lactobacillus</w:t>
      </w:r>
      <w:r w:rsidR="00B4746F">
        <w:t xml:space="preserve"> </w:t>
      </w:r>
      <w:r w:rsidR="00B4746F" w:rsidRPr="00C40F09">
        <w:rPr>
          <w:i/>
          <w:iCs/>
        </w:rPr>
        <w:t>gasseri</w:t>
      </w:r>
      <w:r w:rsidR="00B4746F">
        <w:t xml:space="preserve"> in 22 </w:t>
      </w:r>
      <w:r w:rsidR="00B4746F" w:rsidRPr="00C40F09">
        <w:rPr>
          <w:i/>
          <w:iCs/>
        </w:rPr>
        <w:t>Lactobacillus</w:t>
      </w:r>
      <w:r w:rsidR="00B4746F">
        <w:t xml:space="preserve"> strains </w:t>
      </w:r>
      <w:r w:rsidR="00393C09">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 </w:instrText>
      </w:r>
      <w:r w:rsidR="00241BFE">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DATA </w:instrText>
      </w:r>
      <w:r w:rsidR="00241BFE">
        <w:fldChar w:fldCharType="end"/>
      </w:r>
      <w:r w:rsidR="00393C09">
        <w:fldChar w:fldCharType="separate"/>
      </w:r>
      <w:r w:rsidR="00241BFE">
        <w:rPr>
          <w:noProof/>
        </w:rPr>
        <w:t>(Miyamoto et al., 2019)</w:t>
      </w:r>
      <w:r w:rsidR="00393C09">
        <w:fldChar w:fldCharType="end"/>
      </w:r>
      <w:r w:rsidR="00FD526F">
        <w:t>. In response to 12-week supplementation with HYA itself</w:t>
      </w:r>
      <w:r w:rsidR="00CC1CE4">
        <w:t xml:space="preserve"> (1%/day)</w:t>
      </w:r>
      <w:r w:rsidR="00FD526F">
        <w:t xml:space="preserve">, mice </w:t>
      </w:r>
      <w:r w:rsidR="005344E2">
        <w:t xml:space="preserve">exhibited </w:t>
      </w:r>
      <w:r w:rsidR="004069CE">
        <w:t xml:space="preserve">increased </w:t>
      </w:r>
      <w:r w:rsidR="004069CE" w:rsidRPr="00B02DA4">
        <w:rPr>
          <w:i/>
          <w:iCs/>
        </w:rPr>
        <w:t>Lactobacillaceae</w:t>
      </w:r>
      <w:r w:rsidR="004069CE">
        <w:t xml:space="preserve"> abundance, </w:t>
      </w:r>
      <w:r w:rsidR="005344E2">
        <w:t xml:space="preserve">less weight gain on </w:t>
      </w:r>
      <w:r w:rsidR="00A77718">
        <w:t xml:space="preserve">a </w:t>
      </w:r>
      <w:r w:rsidR="007449A5">
        <w:t>HFD</w:t>
      </w:r>
      <w:r w:rsidR="00A77718">
        <w:t xml:space="preserve">, lower WAT mass and </w:t>
      </w:r>
      <w:r w:rsidR="00131A3A">
        <w:t xml:space="preserve">reduced </w:t>
      </w:r>
      <w:r w:rsidR="00A77718">
        <w:t>adipocyte size,</w:t>
      </w:r>
      <w:r w:rsidR="007449A5">
        <w:t xml:space="preserve"> </w:t>
      </w:r>
      <w:r w:rsidR="00131A3A">
        <w:t>and attenua</w:t>
      </w:r>
      <w:r w:rsidR="007449A5">
        <w:t>tion of HFD induced</w:t>
      </w:r>
      <w:r w:rsidR="00131A3A">
        <w:t xml:space="preserve"> </w:t>
      </w:r>
      <w:r w:rsidR="002924D0">
        <w:t>insulin resistance and impaired glucose tolerance</w:t>
      </w:r>
      <w:r w:rsidR="00393C09">
        <w:t xml:space="preserve"> </w:t>
      </w:r>
      <w:r w:rsidR="00393C09">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 </w:instrText>
      </w:r>
      <w:r w:rsidR="00241BFE">
        <w:fldChar w:fldCharType="begin">
          <w:fldData xml:space="preserve">PEVuZE5vdGU+PENpdGU+PEF1dGhvcj5NaXlhbW90bzwvQXV0aG9yPjxZZWFyPjIwMTk8L1llYXI+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</w:fldData>
        </w:fldChar>
      </w:r>
      <w:r w:rsidR="00241BFE">
        <w:instrText xml:space="preserve"> ADDIN EN.CITE.DATA </w:instrText>
      </w:r>
      <w:r w:rsidR="00241BFE">
        <w:fldChar w:fldCharType="end"/>
      </w:r>
      <w:r w:rsidR="00393C09">
        <w:fldChar w:fldCharType="separate"/>
      </w:r>
      <w:r w:rsidR="00241BFE">
        <w:rPr>
          <w:noProof/>
        </w:rPr>
        <w:t>(Miyamoto et al., 2019)</w:t>
      </w:r>
      <w:r w:rsidR="00393C09">
        <w:fldChar w:fldCharType="end"/>
      </w:r>
      <w:r w:rsidR="003205BD">
        <w:t xml:space="preserve">. </w:t>
      </w:r>
    </w:p>
    <w:p w14:paraId="4E9A77C9" w14:textId="7784C0E8" w:rsidR="00B65838" w:rsidRDefault="00B65838" w:rsidP="003D45A9">
      <w:pPr>
        <w:spacing w:line="480" w:lineRule="auto"/>
        <w:jc w:val="both"/>
      </w:pPr>
      <w:r>
        <w:t xml:space="preserve">In addition, a recent study </w:t>
      </w:r>
      <w:r w:rsidR="00C31EF8">
        <w:t>‘</w:t>
      </w:r>
      <w:r>
        <w:t>feeding</w:t>
      </w:r>
      <w:r w:rsidR="00C31EF8">
        <w:t>’</w:t>
      </w:r>
      <w:r>
        <w:t xml:space="preserve"> </w:t>
      </w:r>
      <w:r w:rsidR="00EE57CC">
        <w:t>with buglossoides arvensis (ahiflower) oil which is rich in</w:t>
      </w:r>
      <w:r w:rsidR="0068303A">
        <w:t xml:space="preserve"> omega-3</w:t>
      </w:r>
      <w:r w:rsidR="00EE57CC">
        <w:t xml:space="preserve"> </w:t>
      </w:r>
      <w:r w:rsidR="0068303A">
        <w:t>stearidonic acid</w:t>
      </w:r>
      <w:r w:rsidR="006638D5">
        <w:t xml:space="preserve"> (SDA</w:t>
      </w:r>
      <w:r w:rsidR="00F9693A">
        <w:t xml:space="preserve"> 18:4, n-3</w:t>
      </w:r>
      <w:r w:rsidR="006638D5">
        <w:t>)</w:t>
      </w:r>
      <w:r w:rsidR="00A4653F">
        <w:t xml:space="preserve">, </w:t>
      </w:r>
      <w:r w:rsidR="002C25D9">
        <w:t xml:space="preserve">reported significant changes to </w:t>
      </w:r>
      <w:r w:rsidR="00AF5DF8">
        <w:t xml:space="preserve">ileum and ascending colon </w:t>
      </w:r>
      <w:r w:rsidR="003C49E2">
        <w:t xml:space="preserve">luminal </w:t>
      </w:r>
      <w:r w:rsidR="007A5F10">
        <w:t>bacterial phyla</w:t>
      </w:r>
      <w:r w:rsidR="00ED485D">
        <w:t xml:space="preserve"> </w:t>
      </w:r>
      <w:r w:rsidR="00ED485D">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ED485D">
        <w:fldChar w:fldCharType="separate"/>
      </w:r>
      <w:r w:rsidR="00241BFE">
        <w:rPr>
          <w:noProof/>
        </w:rPr>
        <w:t>(Roussel et al., 2024)</w:t>
      </w:r>
      <w:r w:rsidR="00ED485D">
        <w:fldChar w:fldCharType="end"/>
      </w:r>
      <w:r w:rsidR="00AF5DF8">
        <w:t xml:space="preserve">. </w:t>
      </w:r>
      <w:r w:rsidR="00100EE7">
        <w:t>This study used a mucosal simulator of the human intestinal microbial ecosystem</w:t>
      </w:r>
      <w:r w:rsidR="008E3194">
        <w:t xml:space="preserve"> (SHIME)</w:t>
      </w:r>
      <w:r w:rsidR="007F46DD">
        <w:t xml:space="preserve"> which mimics the intestinal system from the stomach to ascending colon,</w:t>
      </w:r>
      <w:r w:rsidR="00EC20B7">
        <w:t xml:space="preserve"> in which an ileal microbial community was established using</w:t>
      </w:r>
      <w:r w:rsidR="007B34B6">
        <w:t xml:space="preserve"> </w:t>
      </w:r>
      <w:r w:rsidR="004069CE">
        <w:t>faecal</w:t>
      </w:r>
      <w:r w:rsidR="007B34B6">
        <w:t xml:space="preserve"> </w:t>
      </w:r>
      <w:r w:rsidR="00472C58">
        <w:t xml:space="preserve">microbiota collected </w:t>
      </w:r>
      <w:r w:rsidR="007B34B6">
        <w:t>from</w:t>
      </w:r>
      <w:r w:rsidR="00472C58">
        <w:t xml:space="preserve"> human donors</w:t>
      </w:r>
      <w:r w:rsidR="00ED485D">
        <w:t xml:space="preserve"> </w:t>
      </w:r>
      <w:r w:rsidR="00ED485D">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ED485D">
        <w:fldChar w:fldCharType="separate"/>
      </w:r>
      <w:r w:rsidR="00241BFE">
        <w:rPr>
          <w:noProof/>
        </w:rPr>
        <w:t>(Roussel et al., 2024)</w:t>
      </w:r>
      <w:r w:rsidR="00ED485D">
        <w:fldChar w:fldCharType="end"/>
      </w:r>
      <w:r w:rsidR="00EC20B7">
        <w:t>.</w:t>
      </w:r>
      <w:r w:rsidR="00ED485D">
        <w:t xml:space="preserve"> </w:t>
      </w:r>
      <w:r w:rsidR="00455C4C">
        <w:t xml:space="preserve">Ahiflower oil </w:t>
      </w:r>
      <w:r w:rsidR="008E3194">
        <w:t>(1200mg</w:t>
      </w:r>
      <w:r w:rsidR="003604BF">
        <w:t xml:space="preserve">, </w:t>
      </w:r>
      <w:r w:rsidR="00A94C32" w:rsidRPr="00A94C32">
        <w:t>containing up to 21% SDA</w:t>
      </w:r>
      <w:r w:rsidR="008E3194">
        <w:t xml:space="preserve">) was introduced </w:t>
      </w:r>
      <w:r w:rsidR="008E3194">
        <w:lastRenderedPageBreak/>
        <w:t>to the SHIME stomach</w:t>
      </w:r>
      <w:r w:rsidR="00ED485D">
        <w:t xml:space="preserve"> as </w:t>
      </w:r>
      <w:r w:rsidR="00D417EE">
        <w:t>a</w:t>
      </w:r>
      <w:r w:rsidR="00ED485D">
        <w:t xml:space="preserve"> ‘feeding’ protocol </w:t>
      </w:r>
      <w:r w:rsidR="0015433F">
        <w:t xml:space="preserve">over 14-days </w:t>
      </w:r>
      <w:r w:rsidR="00ED485D">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ED485D">
        <w:fldChar w:fldCharType="separate"/>
      </w:r>
      <w:r w:rsidR="00241BFE">
        <w:rPr>
          <w:noProof/>
        </w:rPr>
        <w:t>(Roussel et al., 2024)</w:t>
      </w:r>
      <w:r w:rsidR="00ED485D">
        <w:fldChar w:fldCharType="end"/>
      </w:r>
      <w:r w:rsidR="00C922D8">
        <w:t>.</w:t>
      </w:r>
      <w:r w:rsidR="00ED485D">
        <w:t xml:space="preserve"> </w:t>
      </w:r>
      <w:r w:rsidR="00AF5DF8">
        <w:t xml:space="preserve">Ahiflower </w:t>
      </w:r>
      <w:r w:rsidR="00D417EE">
        <w:t xml:space="preserve">oil </w:t>
      </w:r>
      <w:r w:rsidR="00ED485D">
        <w:t>‘</w:t>
      </w:r>
      <w:r w:rsidR="00AF5DF8">
        <w:t>feeding</w:t>
      </w:r>
      <w:r w:rsidR="00ED485D">
        <w:t>’</w:t>
      </w:r>
      <w:r w:rsidR="00AF5DF8">
        <w:t xml:space="preserve"> increased </w:t>
      </w:r>
      <w:r w:rsidR="00A67D83">
        <w:t xml:space="preserve">luminal </w:t>
      </w:r>
      <w:r w:rsidR="00BE0A04" w:rsidRPr="00BE0A04">
        <w:rPr>
          <w:i/>
          <w:iCs/>
        </w:rPr>
        <w:t>Bacteroida</w:t>
      </w:r>
      <w:r w:rsidR="00BE0A04">
        <w:t xml:space="preserve"> genera </w:t>
      </w:r>
      <w:r w:rsidR="00AF5DF8" w:rsidRPr="00BE0A04">
        <w:rPr>
          <w:i/>
          <w:iCs/>
        </w:rPr>
        <w:t>Bacteroides</w:t>
      </w:r>
      <w:r w:rsidR="002C2154">
        <w:t xml:space="preserve"> and </w:t>
      </w:r>
      <w:r w:rsidR="00BE0A04" w:rsidRPr="00BE0A04">
        <w:rPr>
          <w:i/>
          <w:iCs/>
        </w:rPr>
        <w:t>Parabacteroides</w:t>
      </w:r>
      <w:r w:rsidR="00BE0A04">
        <w:t xml:space="preserve">, </w:t>
      </w:r>
      <w:r w:rsidR="00BE0A04" w:rsidRPr="00CC7B16">
        <w:rPr>
          <w:i/>
          <w:iCs/>
        </w:rPr>
        <w:t>Negativicutes</w:t>
      </w:r>
      <w:r w:rsidR="00BE0A04">
        <w:t xml:space="preserve"> genera </w:t>
      </w:r>
      <w:r w:rsidR="00CC7B16" w:rsidRPr="00CC7B16">
        <w:rPr>
          <w:i/>
          <w:iCs/>
        </w:rPr>
        <w:t>Acid</w:t>
      </w:r>
      <w:r w:rsidR="00CC7B16">
        <w:rPr>
          <w:i/>
          <w:iCs/>
        </w:rPr>
        <w:t>a</w:t>
      </w:r>
      <w:r w:rsidR="00CC7B16" w:rsidRPr="00CC7B16">
        <w:rPr>
          <w:i/>
          <w:iCs/>
        </w:rPr>
        <w:t>minococcus</w:t>
      </w:r>
      <w:r w:rsidR="00CC7B16">
        <w:t xml:space="preserve">, and </w:t>
      </w:r>
      <w:r w:rsidR="00CC7B16" w:rsidRPr="00CC7B16">
        <w:rPr>
          <w:i/>
          <w:iCs/>
        </w:rPr>
        <w:t>Gammaproteobacteria</w:t>
      </w:r>
      <w:r w:rsidR="00CC7B16">
        <w:t xml:space="preserve"> genus </w:t>
      </w:r>
      <w:r w:rsidR="00597F6F" w:rsidRPr="00CC7B16">
        <w:rPr>
          <w:i/>
          <w:iCs/>
        </w:rPr>
        <w:t>Escherichia</w:t>
      </w:r>
      <w:r w:rsidR="00CC7B16">
        <w:t>-</w:t>
      </w:r>
      <w:r w:rsidR="00CC7B16" w:rsidRPr="00CC7B16">
        <w:rPr>
          <w:i/>
          <w:iCs/>
        </w:rPr>
        <w:t>Shigella</w:t>
      </w:r>
      <w:r w:rsidR="00CC7B16">
        <w:t xml:space="preserve">, </w:t>
      </w:r>
      <w:r w:rsidR="00AF5DF8">
        <w:t xml:space="preserve">and </w:t>
      </w:r>
      <w:r w:rsidR="00E374F4">
        <w:t>decreased abundance of</w:t>
      </w:r>
      <w:r w:rsidR="00AF5DF8">
        <w:t xml:space="preserve"> </w:t>
      </w:r>
      <w:r w:rsidR="00AF5DF8" w:rsidRPr="00E374F4">
        <w:rPr>
          <w:i/>
          <w:iCs/>
        </w:rPr>
        <w:t>Clostridia</w:t>
      </w:r>
      <w:r w:rsidR="00AF5DF8">
        <w:t xml:space="preserve"> </w:t>
      </w:r>
      <w:r w:rsidR="00E374F4">
        <w:t>class</w:t>
      </w:r>
      <w:r w:rsidR="009C7062">
        <w:t xml:space="preserve"> bacteria</w:t>
      </w:r>
      <w:r w:rsidR="00FA1763">
        <w:t xml:space="preserve"> </w:t>
      </w:r>
      <w:r w:rsidR="00FA1763">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FA1763">
        <w:fldChar w:fldCharType="separate"/>
      </w:r>
      <w:r w:rsidR="00241BFE">
        <w:rPr>
          <w:noProof/>
        </w:rPr>
        <w:t>(Roussel et al., 2024)</w:t>
      </w:r>
      <w:r w:rsidR="00FA1763">
        <w:fldChar w:fldCharType="end"/>
      </w:r>
      <w:r w:rsidR="00A67D83">
        <w:t>. It also modified</w:t>
      </w:r>
      <w:r w:rsidR="00AF5DF8">
        <w:t xml:space="preserve"> mucus-associated bacterial microbiota</w:t>
      </w:r>
      <w:r w:rsidR="00A67D83">
        <w:t xml:space="preserve">, </w:t>
      </w:r>
      <w:r w:rsidR="00AF5DF8">
        <w:t xml:space="preserve">increasing </w:t>
      </w:r>
      <w:r w:rsidR="00181B9A" w:rsidRPr="0075654A">
        <w:rPr>
          <w:i/>
          <w:iCs/>
        </w:rPr>
        <w:t>Pseudomonas</w:t>
      </w:r>
      <w:r w:rsidR="00AF5DF8">
        <w:t xml:space="preserve">, </w:t>
      </w:r>
      <w:r w:rsidR="00AF5DF8" w:rsidRPr="0075654A">
        <w:rPr>
          <w:i/>
          <w:iCs/>
        </w:rPr>
        <w:t>Sellimonas</w:t>
      </w:r>
      <w:r w:rsidR="00AF5DF8">
        <w:t xml:space="preserve"> </w:t>
      </w:r>
      <w:r w:rsidR="00AF5DF8" w:rsidRPr="00ED013A">
        <w:rPr>
          <w:i/>
          <w:iCs/>
        </w:rPr>
        <w:t>intestinalis</w:t>
      </w:r>
      <w:r w:rsidR="00AF5DF8">
        <w:t xml:space="preserve">, and decreasing </w:t>
      </w:r>
      <w:r w:rsidR="00AF5DF8" w:rsidRPr="0075654A">
        <w:rPr>
          <w:i/>
          <w:iCs/>
        </w:rPr>
        <w:t>Erysipelatoclostridium</w:t>
      </w:r>
      <w:r w:rsidR="00FA1763">
        <w:rPr>
          <w:i/>
          <w:iCs/>
        </w:rPr>
        <w:t xml:space="preserve"> </w:t>
      </w:r>
      <w:r w:rsidR="00FA1763">
        <w:rPr>
          <w:i/>
          <w:iCs/>
        </w:rPr>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rPr>
          <w:i/>
          <w:iCs/>
        </w:rPr>
        <w:instrText xml:space="preserve"> ADDIN EN.CITE </w:instrText>
      </w:r>
      <w:r w:rsidR="00241BFE">
        <w:rPr>
          <w:i/>
          <w:iCs/>
        </w:rPr>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rPr>
          <w:i/>
          <w:iCs/>
        </w:rPr>
        <w:instrText xml:space="preserve"> ADDIN EN.CITE.DATA </w:instrText>
      </w:r>
      <w:r w:rsidR="00241BFE">
        <w:rPr>
          <w:i/>
          <w:iCs/>
        </w:rPr>
      </w:r>
      <w:r w:rsidR="00241BFE">
        <w:rPr>
          <w:i/>
          <w:iCs/>
        </w:rPr>
        <w:fldChar w:fldCharType="end"/>
      </w:r>
      <w:r w:rsidR="00FA1763">
        <w:rPr>
          <w:i/>
          <w:iCs/>
        </w:rPr>
      </w:r>
      <w:r w:rsidR="00FA1763">
        <w:rPr>
          <w:i/>
          <w:iCs/>
        </w:rPr>
        <w:fldChar w:fldCharType="separate"/>
      </w:r>
      <w:r w:rsidR="00241BFE">
        <w:rPr>
          <w:i/>
          <w:iCs/>
          <w:noProof/>
        </w:rPr>
        <w:t>(Roussel et al., 2024)</w:t>
      </w:r>
      <w:r w:rsidR="00FA1763">
        <w:rPr>
          <w:i/>
          <w:iCs/>
        </w:rPr>
        <w:fldChar w:fldCharType="end"/>
      </w:r>
      <w:r w:rsidR="00AF5DF8">
        <w:t xml:space="preserve">. </w:t>
      </w:r>
      <w:r w:rsidR="00833F54">
        <w:t>In addition</w:t>
      </w:r>
      <w:r w:rsidR="00453C15">
        <w:t xml:space="preserve">, </w:t>
      </w:r>
      <w:r w:rsidR="00FA1763">
        <w:t>A</w:t>
      </w:r>
      <w:r w:rsidR="00453C15">
        <w:t xml:space="preserve">hiflower oil </w:t>
      </w:r>
      <w:r w:rsidR="00FA1763">
        <w:t>‘</w:t>
      </w:r>
      <w:r w:rsidR="00453C15">
        <w:t>feeding</w:t>
      </w:r>
      <w:r w:rsidR="00FA1763">
        <w:t>’</w:t>
      </w:r>
      <w:r w:rsidR="00453C15">
        <w:t xml:space="preserve"> </w:t>
      </w:r>
      <w:r w:rsidR="00590E60">
        <w:t xml:space="preserve">resulted in changes </w:t>
      </w:r>
      <w:r w:rsidR="00C87C78">
        <w:t>to</w:t>
      </w:r>
      <w:r w:rsidR="00590E60">
        <w:t xml:space="preserve"> </w:t>
      </w:r>
      <w:r w:rsidR="00C930E2">
        <w:t>levels of</w:t>
      </w:r>
      <w:r w:rsidR="00A12C87">
        <w:t xml:space="preserve"> </w:t>
      </w:r>
      <w:r w:rsidR="00B249D3">
        <w:t xml:space="preserve">the </w:t>
      </w:r>
      <w:r w:rsidR="00D417EE">
        <w:t>SCFA</w:t>
      </w:r>
      <w:r w:rsidR="00B249D3">
        <w:t xml:space="preserve"> </w:t>
      </w:r>
      <w:r w:rsidR="00A12C87">
        <w:t>proprionate</w:t>
      </w:r>
      <w:r w:rsidR="00B249D3">
        <w:t xml:space="preserve">, produced by </w:t>
      </w:r>
      <w:r w:rsidR="00B249D3" w:rsidRPr="00D417EE">
        <w:rPr>
          <w:i/>
          <w:iCs/>
        </w:rPr>
        <w:t>Bacteriodes</w:t>
      </w:r>
      <w:r w:rsidR="00833F54">
        <w:t xml:space="preserve"> bacteria</w:t>
      </w:r>
      <w:r w:rsidR="00041D9E">
        <w:t xml:space="preserve"> </w:t>
      </w:r>
      <w:r w:rsidR="00B249D3">
        <w:t xml:space="preserve">which was significantly associated with </w:t>
      </w:r>
      <w:r w:rsidR="00833F54">
        <w:t>increased</w:t>
      </w:r>
      <w:r w:rsidR="00B249D3">
        <w:t xml:space="preserve"> </w:t>
      </w:r>
      <w:r w:rsidR="00B249D3" w:rsidRPr="00D417EE">
        <w:rPr>
          <w:i/>
          <w:iCs/>
        </w:rPr>
        <w:t>Bacteroides</w:t>
      </w:r>
      <w:r w:rsidR="00833F54">
        <w:t xml:space="preserve"> bacteria</w:t>
      </w:r>
      <w:r w:rsidR="00A52C68">
        <w:t xml:space="preserve">, and decreased </w:t>
      </w:r>
      <w:r w:rsidR="00D417EE">
        <w:t xml:space="preserve">the SCFAs </w:t>
      </w:r>
      <w:r w:rsidR="005F363F">
        <w:t xml:space="preserve">acetate and butyrate which </w:t>
      </w:r>
      <w:r w:rsidR="00041D9E">
        <w:t>were</w:t>
      </w:r>
      <w:r w:rsidR="005F363F">
        <w:t xml:space="preserve"> associated with decrease</w:t>
      </w:r>
      <w:r w:rsidR="005D7B68">
        <w:t>d</w:t>
      </w:r>
      <w:r w:rsidR="005F363F">
        <w:t xml:space="preserve"> </w:t>
      </w:r>
      <w:r w:rsidR="005F363F" w:rsidRPr="00D417EE">
        <w:rPr>
          <w:i/>
          <w:iCs/>
        </w:rPr>
        <w:t>Clostridia</w:t>
      </w:r>
      <w:r w:rsidR="005F363F">
        <w:t xml:space="preserve"> bacteria</w:t>
      </w:r>
      <w:r w:rsidR="006638D5">
        <w:t xml:space="preserve"> </w:t>
      </w:r>
      <w:r w:rsidR="006638D5">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6638D5">
        <w:fldChar w:fldCharType="separate"/>
      </w:r>
      <w:r w:rsidR="00241BFE">
        <w:rPr>
          <w:noProof/>
        </w:rPr>
        <w:t>(Roussel et al., 2024)</w:t>
      </w:r>
      <w:r w:rsidR="006638D5">
        <w:fldChar w:fldCharType="end"/>
      </w:r>
      <w:r w:rsidR="00833F54">
        <w:t>.</w:t>
      </w:r>
      <w:r w:rsidR="00C930E2">
        <w:t xml:space="preserve"> </w:t>
      </w:r>
      <w:r w:rsidR="00FF70C0">
        <w:t xml:space="preserve">Furthermore, </w:t>
      </w:r>
      <w:r w:rsidR="00041D9E">
        <w:t>A</w:t>
      </w:r>
      <w:r w:rsidR="00FF70C0">
        <w:t xml:space="preserve">hiflower </w:t>
      </w:r>
      <w:r w:rsidR="00D417EE">
        <w:t xml:space="preserve">oil </w:t>
      </w:r>
      <w:r w:rsidR="00041D9E">
        <w:t>‘</w:t>
      </w:r>
      <w:r w:rsidR="00FF70C0">
        <w:t>feeding</w:t>
      </w:r>
      <w:r w:rsidR="00041D9E">
        <w:t>’</w:t>
      </w:r>
      <w:r w:rsidR="00A12C87">
        <w:t xml:space="preserve"> </w:t>
      </w:r>
      <w:r w:rsidR="00D36C68">
        <w:t>promoted</w:t>
      </w:r>
      <w:r w:rsidR="00FF70C0">
        <w:t xml:space="preserve"> active breakdown of </w:t>
      </w:r>
      <w:r w:rsidR="006638D5">
        <w:t>SDA</w:t>
      </w:r>
      <w:r w:rsidR="009157B8">
        <w:t xml:space="preserve"> and</w:t>
      </w:r>
      <w:r w:rsidR="00D36C68">
        <w:t xml:space="preserve"> </w:t>
      </w:r>
      <w:r w:rsidR="002B3E44">
        <w:t xml:space="preserve">synthesis of gut microbial endocannabinoid </w:t>
      </w:r>
      <w:r w:rsidR="00D36C68">
        <w:t>N-stearidonoyl-ethanolamide</w:t>
      </w:r>
      <w:r w:rsidR="002B1F97">
        <w:t xml:space="preserve"> (SDEA)</w:t>
      </w:r>
      <w:r w:rsidR="00FF604E">
        <w:t xml:space="preserve"> and the endocannabinoid like molecule commendamide</w:t>
      </w:r>
      <w:r w:rsidR="006638D5">
        <w:t xml:space="preserve"> </w:t>
      </w:r>
      <w:r w:rsidR="006638D5">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6638D5">
        <w:fldChar w:fldCharType="separate"/>
      </w:r>
      <w:r w:rsidR="00241BFE">
        <w:rPr>
          <w:noProof/>
        </w:rPr>
        <w:t>(Roussel et al., 2024)</w:t>
      </w:r>
      <w:r w:rsidR="006638D5">
        <w:fldChar w:fldCharType="end"/>
      </w:r>
      <w:r w:rsidR="008666DA">
        <w:t xml:space="preserve">. There was a significant positive correlation between colonic </w:t>
      </w:r>
      <w:r w:rsidR="002B1F97">
        <w:t xml:space="preserve">SDEA and bacterial species, most notably </w:t>
      </w:r>
      <w:r w:rsidR="002B1F97" w:rsidRPr="008E62FC">
        <w:rPr>
          <w:i/>
          <w:iCs/>
        </w:rPr>
        <w:t>Butyricicoccus</w:t>
      </w:r>
      <w:r w:rsidR="002B1F97">
        <w:t xml:space="preserve">, </w:t>
      </w:r>
      <w:r w:rsidR="002B1F97" w:rsidRPr="008E62FC">
        <w:rPr>
          <w:i/>
          <w:iCs/>
        </w:rPr>
        <w:t>Campylobacter</w:t>
      </w:r>
      <w:r w:rsidR="002B1F97">
        <w:t xml:space="preserve">, and </w:t>
      </w:r>
      <w:r w:rsidR="002B1F97" w:rsidRPr="008E62FC">
        <w:rPr>
          <w:i/>
          <w:iCs/>
        </w:rPr>
        <w:t>Phas</w:t>
      </w:r>
      <w:r w:rsidR="008E62FC" w:rsidRPr="008E62FC">
        <w:rPr>
          <w:i/>
          <w:iCs/>
        </w:rPr>
        <w:t>colarctobacterium</w:t>
      </w:r>
      <w:r w:rsidR="00F126CE">
        <w:t xml:space="preserve">, and </w:t>
      </w:r>
      <w:r w:rsidR="00F67B97">
        <w:t>associations</w:t>
      </w:r>
      <w:r w:rsidR="00052848">
        <w:t xml:space="preserve"> between </w:t>
      </w:r>
      <w:r w:rsidR="00052848" w:rsidRPr="008E0008">
        <w:rPr>
          <w:i/>
          <w:iCs/>
        </w:rPr>
        <w:t>Bactero</w:t>
      </w:r>
      <w:r w:rsidR="004A4093" w:rsidRPr="008E0008">
        <w:rPr>
          <w:i/>
          <w:iCs/>
        </w:rPr>
        <w:t>i</w:t>
      </w:r>
      <w:r w:rsidR="00052848" w:rsidRPr="008E0008">
        <w:rPr>
          <w:i/>
          <w:iCs/>
        </w:rPr>
        <w:t>des</w:t>
      </w:r>
      <w:r w:rsidR="00052848">
        <w:t xml:space="preserve"> </w:t>
      </w:r>
      <w:r w:rsidR="00B94467">
        <w:t xml:space="preserve">species and </w:t>
      </w:r>
      <w:r w:rsidR="00A738EC">
        <w:t xml:space="preserve">the </w:t>
      </w:r>
      <w:r w:rsidR="008E0008">
        <w:rPr>
          <w:i/>
          <w:iCs/>
        </w:rPr>
        <w:t>B</w:t>
      </w:r>
      <w:r w:rsidR="00A738EC" w:rsidRPr="008E0008">
        <w:rPr>
          <w:i/>
          <w:iCs/>
        </w:rPr>
        <w:t>acteroides</w:t>
      </w:r>
      <w:r w:rsidR="00A738EC">
        <w:t>-derived endocannabinoid like mediator, commendamide</w:t>
      </w:r>
      <w:r w:rsidR="00F67B97">
        <w:t xml:space="preserve"> </w:t>
      </w:r>
      <w:r w:rsidR="00F67B97">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 </w:instrText>
      </w:r>
      <w:r w:rsidR="00241BFE">
        <w:fldChar w:fldCharType="begin">
          <w:fldData xml:space="preserve">PEVuZE5vdGU+PENpdGU+PEF1dGhvcj5Sb3Vzc2VsPC9BdXRob3I+PFllYXI+MjAyNDwvWWVhcj48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</w:fldData>
        </w:fldChar>
      </w:r>
      <w:r w:rsidR="00241BFE">
        <w:instrText xml:space="preserve"> ADDIN EN.CITE.DATA </w:instrText>
      </w:r>
      <w:r w:rsidR="00241BFE">
        <w:fldChar w:fldCharType="end"/>
      </w:r>
      <w:r w:rsidR="00F67B97">
        <w:fldChar w:fldCharType="separate"/>
      </w:r>
      <w:r w:rsidR="00241BFE">
        <w:rPr>
          <w:noProof/>
        </w:rPr>
        <w:t>(Roussel et al., 2024)</w:t>
      </w:r>
      <w:r w:rsidR="00F67B97">
        <w:fldChar w:fldCharType="end"/>
      </w:r>
      <w:r w:rsidR="00A738EC">
        <w:t xml:space="preserve">. </w:t>
      </w:r>
      <w:r w:rsidR="004A4093">
        <w:t xml:space="preserve">Commendamide was not present in the stomach </w:t>
      </w:r>
      <w:r w:rsidR="00B44057">
        <w:t>which was void of bacteria</w:t>
      </w:r>
      <w:r w:rsidR="004A4093">
        <w:t xml:space="preserve"> </w:t>
      </w:r>
      <w:r w:rsidR="0053651C">
        <w:t>but increased in the ileum</w:t>
      </w:r>
      <w:r w:rsidR="00594429">
        <w:t xml:space="preserve"> </w:t>
      </w:r>
      <w:r w:rsidR="00B44057">
        <w:t xml:space="preserve">with Ahiflower oil ‘feeding’, </w:t>
      </w:r>
      <w:r w:rsidR="00594429">
        <w:t xml:space="preserve">highlighting the role of the intestinal microbiota in the production of this endocannabinoid like molecule. </w:t>
      </w:r>
    </w:p>
    <w:p w14:paraId="67B8EE31" w14:textId="6CCE4BA7" w:rsidR="00B65838" w:rsidRDefault="00ED215D" w:rsidP="007A5EEB">
      <w:pPr>
        <w:spacing w:line="480" w:lineRule="auto"/>
        <w:jc w:val="both"/>
        <w:rPr>
          <w:lang w:val="en-US"/>
        </w:rPr>
      </w:pPr>
      <w:r>
        <w:rPr>
          <w:lang w:val="en-US"/>
        </w:rPr>
        <w:t xml:space="preserve">This emerging evidence supports cross regulation of the gut microbiome and </w:t>
      </w:r>
      <w:r w:rsidR="00170703">
        <w:rPr>
          <w:lang w:val="en-US"/>
        </w:rPr>
        <w:t>oxylipins</w:t>
      </w:r>
      <w:r>
        <w:rPr>
          <w:lang w:val="en-US"/>
        </w:rPr>
        <w:t xml:space="preserve"> </w:t>
      </w:r>
      <w:r w:rsidR="00E20333">
        <w:rPr>
          <w:lang w:val="en-US"/>
        </w:rPr>
        <w:t>spanning gut-linked axis’</w:t>
      </w:r>
      <w:r w:rsidR="003430DD">
        <w:rPr>
          <w:lang w:val="en-US"/>
        </w:rPr>
        <w:t xml:space="preserve"> and cardiac-splenic axis</w:t>
      </w:r>
      <w:r w:rsidR="00E20333">
        <w:rPr>
          <w:lang w:val="en-US"/>
        </w:rPr>
        <w:t xml:space="preserve">, </w:t>
      </w:r>
      <w:r>
        <w:rPr>
          <w:lang w:val="en-US"/>
        </w:rPr>
        <w:t xml:space="preserve">along with </w:t>
      </w:r>
      <w:r w:rsidR="00D51A5E">
        <w:rPr>
          <w:lang w:val="en-US"/>
        </w:rPr>
        <w:t>potential for improvements to inflammation and metabolic health</w:t>
      </w:r>
      <w:r w:rsidR="002C4D4C">
        <w:rPr>
          <w:lang w:val="en-US"/>
        </w:rPr>
        <w:t xml:space="preserve"> through dietary intervention</w:t>
      </w:r>
      <w:r w:rsidR="00D51A5E">
        <w:rPr>
          <w:lang w:val="en-US"/>
        </w:rPr>
        <w:t xml:space="preserve">. </w:t>
      </w:r>
      <w:r w:rsidR="0080331F">
        <w:rPr>
          <w:lang w:val="en-US"/>
        </w:rPr>
        <w:t xml:space="preserve">Further investigation is required to evaluate translation to humans </w:t>
      </w:r>
      <w:r w:rsidR="00EF2996">
        <w:rPr>
          <w:lang w:val="en-US"/>
        </w:rPr>
        <w:t xml:space="preserve">and </w:t>
      </w:r>
      <w:r w:rsidR="009B58AE">
        <w:rPr>
          <w:lang w:val="en-US"/>
        </w:rPr>
        <w:t xml:space="preserve">further understand the complex relationship between </w:t>
      </w:r>
      <w:r w:rsidR="001657CC">
        <w:rPr>
          <w:lang w:val="en-US"/>
        </w:rPr>
        <w:t xml:space="preserve">gut </w:t>
      </w:r>
      <w:r w:rsidR="009B58AE">
        <w:rPr>
          <w:lang w:val="en-US"/>
        </w:rPr>
        <w:t>microbiota</w:t>
      </w:r>
      <w:r w:rsidR="00E36924">
        <w:rPr>
          <w:lang w:val="en-US"/>
        </w:rPr>
        <w:t xml:space="preserve">, </w:t>
      </w:r>
      <w:r w:rsidR="009B58AE">
        <w:rPr>
          <w:lang w:val="en-US"/>
        </w:rPr>
        <w:t xml:space="preserve">oxylipin </w:t>
      </w:r>
      <w:r w:rsidR="00C6469E">
        <w:rPr>
          <w:lang w:val="en-US"/>
        </w:rPr>
        <w:t>signal</w:t>
      </w:r>
      <w:r w:rsidR="009C55A3">
        <w:rPr>
          <w:lang w:val="en-US"/>
        </w:rPr>
        <w:t>l</w:t>
      </w:r>
      <w:r w:rsidR="00C6469E">
        <w:rPr>
          <w:lang w:val="en-US"/>
        </w:rPr>
        <w:t>ing</w:t>
      </w:r>
      <w:r w:rsidR="00E36924">
        <w:rPr>
          <w:lang w:val="en-US"/>
        </w:rPr>
        <w:t xml:space="preserve">, and co-regulation of </w:t>
      </w:r>
      <w:r w:rsidR="003658AA">
        <w:rPr>
          <w:lang w:val="en-US"/>
        </w:rPr>
        <w:t xml:space="preserve">several pathophysiological systems. </w:t>
      </w:r>
    </w:p>
    <w:p w14:paraId="798E4C35" w14:textId="4269FEE8" w:rsidR="004209F6" w:rsidRDefault="004209F6" w:rsidP="004209F6">
      <w:pPr>
        <w:pStyle w:val="EndNoteBibliography"/>
      </w:pPr>
    </w:p>
    <w:p w14:paraId="630E909A" w14:textId="4E95CB76" w:rsidR="004209F6" w:rsidRDefault="004209F6" w:rsidP="004209F6">
      <w:pPr>
        <w:pStyle w:val="EndNoteBibliography"/>
      </w:pPr>
      <w:r>
        <w:t xml:space="preserve">Figure 3. Dietary lipid regulation of </w:t>
      </w:r>
      <w:r w:rsidR="005B5A5E">
        <w:t xml:space="preserve">intestinal </w:t>
      </w:r>
      <w:r>
        <w:t>microbiome and oxylipins across</w:t>
      </w:r>
      <w:r w:rsidR="006F2B91">
        <w:t xml:space="preserve"> the</w:t>
      </w:r>
      <w:r>
        <w:t xml:space="preserve"> gut-linked axis</w:t>
      </w:r>
      <w:r w:rsidR="00B36A7B">
        <w:t>’</w:t>
      </w:r>
    </w:p>
    <w:p w14:paraId="17F9F6AC" w14:textId="77777777" w:rsidR="004209F6" w:rsidRPr="00CC2C00" w:rsidRDefault="004209F6" w:rsidP="007A5EEB">
      <w:pPr>
        <w:spacing w:line="480" w:lineRule="auto"/>
        <w:jc w:val="both"/>
        <w:rPr>
          <w:lang w:val="en-US"/>
        </w:rPr>
      </w:pPr>
    </w:p>
    <w:p w14:paraId="1CF51391" w14:textId="442064AA" w:rsidR="005E7188" w:rsidRPr="00D44FAA" w:rsidRDefault="005E7188" w:rsidP="007A5EEB">
      <w:pPr>
        <w:spacing w:line="480" w:lineRule="auto"/>
        <w:jc w:val="both"/>
        <w:rPr>
          <w:rFonts w:eastAsia="Times New Roman"/>
          <w:b/>
          <w:bCs/>
          <w:color w:val="000000"/>
          <w:u w:val="single"/>
        </w:rPr>
      </w:pPr>
      <w:r w:rsidRPr="00D44FAA">
        <w:rPr>
          <w:rFonts w:eastAsia="Times New Roman"/>
          <w:b/>
          <w:bCs/>
          <w:color w:val="000000"/>
          <w:u w:val="single"/>
        </w:rPr>
        <w:lastRenderedPageBreak/>
        <w:t>5.</w:t>
      </w:r>
      <w:r w:rsidR="001657CC">
        <w:rPr>
          <w:rFonts w:eastAsia="Times New Roman"/>
          <w:b/>
          <w:bCs/>
          <w:color w:val="000000"/>
          <w:u w:val="single"/>
        </w:rPr>
        <w:t xml:space="preserve"> </w:t>
      </w:r>
      <w:r w:rsidR="001E183E">
        <w:rPr>
          <w:rFonts w:eastAsia="Times New Roman"/>
          <w:b/>
          <w:bCs/>
          <w:color w:val="000000"/>
          <w:u w:val="single"/>
        </w:rPr>
        <w:t xml:space="preserve">Future perspectives: </w:t>
      </w:r>
      <w:r w:rsidR="00197EDA" w:rsidRPr="00D44FAA">
        <w:rPr>
          <w:rFonts w:eastAsia="Times New Roman"/>
          <w:b/>
          <w:bCs/>
          <w:color w:val="000000"/>
          <w:u w:val="single"/>
        </w:rPr>
        <w:t>H</w:t>
      </w:r>
      <w:r w:rsidR="005308DF" w:rsidRPr="00D44FAA">
        <w:rPr>
          <w:rFonts w:eastAsia="Times New Roman"/>
          <w:b/>
          <w:bCs/>
          <w:color w:val="000000"/>
          <w:u w:val="single"/>
        </w:rPr>
        <w:t xml:space="preserve">eterogeneity </w:t>
      </w:r>
      <w:r w:rsidR="00197EDA" w:rsidRPr="00D44FAA">
        <w:rPr>
          <w:rFonts w:eastAsia="Times New Roman"/>
          <w:b/>
          <w:bCs/>
          <w:color w:val="000000"/>
          <w:u w:val="single"/>
        </w:rPr>
        <w:t>in oxylipin responses and</w:t>
      </w:r>
      <w:r w:rsidR="000409AC" w:rsidRPr="00D44FAA">
        <w:rPr>
          <w:rFonts w:eastAsia="Times New Roman"/>
          <w:b/>
          <w:bCs/>
          <w:color w:val="000000"/>
          <w:u w:val="single"/>
        </w:rPr>
        <w:t xml:space="preserve"> the</w:t>
      </w:r>
      <w:r w:rsidR="00197EDA" w:rsidRPr="00D44FAA">
        <w:rPr>
          <w:rFonts w:eastAsia="Times New Roman"/>
          <w:b/>
          <w:bCs/>
          <w:color w:val="000000"/>
          <w:u w:val="single"/>
        </w:rPr>
        <w:t xml:space="preserve"> </w:t>
      </w:r>
      <w:r w:rsidR="000409AC" w:rsidRPr="00D44FAA">
        <w:rPr>
          <w:rFonts w:eastAsia="Times New Roman"/>
          <w:b/>
          <w:bCs/>
          <w:color w:val="000000"/>
          <w:u w:val="single"/>
        </w:rPr>
        <w:t>implication of</w:t>
      </w:r>
      <w:r w:rsidR="00197EDA" w:rsidRPr="00D44FAA">
        <w:rPr>
          <w:rFonts w:eastAsia="Times New Roman"/>
          <w:b/>
          <w:bCs/>
          <w:color w:val="000000"/>
          <w:u w:val="single"/>
        </w:rPr>
        <w:t xml:space="preserve"> host genome</w:t>
      </w:r>
    </w:p>
    <w:p w14:paraId="3B8ACDDF" w14:textId="0EA988C3" w:rsidR="004F461F" w:rsidRDefault="004F461F" w:rsidP="007A5EEB">
      <w:pPr>
        <w:spacing w:line="480" w:lineRule="auto"/>
        <w:jc w:val="both"/>
        <w:rPr>
          <w:rFonts w:eastAsia="Times New Roman"/>
          <w:color w:val="000000"/>
        </w:rPr>
      </w:pPr>
      <w:r>
        <w:rPr>
          <w:rFonts w:eastAsia="Times New Roman"/>
          <w:color w:val="000000"/>
        </w:rPr>
        <w:t xml:space="preserve">In addition to </w:t>
      </w:r>
      <w:r w:rsidR="008C2784">
        <w:rPr>
          <w:rFonts w:eastAsia="Times New Roman"/>
          <w:color w:val="000000"/>
        </w:rPr>
        <w:t>variation</w:t>
      </w:r>
      <w:r>
        <w:rPr>
          <w:rFonts w:eastAsia="Times New Roman"/>
          <w:color w:val="000000"/>
        </w:rPr>
        <w:t xml:space="preserve"> </w:t>
      </w:r>
      <w:r w:rsidR="0053497C">
        <w:rPr>
          <w:rFonts w:eastAsia="Times New Roman"/>
          <w:color w:val="000000"/>
        </w:rPr>
        <w:t>observed in microbiome composition, other factors contributing to heterogeneity observed in</w:t>
      </w:r>
      <w:r w:rsidR="00B35BDA">
        <w:rPr>
          <w:rFonts w:eastAsia="Times New Roman"/>
          <w:color w:val="000000"/>
        </w:rPr>
        <w:t xml:space="preserve"> evidence obtain</w:t>
      </w:r>
      <w:r w:rsidR="00F9693A">
        <w:rPr>
          <w:rFonts w:eastAsia="Times New Roman"/>
          <w:color w:val="000000"/>
        </w:rPr>
        <w:t>ed</w:t>
      </w:r>
      <w:r w:rsidR="00B35BDA">
        <w:rPr>
          <w:rFonts w:eastAsia="Times New Roman"/>
          <w:color w:val="000000"/>
        </w:rPr>
        <w:t xml:space="preserve"> from clinical studies include </w:t>
      </w:r>
      <w:r w:rsidR="007023DE">
        <w:rPr>
          <w:rFonts w:eastAsia="Times New Roman"/>
          <w:color w:val="000000"/>
        </w:rPr>
        <w:t xml:space="preserve">age, </w:t>
      </w:r>
      <w:r w:rsidR="00B35BDA">
        <w:rPr>
          <w:rFonts w:eastAsia="Times New Roman"/>
          <w:color w:val="000000"/>
        </w:rPr>
        <w:t xml:space="preserve">sex, </w:t>
      </w:r>
      <w:r w:rsidR="007023DE">
        <w:rPr>
          <w:rFonts w:eastAsia="Times New Roman"/>
          <w:color w:val="000000"/>
        </w:rPr>
        <w:t>baseline</w:t>
      </w:r>
      <w:r w:rsidR="00B35BDA">
        <w:rPr>
          <w:rFonts w:eastAsia="Times New Roman"/>
          <w:color w:val="000000"/>
        </w:rPr>
        <w:t xml:space="preserve"> metabolic status, </w:t>
      </w:r>
      <w:r w:rsidR="0087467B">
        <w:rPr>
          <w:rFonts w:eastAsia="Times New Roman"/>
          <w:color w:val="000000"/>
        </w:rPr>
        <w:t xml:space="preserve">longevity of obesity and metabolic complication, ethnicity, </w:t>
      </w:r>
      <w:r w:rsidR="006F13A5">
        <w:rPr>
          <w:rFonts w:eastAsia="Times New Roman"/>
          <w:color w:val="000000"/>
        </w:rPr>
        <w:t xml:space="preserve">and genetics </w:t>
      </w:r>
      <w:r w:rsidR="006F13A5">
        <w:rPr>
          <w:rFonts w:eastAsia="Times New Roman"/>
          <w:color w:val="000000"/>
        </w:rPr>
        <w:fldChar w:fldCharType="begin"/>
      </w:r>
      <w:r w:rsidR="00241BFE">
        <w:rPr>
          <w:rFonts w:eastAsia="Times New Roman"/>
          <w:color w:val="000000"/>
        </w:rPr>
        <w:instrText xml:space="preserve"> ADDIN EN.CITE &lt;EndNote&gt;&lt;Cite&gt;&lt;Author&gt;Shaikh SR&lt;/Author&gt;&lt;Year&gt;2024&lt;/Year&gt;&lt;RecNum&gt;1330&lt;/RecNum&gt;&lt;DisplayText&gt;(Shaikh SR et al., 2024)&lt;/DisplayText&gt;&lt;record&gt;&lt;rec-number&gt;1330&lt;/rec-number&gt;&lt;foreign-keys&gt;&lt;key app="EN" db-id="z2a2f2ts2z05aweesrrxwascpvr0s2wwvwvd" timestamp="1720529316"&gt;1330&lt;/key&gt;&lt;/foreign-keys&gt;&lt;ref-type name="Journal Article"&gt;17&lt;/ref-type&gt;&lt;contributors&gt;&lt;authors&gt;&lt;author&gt;Shaikh SR,&lt;/author&gt;&lt;author&gt;Beck MA,&lt;/author&gt;&lt;author&gt;Alwarawrah Y,&lt;/author&gt;&lt;author&gt;MacIver NJ,&lt;/author&gt;&lt;/authors&gt;&lt;/contributors&gt;&lt;titles&gt;&lt;title&gt;Emerging mechanisms of obesity-associated immune dysfunction&lt;/title&gt;&lt;secondary-title&gt;Nature Reviews Endocrinology&lt;/secondary-title&gt;&lt;/titles&gt;&lt;periodical&gt;&lt;full-title&gt;Nature Reviews Endocrinology&lt;/full-title&gt;&lt;/periodical&gt;&lt;pages&gt;136–148&lt;/pages&gt;&lt;volume&gt;20&lt;/volume&gt;&lt;dates&gt;&lt;year&gt;2024&lt;/year&gt;&lt;/dates&gt;&lt;urls&gt;&lt;/urls&gt;&lt;/record&gt;&lt;/Cite&gt;&lt;/EndNote&gt;</w:instrText>
      </w:r>
      <w:r w:rsidR="006F13A5">
        <w:rPr>
          <w:rFonts w:eastAsia="Times New Roman"/>
          <w:color w:val="000000"/>
        </w:rPr>
        <w:fldChar w:fldCharType="separate"/>
      </w:r>
      <w:r w:rsidR="00241BFE">
        <w:rPr>
          <w:rFonts w:eastAsia="Times New Roman"/>
          <w:noProof/>
          <w:color w:val="000000"/>
        </w:rPr>
        <w:t>(Shaikh SR et al., 2024)</w:t>
      </w:r>
      <w:r w:rsidR="006F13A5">
        <w:rPr>
          <w:rFonts w:eastAsia="Times New Roman"/>
          <w:color w:val="000000"/>
        </w:rPr>
        <w:fldChar w:fldCharType="end"/>
      </w:r>
      <w:r w:rsidR="006F13A5">
        <w:rPr>
          <w:rFonts w:eastAsia="Times New Roman"/>
          <w:color w:val="000000"/>
        </w:rPr>
        <w:t xml:space="preserve">. These require consideration </w:t>
      </w:r>
      <w:r w:rsidR="003C29B2">
        <w:rPr>
          <w:rFonts w:eastAsia="Times New Roman"/>
          <w:color w:val="000000"/>
        </w:rPr>
        <w:t>when devising clinical studies to evaluate the use of nutritional therapeutics</w:t>
      </w:r>
      <w:r w:rsidR="00420784">
        <w:rPr>
          <w:rFonts w:eastAsia="Times New Roman"/>
          <w:color w:val="000000"/>
        </w:rPr>
        <w:t xml:space="preserve">, and development of therapeutics with intent to modify microbiota, oxylipin signalling and </w:t>
      </w:r>
      <w:r w:rsidR="00BE6201">
        <w:rPr>
          <w:rFonts w:eastAsia="Times New Roman"/>
          <w:color w:val="000000"/>
        </w:rPr>
        <w:t xml:space="preserve">associated inflammation and metabolic health. </w:t>
      </w:r>
    </w:p>
    <w:p w14:paraId="39550FC3" w14:textId="38B778F1" w:rsidR="00CF4F10" w:rsidRDefault="002757AB" w:rsidP="007A5EEB">
      <w:pPr>
        <w:spacing w:line="480" w:lineRule="auto"/>
        <w:jc w:val="both"/>
        <w:rPr>
          <w:rFonts w:eastAsia="Times New Roman"/>
          <w:color w:val="000000"/>
        </w:rPr>
      </w:pPr>
      <w:r>
        <w:rPr>
          <w:rFonts w:eastAsia="Times New Roman"/>
          <w:color w:val="000000"/>
        </w:rPr>
        <w:t xml:space="preserve">The host genome is emerging as a significant modifier of oxylipin levels and response to dietary lipid intervention. </w:t>
      </w:r>
      <w:r w:rsidR="00B04428">
        <w:rPr>
          <w:rFonts w:eastAsia="Times New Roman"/>
          <w:color w:val="000000"/>
        </w:rPr>
        <w:t>Polymorphisms in CYP450 enzymes which metabolise PUFAs to oxylipins, have been identified in individuals living with type 2 diabetes</w:t>
      </w:r>
      <w:r w:rsidR="002E599D">
        <w:rPr>
          <w:rFonts w:eastAsia="Times New Roman"/>
          <w:color w:val="000000"/>
        </w:rPr>
        <w:t xml:space="preserve"> </w:t>
      </w:r>
      <w:r w:rsidR="002E599D">
        <w:rPr>
          <w:rFonts w:eastAsia="Times New Roman"/>
          <w:color w:val="000000"/>
        </w:rPr>
        <w:fldChar w:fldCharType="begin"/>
      </w:r>
      <w:r w:rsidR="00241BFE">
        <w:rPr>
          <w:rFonts w:eastAsia="Times New Roman"/>
          <w:color w:val="000000"/>
        </w:rPr>
        <w:instrText xml:space="preserve"> ADDIN EN.CITE &lt;EndNote&gt;&lt;Cite&gt;&lt;Author&gt;Rabiee&lt;/Author&gt;&lt;Year&gt;2018&lt;/Year&gt;&lt;RecNum&gt;1356&lt;/RecNum&gt;&lt;DisplayText&gt;(Rabiee et al., 2018)&lt;/DisplayText&gt;&lt;record&gt;&lt;rec-number&gt;1356&lt;/rec-number&gt;&lt;foreign-keys&gt;&lt;key app="EN" db-id="z2a2f2ts2z05aweesrrxwascpvr0s2wwvwvd" timestamp="1721144422"&gt;1356&lt;/key&gt;&lt;/foreign-keys&gt;&lt;ref-type name="Journal Article"&gt;17&lt;/ref-type&gt;&lt;contributors&gt;&lt;authors&gt;&lt;author&gt;Rabiee, M., &lt;/author&gt;&lt;author&gt;Marjani, A., &lt;/author&gt;&lt;author&gt;Khajeniazi, S.&lt;/author&gt;&lt;author&gt;Mojerloo, M.&lt;/author&gt;&lt;/authors&gt;&lt;/contributors&gt;&lt;titles&gt;&lt;title&gt; Genetic polymorphisms of cytochrome p450 (2C9) enzyme in patients with type 2 diabetes mellitus in Turkmen and Fars ethnic groups&lt;/title&gt;&lt;secondary-title&gt;Endocr. Metab. Immune Disord. Drug. Targets&lt;/secondary-title&gt;&lt;/titles&gt;&lt;periodical&gt;&lt;full-title&gt;Endocr. Metab. Immune Disord. Drug. Targets&lt;/full-title&gt;&lt;/periodical&gt;&lt;pages&gt;653–661 ().&lt;/pages&gt;&lt;volume&gt;18&lt;/volume&gt;&lt;dates&gt;&lt;year&gt;2018&lt;/year&gt;&lt;/dates&gt;&lt;urls&gt;&lt;/urls&gt;&lt;/record&gt;&lt;/Cite&gt;&lt;/EndNote&gt;</w:instrText>
      </w:r>
      <w:r w:rsidR="002E599D">
        <w:rPr>
          <w:rFonts w:eastAsia="Times New Roman"/>
          <w:color w:val="000000"/>
        </w:rPr>
        <w:fldChar w:fldCharType="separate"/>
      </w:r>
      <w:r w:rsidR="00241BFE">
        <w:rPr>
          <w:rFonts w:eastAsia="Times New Roman"/>
          <w:noProof/>
          <w:color w:val="000000"/>
        </w:rPr>
        <w:t>(Rabiee et al., 2018)</w:t>
      </w:r>
      <w:r w:rsidR="002E599D">
        <w:rPr>
          <w:rFonts w:eastAsia="Times New Roman"/>
          <w:color w:val="000000"/>
        </w:rPr>
        <w:fldChar w:fldCharType="end"/>
      </w:r>
      <w:r w:rsidR="00B17C2C">
        <w:rPr>
          <w:rFonts w:eastAsia="Times New Roman"/>
          <w:color w:val="000000"/>
        </w:rPr>
        <w:t xml:space="preserve">, </w:t>
      </w:r>
      <w:r w:rsidR="00606D66">
        <w:rPr>
          <w:rFonts w:eastAsia="Times New Roman"/>
          <w:color w:val="000000"/>
        </w:rPr>
        <w:t xml:space="preserve">and </w:t>
      </w:r>
      <w:r w:rsidR="0076011A">
        <w:rPr>
          <w:rFonts w:eastAsia="Times New Roman"/>
          <w:color w:val="000000"/>
        </w:rPr>
        <w:t xml:space="preserve">variation </w:t>
      </w:r>
      <w:r w:rsidR="0055409B">
        <w:rPr>
          <w:rFonts w:eastAsia="Times New Roman"/>
          <w:color w:val="000000"/>
        </w:rPr>
        <w:t xml:space="preserve">within </w:t>
      </w:r>
      <w:r w:rsidR="0076011A">
        <w:rPr>
          <w:rFonts w:eastAsia="Times New Roman"/>
          <w:color w:val="000000"/>
        </w:rPr>
        <w:t xml:space="preserve">the FADS gene locus </w:t>
      </w:r>
      <w:r w:rsidR="000B3216">
        <w:rPr>
          <w:rFonts w:eastAsia="Times New Roman"/>
          <w:color w:val="000000"/>
        </w:rPr>
        <w:t>(FADS genes encod</w:t>
      </w:r>
      <w:r w:rsidR="009372B7">
        <w:rPr>
          <w:rFonts w:eastAsia="Times New Roman"/>
          <w:color w:val="000000"/>
        </w:rPr>
        <w:t>ing</w:t>
      </w:r>
      <w:r w:rsidR="000B3216">
        <w:rPr>
          <w:rFonts w:eastAsia="Times New Roman"/>
          <w:color w:val="000000"/>
        </w:rPr>
        <w:t xml:space="preserve"> </w:t>
      </w:r>
      <w:r w:rsidR="00D365AD">
        <w:rPr>
          <w:rFonts w:eastAsia="Times New Roman"/>
          <w:color w:val="000000"/>
        </w:rPr>
        <w:t xml:space="preserve">fatty acid </w:t>
      </w:r>
      <w:r w:rsidR="000B3216">
        <w:rPr>
          <w:rFonts w:eastAsia="Times New Roman"/>
          <w:color w:val="000000"/>
        </w:rPr>
        <w:t>desaturase enzymes</w:t>
      </w:r>
      <w:r w:rsidR="004A1021">
        <w:rPr>
          <w:rFonts w:eastAsia="Times New Roman"/>
          <w:color w:val="000000"/>
        </w:rPr>
        <w:t xml:space="preserve">) </w:t>
      </w:r>
      <w:r w:rsidR="0076011A">
        <w:rPr>
          <w:rFonts w:eastAsia="Times New Roman"/>
          <w:color w:val="000000"/>
        </w:rPr>
        <w:t xml:space="preserve">was shown to be associated with </w:t>
      </w:r>
      <w:r w:rsidR="00C73928">
        <w:rPr>
          <w:rFonts w:eastAsia="Times New Roman"/>
          <w:color w:val="000000"/>
        </w:rPr>
        <w:t>PUFA</w:t>
      </w:r>
      <w:r w:rsidR="0076011A">
        <w:rPr>
          <w:rFonts w:eastAsia="Times New Roman"/>
          <w:color w:val="000000"/>
        </w:rPr>
        <w:t xml:space="preserve"> containing lipids and signalling molecules including </w:t>
      </w:r>
      <w:r w:rsidR="00EA1E0D">
        <w:rPr>
          <w:rFonts w:eastAsia="Times New Roman"/>
          <w:color w:val="000000"/>
        </w:rPr>
        <w:t>2-AG</w:t>
      </w:r>
      <w:r w:rsidR="001E16D3">
        <w:rPr>
          <w:rFonts w:eastAsia="Times New Roman"/>
          <w:color w:val="000000"/>
        </w:rPr>
        <w:t xml:space="preserve"> </w:t>
      </w:r>
      <w:r w:rsidR="001E16D3">
        <w:rPr>
          <w:rFonts w:eastAsia="Times New Roman"/>
          <w:color w:val="000000"/>
        </w:rPr>
        <w:fldChar w:fldCharType="begin">
          <w:fldData xml:space="preserve">PEVuZE5vdGU+PENpdGU+PEF1dGhvcj5DaGlsdG9uPC9BdXRob3I+PFllYXI+MjAyMTwvWWVhcj48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==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DaGlsdG9uPC9BdXRob3I+PFllYXI+MjAyMTwvWWVhcj48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==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1E16D3">
        <w:rPr>
          <w:rFonts w:eastAsia="Times New Roman"/>
          <w:color w:val="000000"/>
        </w:rPr>
      </w:r>
      <w:r w:rsidR="001E16D3">
        <w:rPr>
          <w:rFonts w:eastAsia="Times New Roman"/>
          <w:color w:val="000000"/>
        </w:rPr>
        <w:fldChar w:fldCharType="separate"/>
      </w:r>
      <w:r w:rsidR="00241BFE">
        <w:rPr>
          <w:rFonts w:eastAsia="Times New Roman"/>
          <w:noProof/>
          <w:color w:val="000000"/>
        </w:rPr>
        <w:t>(Chilton et al., 2021)</w:t>
      </w:r>
      <w:r w:rsidR="001E16D3">
        <w:rPr>
          <w:rFonts w:eastAsia="Times New Roman"/>
          <w:color w:val="000000"/>
        </w:rPr>
        <w:fldChar w:fldCharType="end"/>
      </w:r>
      <w:r w:rsidR="00EA1E0D">
        <w:rPr>
          <w:rFonts w:eastAsia="Times New Roman"/>
          <w:color w:val="000000"/>
        </w:rPr>
        <w:t xml:space="preserve">. </w:t>
      </w:r>
      <w:r w:rsidR="003578C9">
        <w:rPr>
          <w:rFonts w:eastAsia="Times New Roman"/>
          <w:color w:val="000000"/>
        </w:rPr>
        <w:t>Variation in the frequency</w:t>
      </w:r>
      <w:r w:rsidR="00C83184">
        <w:rPr>
          <w:rFonts w:eastAsia="Times New Roman"/>
          <w:color w:val="000000"/>
        </w:rPr>
        <w:t xml:space="preserve"> of </w:t>
      </w:r>
      <w:r w:rsidR="002357A3">
        <w:rPr>
          <w:rFonts w:eastAsia="Times New Roman"/>
          <w:color w:val="000000"/>
        </w:rPr>
        <w:t xml:space="preserve">FADS </w:t>
      </w:r>
      <w:r w:rsidR="00C83184">
        <w:rPr>
          <w:rFonts w:eastAsia="Times New Roman"/>
          <w:color w:val="000000"/>
        </w:rPr>
        <w:t xml:space="preserve">gene cluster </w:t>
      </w:r>
      <w:r w:rsidR="003578C9">
        <w:rPr>
          <w:rFonts w:eastAsia="Times New Roman"/>
          <w:color w:val="000000"/>
        </w:rPr>
        <w:t xml:space="preserve">variants </w:t>
      </w:r>
      <w:r w:rsidR="00C83184">
        <w:rPr>
          <w:rFonts w:eastAsia="Times New Roman"/>
          <w:color w:val="000000"/>
        </w:rPr>
        <w:t xml:space="preserve">has been observed </w:t>
      </w:r>
      <w:r w:rsidR="003578C9">
        <w:rPr>
          <w:rFonts w:eastAsia="Times New Roman"/>
          <w:color w:val="000000"/>
        </w:rPr>
        <w:t>across ethnicities</w:t>
      </w:r>
      <w:r w:rsidR="00F25CDD">
        <w:rPr>
          <w:rFonts w:eastAsia="Times New Roman"/>
          <w:color w:val="000000"/>
        </w:rPr>
        <w:t xml:space="preserve"> with</w:t>
      </w:r>
      <w:r w:rsidR="003578C9">
        <w:rPr>
          <w:rFonts w:eastAsia="Times New Roman"/>
          <w:color w:val="000000"/>
        </w:rPr>
        <w:t xml:space="preserve"> </w:t>
      </w:r>
      <w:r w:rsidR="00F25CDD">
        <w:rPr>
          <w:rFonts w:eastAsia="Times New Roman"/>
          <w:color w:val="000000"/>
        </w:rPr>
        <w:t>highest</w:t>
      </w:r>
      <w:r w:rsidR="006C6652">
        <w:rPr>
          <w:rFonts w:eastAsia="Times New Roman"/>
          <w:color w:val="000000"/>
        </w:rPr>
        <w:t xml:space="preserve"> frequenc</w:t>
      </w:r>
      <w:r w:rsidR="00F25CDD">
        <w:rPr>
          <w:rFonts w:eastAsia="Times New Roman"/>
          <w:color w:val="000000"/>
        </w:rPr>
        <w:t>y</w:t>
      </w:r>
      <w:r w:rsidR="006C6652">
        <w:rPr>
          <w:rFonts w:eastAsia="Times New Roman"/>
          <w:color w:val="000000"/>
        </w:rPr>
        <w:t xml:space="preserve"> in </w:t>
      </w:r>
      <w:r w:rsidR="00F95309">
        <w:rPr>
          <w:rFonts w:eastAsia="Times New Roman"/>
          <w:color w:val="000000"/>
        </w:rPr>
        <w:t xml:space="preserve">African, mixed African and South Asian populations, </w:t>
      </w:r>
      <w:r w:rsidR="004E6733">
        <w:rPr>
          <w:rFonts w:eastAsia="Times New Roman"/>
          <w:color w:val="000000"/>
        </w:rPr>
        <w:t xml:space="preserve">mid-range frequency in European and East Asian populations, and </w:t>
      </w:r>
      <w:r w:rsidR="00F95309">
        <w:rPr>
          <w:rFonts w:eastAsia="Times New Roman"/>
          <w:color w:val="000000"/>
        </w:rPr>
        <w:t>the lowest frequency in Nat</w:t>
      </w:r>
      <w:r w:rsidR="004E6733">
        <w:rPr>
          <w:rFonts w:eastAsia="Times New Roman"/>
          <w:color w:val="000000"/>
        </w:rPr>
        <w:t>ive American populations</w:t>
      </w:r>
      <w:r w:rsidR="001E16D3">
        <w:rPr>
          <w:rFonts w:eastAsia="Times New Roman"/>
          <w:color w:val="000000"/>
        </w:rPr>
        <w:t xml:space="preserve"> </w:t>
      </w:r>
      <w:r w:rsidR="001E16D3">
        <w:rPr>
          <w:rFonts w:eastAsia="Times New Roman"/>
          <w:color w:val="000000"/>
        </w:rPr>
        <w:fldChar w:fldCharType="begin">
          <w:fldData xml:space="preserve">PEVuZE5vdGU+PENpdGU+PEF1dGhvcj5DaGlsdG9uPC9BdXRob3I+PFllYXI+MjAyMTwvWWVhcj48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==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DaGlsdG9uPC9BdXRob3I+PFllYXI+MjAyMTwvWWVhcj48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==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1E16D3">
        <w:rPr>
          <w:rFonts w:eastAsia="Times New Roman"/>
          <w:color w:val="000000"/>
        </w:rPr>
      </w:r>
      <w:r w:rsidR="001E16D3">
        <w:rPr>
          <w:rFonts w:eastAsia="Times New Roman"/>
          <w:color w:val="000000"/>
        </w:rPr>
        <w:fldChar w:fldCharType="separate"/>
      </w:r>
      <w:r w:rsidR="00241BFE">
        <w:rPr>
          <w:rFonts w:eastAsia="Times New Roman"/>
          <w:noProof/>
          <w:color w:val="000000"/>
        </w:rPr>
        <w:t>(Chilton et al., 2021)</w:t>
      </w:r>
      <w:r w:rsidR="001E16D3">
        <w:rPr>
          <w:rFonts w:eastAsia="Times New Roman"/>
          <w:color w:val="000000"/>
        </w:rPr>
        <w:fldChar w:fldCharType="end"/>
      </w:r>
      <w:r w:rsidR="004E6733">
        <w:rPr>
          <w:rFonts w:eastAsia="Times New Roman"/>
          <w:color w:val="000000"/>
        </w:rPr>
        <w:t xml:space="preserve">. </w:t>
      </w:r>
    </w:p>
    <w:p w14:paraId="31EDB09C" w14:textId="7D584D3A" w:rsidR="006200A3" w:rsidRDefault="006200A3" w:rsidP="007A5EEB">
      <w:pPr>
        <w:spacing w:line="480" w:lineRule="auto"/>
        <w:jc w:val="both"/>
        <w:rPr>
          <w:rFonts w:eastAsia="Times New Roman"/>
          <w:color w:val="000000"/>
        </w:rPr>
      </w:pPr>
      <w:r>
        <w:rPr>
          <w:rFonts w:eastAsia="Times New Roman"/>
          <w:color w:val="000000"/>
        </w:rPr>
        <w:t xml:space="preserve">In addition, </w:t>
      </w:r>
      <w:r w:rsidR="009E1737">
        <w:rPr>
          <w:rFonts w:eastAsia="Times New Roman"/>
          <w:color w:val="000000"/>
        </w:rPr>
        <w:t xml:space="preserve">high population variance has been identified in EPA and </w:t>
      </w:r>
      <w:r w:rsidR="004069CE">
        <w:rPr>
          <w:rFonts w:eastAsia="Times New Roman"/>
          <w:color w:val="000000"/>
        </w:rPr>
        <w:t>r</w:t>
      </w:r>
      <w:r w:rsidR="009E1737">
        <w:rPr>
          <w:rFonts w:eastAsia="Times New Roman"/>
          <w:color w:val="000000"/>
        </w:rPr>
        <w:t xml:space="preserve">esolvin E1 </w:t>
      </w:r>
      <w:r w:rsidR="00E113B6">
        <w:rPr>
          <w:rFonts w:eastAsia="Times New Roman"/>
          <w:color w:val="000000"/>
        </w:rPr>
        <w:t>metaboli</w:t>
      </w:r>
      <w:r w:rsidR="00510275">
        <w:rPr>
          <w:rFonts w:eastAsia="Times New Roman"/>
          <w:color w:val="000000"/>
        </w:rPr>
        <w:t xml:space="preserve">sing genes. </w:t>
      </w:r>
      <w:r w:rsidR="004C1159">
        <w:rPr>
          <w:rFonts w:eastAsia="Times New Roman"/>
          <w:color w:val="000000"/>
        </w:rPr>
        <w:t xml:space="preserve">Individuals carrying a C-allele in the rs1878022 polymorphism of the ERV1/ChemR23 gene which encodes for the </w:t>
      </w:r>
      <w:r w:rsidR="004069CE">
        <w:rPr>
          <w:rFonts w:eastAsia="Times New Roman"/>
          <w:color w:val="000000"/>
        </w:rPr>
        <w:t>resolvin E1</w:t>
      </w:r>
      <w:r w:rsidR="003023F4">
        <w:rPr>
          <w:rFonts w:eastAsia="Times New Roman"/>
          <w:color w:val="000000"/>
        </w:rPr>
        <w:t xml:space="preserve"> </w:t>
      </w:r>
      <w:r w:rsidR="004C1159">
        <w:rPr>
          <w:rFonts w:eastAsia="Times New Roman"/>
          <w:color w:val="000000"/>
        </w:rPr>
        <w:t>receptor, had lower levels of inflammatory cytokines in adipose tissue (IL-6) and plasma (IL-6, IFN-</w:t>
      </w:r>
      <w:r w:rsidR="004C1159">
        <w:rPr>
          <w:rFonts w:eastAsia="Times New Roman" w:cstheme="minorHAnsi"/>
          <w:color w:val="000000"/>
        </w:rPr>
        <w:t>α</w:t>
      </w:r>
      <w:r w:rsidR="004C1159">
        <w:rPr>
          <w:rFonts w:eastAsia="Times New Roman"/>
          <w:color w:val="000000"/>
        </w:rPr>
        <w:t>, IL-15, IL-1ra, IL-10, GM-CSF and VEGF)</w:t>
      </w:r>
      <w:r w:rsidR="0065056D">
        <w:rPr>
          <w:rFonts w:eastAsia="Times New Roman"/>
          <w:color w:val="000000"/>
        </w:rPr>
        <w:t xml:space="preserve">, </w:t>
      </w:r>
      <w:r w:rsidR="004C1159">
        <w:rPr>
          <w:rFonts w:eastAsia="Times New Roman"/>
          <w:color w:val="000000"/>
        </w:rPr>
        <w:t xml:space="preserve">and </w:t>
      </w:r>
      <w:r w:rsidR="0065056D">
        <w:rPr>
          <w:rFonts w:eastAsia="Times New Roman"/>
          <w:color w:val="000000"/>
        </w:rPr>
        <w:t xml:space="preserve">had </w:t>
      </w:r>
      <w:r w:rsidR="004C1159">
        <w:rPr>
          <w:rFonts w:eastAsia="Times New Roman"/>
          <w:color w:val="000000"/>
        </w:rPr>
        <w:t xml:space="preserve">enhanced leukocyte responsiveness to </w:t>
      </w:r>
      <w:r w:rsidR="004069CE">
        <w:rPr>
          <w:rFonts w:eastAsia="Times New Roman"/>
          <w:color w:val="000000"/>
        </w:rPr>
        <w:t>resolvin E1</w:t>
      </w:r>
      <w:r w:rsidR="002F16DF">
        <w:rPr>
          <w:rFonts w:eastAsia="Times New Roman"/>
          <w:color w:val="000000"/>
        </w:rPr>
        <w:t xml:space="preserve"> </w:t>
      </w:r>
      <w:r w:rsidR="0011152E">
        <w:rPr>
          <w:rFonts w:eastAsia="Times New Roman"/>
          <w:color w:val="000000"/>
        </w:rPr>
        <w:fldChar w:fldCharType="begin"/>
      </w:r>
      <w:r w:rsidR="00241BFE">
        <w:rPr>
          <w:rFonts w:eastAsia="Times New Roman"/>
          <w:color w:val="000000"/>
        </w:rPr>
        <w:instrText xml:space="preserve"> ADDIN EN.CITE &lt;EndNote&gt;&lt;Cite&gt;&lt;Author&gt;López-Vicario C&lt;/Author&gt;&lt;Year&gt;2017 &lt;/Year&gt;&lt;RecNum&gt;1359&lt;/RecNum&gt;&lt;DisplayText&gt;(López-Vicario C et al., 2017 )&lt;/DisplayText&gt;&lt;record&gt;&lt;rec-number&gt;1359&lt;/rec-number&gt;&lt;foreign-keys&gt;&lt;key app="EN" db-id="z2a2f2ts2z05aweesrrxwascpvr0s2wwvwvd" timestamp="1721150126"&gt;1359&lt;/key&gt;&lt;/foreign-keys&gt;&lt;ref-type name="Journal Article"&gt;17&lt;/ref-type&gt;&lt;contributors&gt;&lt;authors&gt;&lt;author&gt;López-Vicario C, &lt;/author&gt;&lt;author&gt;Rius B, &lt;/author&gt;&lt;author&gt;Alcaraz-Quiles J, &lt;/author&gt;&lt;author&gt;González-Périz A, &lt;/author&gt;&lt;author&gt;Martínez-Puchol AI, &lt;/author&gt;&lt;author&gt;Casulleras M, &lt;/author&gt;&lt;author&gt;Duran-Güell M, &lt;/author&gt;&lt;author&gt;Ibarzabal A, &lt;/author&gt;&lt;author&gt;Corcelles R, &lt;/author&gt;&lt;author&gt;Laguna-Fernández A, &lt;/author&gt;&lt;author&gt;Back M, &lt;/author&gt;&lt;author&gt;Titos E,&lt;/author&gt;&lt;author&gt;Clària J.&lt;/author&gt;&lt;/authors&gt;&lt;/contributors&gt;&lt;titles&gt;&lt;title&gt;Association of a variant in the gene encoding for ERV1/ChemR23 with reduced inflammation in visceral adipose tissue from morbidly obese individuals  &lt;/title&gt;&lt;secondary-title&gt;Sci Rep&lt;/secondary-title&gt;&lt;/titles&gt;&lt;periodical&gt;&lt;full-title&gt;Sci Rep&lt;/full-title&gt;&lt;/periodical&gt;&lt;pages&gt;15724&lt;/pages&gt;&lt;volume&gt;7&lt;/volume&gt;&lt;number&gt;1&lt;/number&gt;&lt;dates&gt;&lt;year&gt;2017 &lt;/year&gt;&lt;/dates&gt;&lt;urls&gt;&lt;/urls&gt;&lt;/record&gt;&lt;/Cite&gt;&lt;/EndNote&gt;</w:instrText>
      </w:r>
      <w:r w:rsidR="0011152E">
        <w:rPr>
          <w:rFonts w:eastAsia="Times New Roman"/>
          <w:color w:val="000000"/>
        </w:rPr>
        <w:fldChar w:fldCharType="separate"/>
      </w:r>
      <w:r w:rsidR="00241BFE">
        <w:rPr>
          <w:rFonts w:eastAsia="Times New Roman"/>
          <w:noProof/>
          <w:color w:val="000000"/>
        </w:rPr>
        <w:t>(López-Vicario C et al., 2017 )</w:t>
      </w:r>
      <w:r w:rsidR="0011152E">
        <w:rPr>
          <w:rFonts w:eastAsia="Times New Roman"/>
          <w:color w:val="000000"/>
        </w:rPr>
        <w:fldChar w:fldCharType="end"/>
      </w:r>
      <w:r w:rsidR="004C1159">
        <w:rPr>
          <w:rFonts w:eastAsia="Times New Roman"/>
          <w:color w:val="000000"/>
        </w:rPr>
        <w:t>. C-allele carriers also exhibited decreased TAG/HDL ratio which is a surrogate marker of insulin resistance and predictor of fatty liver. This suggests this EVR1/ChemR23 variant is protective against obesity associated inflammation</w:t>
      </w:r>
      <w:r w:rsidR="0065056D">
        <w:rPr>
          <w:rFonts w:eastAsia="Times New Roman"/>
          <w:color w:val="000000"/>
        </w:rPr>
        <w:t xml:space="preserve"> </w:t>
      </w:r>
      <w:r w:rsidR="0065056D">
        <w:rPr>
          <w:rFonts w:eastAsia="Times New Roman"/>
          <w:color w:val="000000"/>
        </w:rPr>
        <w:fldChar w:fldCharType="begin"/>
      </w:r>
      <w:r w:rsidR="00241BFE">
        <w:rPr>
          <w:rFonts w:eastAsia="Times New Roman"/>
          <w:color w:val="000000"/>
        </w:rPr>
        <w:instrText xml:space="preserve"> ADDIN EN.CITE &lt;EndNote&gt;&lt;Cite&gt;&lt;Author&gt;López-Vicario C&lt;/Author&gt;&lt;Year&gt;2017 &lt;/Year&gt;&lt;RecNum&gt;1359&lt;/RecNum&gt;&lt;DisplayText&gt;(López-Vicario C et al., 2017 )&lt;/DisplayText&gt;&lt;record&gt;&lt;rec-number&gt;1359&lt;/rec-number&gt;&lt;foreign-keys&gt;&lt;key app="EN" db-id="z2a2f2ts2z05aweesrrxwascpvr0s2wwvwvd" timestamp="1721150126"&gt;1359&lt;/key&gt;&lt;/foreign-keys&gt;&lt;ref-type name="Journal Article"&gt;17&lt;/ref-type&gt;&lt;contributors&gt;&lt;authors&gt;&lt;author&gt;López-Vicario C, &lt;/author&gt;&lt;author&gt;Rius B, &lt;/author&gt;&lt;author&gt;Alcaraz-Quiles J, &lt;/author&gt;&lt;author&gt;González-Périz A, &lt;/author&gt;&lt;author&gt;Martínez-Puchol AI, &lt;/author&gt;&lt;author&gt;Casulleras M, &lt;/author&gt;&lt;author&gt;Duran-Güell M, &lt;/author&gt;&lt;author&gt;Ibarzabal A, &lt;/author&gt;&lt;author&gt;Corcelles R, &lt;/author&gt;&lt;author&gt;Laguna-Fernández A, &lt;/author&gt;&lt;author&gt;Back M, &lt;/author&gt;&lt;author&gt;Titos E,&lt;/author&gt;&lt;author&gt;Clària J.&lt;/author&gt;&lt;/authors&gt;&lt;/contributors&gt;&lt;titles&gt;&lt;title&gt;Association of a variant in the gene encoding for ERV1/ChemR23 with reduced inflammation in visceral adipose tissue from morbidly obese individuals  &lt;/title&gt;&lt;secondary-title&gt;Sci Rep&lt;/secondary-title&gt;&lt;/titles&gt;&lt;periodical&gt;&lt;full-title&gt;Sci Rep&lt;/full-title&gt;&lt;/periodical&gt;&lt;pages&gt;15724&lt;/pages&gt;&lt;volume&gt;7&lt;/volume&gt;&lt;number&gt;1&lt;/number&gt;&lt;dates&gt;&lt;year&gt;2017 &lt;/year&gt;&lt;/dates&gt;&lt;urls&gt;&lt;/urls&gt;&lt;/record&gt;&lt;/Cite&gt;&lt;/EndNote&gt;</w:instrText>
      </w:r>
      <w:r w:rsidR="0065056D">
        <w:rPr>
          <w:rFonts w:eastAsia="Times New Roman"/>
          <w:color w:val="000000"/>
        </w:rPr>
        <w:fldChar w:fldCharType="separate"/>
      </w:r>
      <w:r w:rsidR="00241BFE">
        <w:rPr>
          <w:rFonts w:eastAsia="Times New Roman"/>
          <w:noProof/>
          <w:color w:val="000000"/>
        </w:rPr>
        <w:t>(López-Vicario C et al., 2017 )</w:t>
      </w:r>
      <w:r w:rsidR="0065056D">
        <w:rPr>
          <w:rFonts w:eastAsia="Times New Roman"/>
          <w:color w:val="000000"/>
        </w:rPr>
        <w:fldChar w:fldCharType="end"/>
      </w:r>
      <w:r w:rsidR="0065056D">
        <w:rPr>
          <w:rFonts w:eastAsia="Times New Roman"/>
          <w:color w:val="000000"/>
        </w:rPr>
        <w:t>.</w:t>
      </w:r>
      <w:r w:rsidR="004C1159">
        <w:rPr>
          <w:rFonts w:eastAsia="Times New Roman"/>
          <w:color w:val="000000"/>
        </w:rPr>
        <w:t xml:space="preserve"> </w:t>
      </w:r>
      <w:r w:rsidR="0087437F">
        <w:rPr>
          <w:rFonts w:eastAsia="Times New Roman"/>
          <w:color w:val="000000"/>
        </w:rPr>
        <w:t>In addition to ERV1/ChemR23, data</w:t>
      </w:r>
      <w:r w:rsidR="007406A9">
        <w:rPr>
          <w:rFonts w:eastAsia="Times New Roman"/>
          <w:color w:val="000000"/>
        </w:rPr>
        <w:t xml:space="preserve"> mining </w:t>
      </w:r>
      <w:r w:rsidR="0087437F">
        <w:rPr>
          <w:rFonts w:eastAsia="Times New Roman"/>
          <w:color w:val="000000"/>
        </w:rPr>
        <w:t>of the ESMBL database including</w:t>
      </w:r>
      <w:r w:rsidR="006D5130">
        <w:rPr>
          <w:rFonts w:eastAsia="Times New Roman"/>
          <w:color w:val="000000"/>
        </w:rPr>
        <w:t xml:space="preserve"> the dbSNP archive</w:t>
      </w:r>
      <w:r w:rsidR="0087437F">
        <w:rPr>
          <w:rFonts w:eastAsia="Times New Roman"/>
          <w:color w:val="000000"/>
        </w:rPr>
        <w:t xml:space="preserve">, has </w:t>
      </w:r>
      <w:r w:rsidR="00437376">
        <w:rPr>
          <w:rFonts w:eastAsia="Times New Roman"/>
          <w:color w:val="000000"/>
        </w:rPr>
        <w:t>identified s</w:t>
      </w:r>
      <w:r w:rsidR="00510275">
        <w:rPr>
          <w:rFonts w:eastAsia="Times New Roman"/>
          <w:color w:val="000000"/>
        </w:rPr>
        <w:t xml:space="preserve">ingle </w:t>
      </w:r>
      <w:r w:rsidR="00AB7A9B">
        <w:rPr>
          <w:rFonts w:eastAsia="Times New Roman"/>
          <w:color w:val="000000"/>
        </w:rPr>
        <w:t>nucleotide polymorphism</w:t>
      </w:r>
      <w:r w:rsidR="00437376">
        <w:rPr>
          <w:rFonts w:eastAsia="Times New Roman"/>
          <w:color w:val="000000"/>
        </w:rPr>
        <w:t>s</w:t>
      </w:r>
      <w:r w:rsidR="00AB7A9B">
        <w:rPr>
          <w:rFonts w:eastAsia="Times New Roman"/>
          <w:color w:val="000000"/>
        </w:rPr>
        <w:t xml:space="preserve"> </w:t>
      </w:r>
      <w:r w:rsidR="00E869AE">
        <w:rPr>
          <w:rFonts w:eastAsia="Times New Roman"/>
          <w:color w:val="000000"/>
        </w:rPr>
        <w:t xml:space="preserve">(SNPs) </w:t>
      </w:r>
      <w:r w:rsidR="00AB7A9B">
        <w:rPr>
          <w:rFonts w:eastAsia="Times New Roman"/>
          <w:color w:val="000000"/>
        </w:rPr>
        <w:t>in CYP450 genes</w:t>
      </w:r>
      <w:r w:rsidR="00B97965">
        <w:rPr>
          <w:rFonts w:eastAsia="Times New Roman"/>
          <w:color w:val="000000"/>
        </w:rPr>
        <w:t xml:space="preserve"> </w:t>
      </w:r>
      <w:r w:rsidR="00B97965">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B97965">
        <w:rPr>
          <w:rFonts w:eastAsia="Times New Roman"/>
          <w:color w:val="000000"/>
        </w:rPr>
      </w:r>
      <w:r w:rsidR="00B97965">
        <w:rPr>
          <w:rFonts w:eastAsia="Times New Roman"/>
          <w:color w:val="000000"/>
        </w:rPr>
        <w:fldChar w:fldCharType="separate"/>
      </w:r>
      <w:r w:rsidR="00241BFE">
        <w:rPr>
          <w:rFonts w:eastAsia="Times New Roman"/>
          <w:noProof/>
          <w:color w:val="000000"/>
        </w:rPr>
        <w:t>(Pal et al., 2020)</w:t>
      </w:r>
      <w:r w:rsidR="00B97965">
        <w:rPr>
          <w:rFonts w:eastAsia="Times New Roman"/>
          <w:color w:val="000000"/>
        </w:rPr>
        <w:fldChar w:fldCharType="end"/>
      </w:r>
      <w:r w:rsidR="00963020">
        <w:rPr>
          <w:rFonts w:eastAsia="Times New Roman"/>
          <w:color w:val="000000"/>
        </w:rPr>
        <w:t>. These genes are</w:t>
      </w:r>
      <w:r w:rsidR="00AB7A9B">
        <w:rPr>
          <w:rFonts w:eastAsia="Times New Roman"/>
          <w:color w:val="000000"/>
        </w:rPr>
        <w:t xml:space="preserve"> </w:t>
      </w:r>
      <w:r w:rsidR="00AD7DC5">
        <w:rPr>
          <w:rFonts w:eastAsia="Times New Roman"/>
          <w:color w:val="000000"/>
        </w:rPr>
        <w:t xml:space="preserve">involved in </w:t>
      </w:r>
      <w:r w:rsidR="00277519">
        <w:rPr>
          <w:rFonts w:eastAsia="Times New Roman"/>
          <w:color w:val="000000"/>
        </w:rPr>
        <w:t xml:space="preserve">the </w:t>
      </w:r>
      <w:r w:rsidR="00AD7DC5">
        <w:rPr>
          <w:rFonts w:eastAsia="Times New Roman"/>
          <w:color w:val="000000"/>
        </w:rPr>
        <w:t>EP</w:t>
      </w:r>
      <w:r w:rsidR="00F16326">
        <w:rPr>
          <w:rFonts w:eastAsia="Times New Roman"/>
          <w:color w:val="000000"/>
        </w:rPr>
        <w:t>A-</w:t>
      </w:r>
      <w:r w:rsidR="004069CE">
        <w:rPr>
          <w:rFonts w:eastAsia="Times New Roman"/>
          <w:color w:val="000000"/>
        </w:rPr>
        <w:t>resolvin E1</w:t>
      </w:r>
      <w:r w:rsidR="00F16326">
        <w:rPr>
          <w:rFonts w:eastAsia="Times New Roman"/>
          <w:color w:val="000000"/>
        </w:rPr>
        <w:t xml:space="preserve"> pathway</w:t>
      </w:r>
      <w:r w:rsidR="00963020">
        <w:rPr>
          <w:rFonts w:eastAsia="Times New Roman"/>
          <w:color w:val="000000"/>
        </w:rPr>
        <w:t xml:space="preserve"> and the identification of SNPs</w:t>
      </w:r>
      <w:r w:rsidR="00AD7DC5">
        <w:rPr>
          <w:rFonts w:eastAsia="Times New Roman"/>
          <w:color w:val="000000"/>
        </w:rPr>
        <w:t xml:space="preserve"> </w:t>
      </w:r>
      <w:r w:rsidR="00AB7A9B">
        <w:rPr>
          <w:rFonts w:eastAsia="Times New Roman"/>
          <w:color w:val="000000"/>
        </w:rPr>
        <w:t xml:space="preserve">in close </w:t>
      </w:r>
      <w:r w:rsidR="00AB7A9B">
        <w:rPr>
          <w:rFonts w:eastAsia="Times New Roman"/>
          <w:color w:val="000000"/>
        </w:rPr>
        <w:lastRenderedPageBreak/>
        <w:t xml:space="preserve">proximity </w:t>
      </w:r>
      <w:r w:rsidR="0019748F">
        <w:rPr>
          <w:rFonts w:eastAsia="Times New Roman"/>
          <w:color w:val="000000"/>
        </w:rPr>
        <w:t>on the</w:t>
      </w:r>
      <w:r w:rsidR="00437376">
        <w:rPr>
          <w:rFonts w:eastAsia="Times New Roman"/>
          <w:color w:val="000000"/>
        </w:rPr>
        <w:t xml:space="preserve"> same</w:t>
      </w:r>
      <w:r w:rsidR="0019748F">
        <w:rPr>
          <w:rFonts w:eastAsia="Times New Roman"/>
          <w:color w:val="000000"/>
        </w:rPr>
        <w:t xml:space="preserve"> chromosome </w:t>
      </w:r>
      <w:r w:rsidR="00466AC9">
        <w:rPr>
          <w:rFonts w:eastAsia="Times New Roman"/>
          <w:color w:val="000000"/>
        </w:rPr>
        <w:t>indicat</w:t>
      </w:r>
      <w:r w:rsidR="00963020">
        <w:rPr>
          <w:rFonts w:eastAsia="Times New Roman"/>
          <w:color w:val="000000"/>
        </w:rPr>
        <w:t>e</w:t>
      </w:r>
      <w:r w:rsidR="00277519">
        <w:rPr>
          <w:rFonts w:eastAsia="Times New Roman"/>
          <w:color w:val="000000"/>
        </w:rPr>
        <w:t>s</w:t>
      </w:r>
      <w:r w:rsidR="00466AC9">
        <w:rPr>
          <w:rFonts w:eastAsia="Times New Roman"/>
          <w:color w:val="000000"/>
        </w:rPr>
        <w:t xml:space="preserve"> high probability </w:t>
      </w:r>
      <w:r w:rsidR="00E869AE">
        <w:rPr>
          <w:rFonts w:eastAsia="Times New Roman"/>
          <w:color w:val="000000"/>
        </w:rPr>
        <w:t>o</w:t>
      </w:r>
      <w:r w:rsidR="00466AC9">
        <w:rPr>
          <w:rFonts w:eastAsia="Times New Roman"/>
          <w:color w:val="000000"/>
        </w:rPr>
        <w:t>f genetic linkage</w:t>
      </w:r>
      <w:r w:rsidR="006760B2">
        <w:rPr>
          <w:rFonts w:eastAsia="Times New Roman"/>
          <w:color w:val="000000"/>
        </w:rPr>
        <w:t xml:space="preserve"> </w:t>
      </w:r>
      <w:r w:rsidR="00B97965">
        <w:rPr>
          <w:rFonts w:eastAsia="Times New Roman"/>
          <w:color w:val="000000"/>
        </w:rPr>
        <w:t>in</w:t>
      </w:r>
      <w:r w:rsidR="006760B2" w:rsidRPr="006760B2">
        <w:rPr>
          <w:rFonts w:eastAsia="Times New Roman"/>
          <w:color w:val="000000"/>
        </w:rPr>
        <w:t xml:space="preserve"> </w:t>
      </w:r>
      <w:r w:rsidR="00B97965">
        <w:rPr>
          <w:rFonts w:eastAsia="Times New Roman"/>
          <w:color w:val="000000"/>
        </w:rPr>
        <w:t xml:space="preserve">many of these </w:t>
      </w:r>
      <w:r w:rsidR="006760B2" w:rsidRPr="006760B2">
        <w:rPr>
          <w:rFonts w:eastAsia="Times New Roman"/>
          <w:color w:val="000000"/>
        </w:rPr>
        <w:t>variants that can potentially influence metab</w:t>
      </w:r>
      <w:r w:rsidR="006760B2">
        <w:rPr>
          <w:rFonts w:eastAsia="Times New Roman"/>
          <w:color w:val="000000"/>
        </w:rPr>
        <w:t>ol</w:t>
      </w:r>
      <w:r w:rsidR="006760B2" w:rsidRPr="006760B2">
        <w:rPr>
          <w:rFonts w:eastAsia="Times New Roman"/>
          <w:color w:val="000000"/>
        </w:rPr>
        <w:t xml:space="preserve">ism of EPA and </w:t>
      </w:r>
      <w:r w:rsidR="00044F4A">
        <w:rPr>
          <w:rFonts w:eastAsia="Times New Roman"/>
          <w:color w:val="000000"/>
        </w:rPr>
        <w:t>derived</w:t>
      </w:r>
      <w:r w:rsidR="00044F4A" w:rsidRPr="006760B2">
        <w:rPr>
          <w:rFonts w:eastAsia="Times New Roman"/>
          <w:color w:val="000000"/>
        </w:rPr>
        <w:t xml:space="preserve"> </w:t>
      </w:r>
      <w:r w:rsidR="00170703">
        <w:rPr>
          <w:rFonts w:eastAsia="Times New Roman"/>
          <w:color w:val="000000"/>
        </w:rPr>
        <w:t xml:space="preserve">oxylipins </w:t>
      </w:r>
      <w:r w:rsidR="00EA2239">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EA2239">
        <w:rPr>
          <w:rFonts w:eastAsia="Times New Roman"/>
          <w:color w:val="000000"/>
        </w:rPr>
      </w:r>
      <w:r w:rsidR="00EA2239">
        <w:rPr>
          <w:rFonts w:eastAsia="Times New Roman"/>
          <w:color w:val="000000"/>
        </w:rPr>
        <w:fldChar w:fldCharType="separate"/>
      </w:r>
      <w:r w:rsidR="00241BFE">
        <w:rPr>
          <w:rFonts w:eastAsia="Times New Roman"/>
          <w:noProof/>
          <w:color w:val="000000"/>
        </w:rPr>
        <w:t>(Pal et al., 2020)</w:t>
      </w:r>
      <w:r w:rsidR="00EA2239">
        <w:rPr>
          <w:rFonts w:eastAsia="Times New Roman"/>
          <w:color w:val="000000"/>
        </w:rPr>
        <w:fldChar w:fldCharType="end"/>
      </w:r>
      <w:r w:rsidR="00E869AE">
        <w:rPr>
          <w:rFonts w:eastAsia="Times New Roman"/>
          <w:color w:val="000000"/>
        </w:rPr>
        <w:t xml:space="preserve">. </w:t>
      </w:r>
      <w:r w:rsidR="00CB5967">
        <w:rPr>
          <w:rFonts w:eastAsia="Times New Roman"/>
          <w:color w:val="000000"/>
        </w:rPr>
        <w:t xml:space="preserve">This </w:t>
      </w:r>
      <w:r w:rsidR="003A7F22">
        <w:rPr>
          <w:rFonts w:eastAsia="Times New Roman"/>
          <w:color w:val="000000"/>
        </w:rPr>
        <w:t>was discussed in support of</w:t>
      </w:r>
      <w:r w:rsidR="00CB5967">
        <w:rPr>
          <w:rFonts w:eastAsia="Times New Roman"/>
          <w:color w:val="000000"/>
        </w:rPr>
        <w:t xml:space="preserve"> variation </w:t>
      </w:r>
      <w:r w:rsidR="003A7F22">
        <w:rPr>
          <w:rFonts w:eastAsia="Times New Roman"/>
          <w:color w:val="000000"/>
        </w:rPr>
        <w:t xml:space="preserve">observed </w:t>
      </w:r>
      <w:r w:rsidR="005B58B0">
        <w:rPr>
          <w:rFonts w:eastAsia="Times New Roman"/>
          <w:color w:val="000000"/>
        </w:rPr>
        <w:t xml:space="preserve">in </w:t>
      </w:r>
      <w:r w:rsidR="003A7F22">
        <w:rPr>
          <w:rFonts w:eastAsia="Times New Roman"/>
          <w:color w:val="000000"/>
        </w:rPr>
        <w:t xml:space="preserve">the </w:t>
      </w:r>
      <w:r w:rsidR="005B58B0">
        <w:rPr>
          <w:rFonts w:eastAsia="Times New Roman"/>
          <w:color w:val="000000"/>
        </w:rPr>
        <w:t xml:space="preserve">improvement of insulin resistance in HFD fed mice </w:t>
      </w:r>
      <w:r w:rsidR="00AF4C75">
        <w:rPr>
          <w:rFonts w:eastAsia="Times New Roman"/>
          <w:color w:val="000000"/>
        </w:rPr>
        <w:t xml:space="preserve">treated with </w:t>
      </w:r>
      <w:r w:rsidR="004069CE">
        <w:rPr>
          <w:rFonts w:eastAsia="Times New Roman"/>
          <w:color w:val="000000"/>
        </w:rPr>
        <w:t>resolvin E1</w:t>
      </w:r>
      <w:r w:rsidR="004C4756">
        <w:rPr>
          <w:rFonts w:eastAsia="Times New Roman"/>
          <w:color w:val="000000"/>
        </w:rPr>
        <w:t xml:space="preserve"> (300ng/day for 4 consecutive days</w:t>
      </w:r>
      <w:r w:rsidR="003A7F22">
        <w:rPr>
          <w:rFonts w:eastAsia="Times New Roman"/>
          <w:color w:val="000000"/>
        </w:rPr>
        <w:t xml:space="preserve"> </w:t>
      </w:r>
      <w:r w:rsidR="003A7F22">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3A7F22">
        <w:rPr>
          <w:rFonts w:eastAsia="Times New Roman"/>
          <w:color w:val="000000"/>
        </w:rPr>
      </w:r>
      <w:r w:rsidR="003A7F22">
        <w:rPr>
          <w:rFonts w:eastAsia="Times New Roman"/>
          <w:color w:val="000000"/>
        </w:rPr>
        <w:fldChar w:fldCharType="separate"/>
      </w:r>
      <w:r w:rsidR="00241BFE">
        <w:rPr>
          <w:rFonts w:eastAsia="Times New Roman"/>
          <w:noProof/>
          <w:color w:val="000000"/>
        </w:rPr>
        <w:t>(Pal et al., 2020)</w:t>
      </w:r>
      <w:r w:rsidR="003A7F22">
        <w:rPr>
          <w:rFonts w:eastAsia="Times New Roman"/>
          <w:color w:val="000000"/>
        </w:rPr>
        <w:fldChar w:fldCharType="end"/>
      </w:r>
      <w:r w:rsidR="00AF4C75">
        <w:rPr>
          <w:rFonts w:eastAsia="Times New Roman"/>
          <w:color w:val="000000"/>
        </w:rPr>
        <w:t xml:space="preserve">. </w:t>
      </w:r>
      <w:r w:rsidR="004069CE">
        <w:rPr>
          <w:rFonts w:eastAsia="Times New Roman"/>
          <w:color w:val="000000"/>
        </w:rPr>
        <w:t>Resolvin E1</w:t>
      </w:r>
      <w:r w:rsidR="00AF4C75">
        <w:rPr>
          <w:rFonts w:eastAsia="Times New Roman"/>
          <w:color w:val="000000"/>
        </w:rPr>
        <w:t xml:space="preserve"> treatment in C57BL/6J mice, resulted in uniform improvement to fasting glucose and insulin, however, treatment in </w:t>
      </w:r>
      <w:r w:rsidR="00431FCB">
        <w:rPr>
          <w:rFonts w:eastAsia="Times New Roman"/>
          <w:color w:val="000000"/>
        </w:rPr>
        <w:t xml:space="preserve">diet induced obese </w:t>
      </w:r>
      <w:r w:rsidR="00AF4C75">
        <w:rPr>
          <w:rFonts w:eastAsia="Times New Roman"/>
          <w:color w:val="000000"/>
        </w:rPr>
        <w:t>D</w:t>
      </w:r>
      <w:r w:rsidR="00431FCB">
        <w:rPr>
          <w:rFonts w:eastAsia="Times New Roman"/>
          <w:color w:val="000000"/>
        </w:rPr>
        <w:t>I</w:t>
      </w:r>
      <w:r w:rsidR="00AF4C75">
        <w:rPr>
          <w:rFonts w:eastAsia="Times New Roman"/>
          <w:color w:val="000000"/>
        </w:rPr>
        <w:t xml:space="preserve">O mice which mimic </w:t>
      </w:r>
      <w:r w:rsidR="000E1406">
        <w:rPr>
          <w:rFonts w:eastAsia="Times New Roman"/>
          <w:color w:val="000000"/>
        </w:rPr>
        <w:t>human genetic diversity and variability, resulted in improvement to fasting glucose and insulin in only half the animals</w:t>
      </w:r>
      <w:r w:rsidR="003A7F22">
        <w:rPr>
          <w:rFonts w:eastAsia="Times New Roman"/>
          <w:color w:val="000000"/>
        </w:rPr>
        <w:t xml:space="preserve"> </w:t>
      </w:r>
      <w:r w:rsidR="003A7F22">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QYWw8L0F1dGhvcj48WWVhcj4yMDIwPC9ZZWFyPjxSZWNO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3A7F22">
        <w:rPr>
          <w:rFonts w:eastAsia="Times New Roman"/>
          <w:color w:val="000000"/>
        </w:rPr>
      </w:r>
      <w:r w:rsidR="003A7F22">
        <w:rPr>
          <w:rFonts w:eastAsia="Times New Roman"/>
          <w:color w:val="000000"/>
        </w:rPr>
        <w:fldChar w:fldCharType="separate"/>
      </w:r>
      <w:r w:rsidR="00241BFE">
        <w:rPr>
          <w:rFonts w:eastAsia="Times New Roman"/>
          <w:noProof/>
          <w:color w:val="000000"/>
        </w:rPr>
        <w:t>(Pal et al., 2020)</w:t>
      </w:r>
      <w:r w:rsidR="003A7F22">
        <w:rPr>
          <w:rFonts w:eastAsia="Times New Roman"/>
          <w:color w:val="000000"/>
        </w:rPr>
        <w:fldChar w:fldCharType="end"/>
      </w:r>
      <w:r w:rsidR="000E1406">
        <w:rPr>
          <w:rFonts w:eastAsia="Times New Roman"/>
          <w:color w:val="000000"/>
        </w:rPr>
        <w:t xml:space="preserve">. </w:t>
      </w:r>
      <w:r w:rsidR="00291A5F">
        <w:rPr>
          <w:rFonts w:eastAsia="Times New Roman"/>
          <w:color w:val="000000"/>
        </w:rPr>
        <w:t>This may be</w:t>
      </w:r>
      <w:r w:rsidR="008109B0">
        <w:rPr>
          <w:rFonts w:eastAsia="Times New Roman"/>
          <w:color w:val="000000"/>
        </w:rPr>
        <w:t xml:space="preserve"> contributed to by</w:t>
      </w:r>
      <w:r w:rsidR="00291A5F">
        <w:rPr>
          <w:rFonts w:eastAsia="Times New Roman"/>
          <w:color w:val="000000"/>
        </w:rPr>
        <w:t xml:space="preserve"> </w:t>
      </w:r>
      <w:r w:rsidR="00816678">
        <w:rPr>
          <w:rFonts w:eastAsia="Times New Roman"/>
          <w:color w:val="000000"/>
        </w:rPr>
        <w:t>associat</w:t>
      </w:r>
      <w:r w:rsidR="00AF033F">
        <w:rPr>
          <w:rFonts w:eastAsia="Times New Roman"/>
          <w:color w:val="000000"/>
        </w:rPr>
        <w:t>ed</w:t>
      </w:r>
      <w:r w:rsidR="00816678">
        <w:rPr>
          <w:rFonts w:eastAsia="Times New Roman"/>
          <w:color w:val="000000"/>
        </w:rPr>
        <w:t xml:space="preserve"> </w:t>
      </w:r>
      <w:r w:rsidR="00291A5F">
        <w:rPr>
          <w:rFonts w:eastAsia="Times New Roman"/>
          <w:color w:val="000000"/>
        </w:rPr>
        <w:t xml:space="preserve">variation observed in EPA and </w:t>
      </w:r>
      <w:r w:rsidR="004069CE">
        <w:rPr>
          <w:rFonts w:eastAsia="Times New Roman"/>
          <w:color w:val="000000"/>
        </w:rPr>
        <w:t>resolvin E1</w:t>
      </w:r>
      <w:r w:rsidR="00291A5F">
        <w:rPr>
          <w:rFonts w:eastAsia="Times New Roman"/>
          <w:color w:val="000000"/>
        </w:rPr>
        <w:t xml:space="preserve"> metabolising enzymes</w:t>
      </w:r>
      <w:r w:rsidR="007023DE">
        <w:rPr>
          <w:rFonts w:eastAsia="Times New Roman"/>
          <w:color w:val="000000"/>
        </w:rPr>
        <w:t>, which can be</w:t>
      </w:r>
      <w:r w:rsidR="00816678">
        <w:rPr>
          <w:rFonts w:eastAsia="Times New Roman"/>
          <w:color w:val="000000"/>
        </w:rPr>
        <w:t xml:space="preserve"> identified from data mining</w:t>
      </w:r>
      <w:r w:rsidR="007023DE">
        <w:rPr>
          <w:rFonts w:eastAsia="Times New Roman"/>
          <w:color w:val="000000"/>
        </w:rPr>
        <w:t xml:space="preserve"> and will require identification of SNPs in the future</w:t>
      </w:r>
      <w:r w:rsidR="00816678">
        <w:rPr>
          <w:rFonts w:eastAsia="Times New Roman"/>
          <w:color w:val="000000"/>
        </w:rPr>
        <w:t xml:space="preserve">. </w:t>
      </w:r>
    </w:p>
    <w:p w14:paraId="47BC445A" w14:textId="3F81AD3A" w:rsidR="004D127A" w:rsidRDefault="001A7E5C" w:rsidP="007A5EEB">
      <w:pPr>
        <w:spacing w:line="480" w:lineRule="auto"/>
        <w:jc w:val="both"/>
        <w:rPr>
          <w:rFonts w:eastAsia="Times New Roman"/>
          <w:color w:val="000000"/>
        </w:rPr>
      </w:pPr>
      <w:r>
        <w:rPr>
          <w:rFonts w:eastAsia="Times New Roman"/>
          <w:color w:val="000000"/>
        </w:rPr>
        <w:t>In addition, a</w:t>
      </w:r>
      <w:r w:rsidR="00703679">
        <w:rPr>
          <w:rFonts w:eastAsia="Times New Roman"/>
          <w:color w:val="000000"/>
        </w:rPr>
        <w:t xml:space="preserve"> study </w:t>
      </w:r>
      <w:r w:rsidR="004A46D5">
        <w:rPr>
          <w:rFonts w:eastAsia="Times New Roman"/>
          <w:color w:val="000000"/>
        </w:rPr>
        <w:t xml:space="preserve">utilising genome wide analysis in children at risk of developing type-2 diabetes, </w:t>
      </w:r>
      <w:r w:rsidR="00A229A0">
        <w:rPr>
          <w:rFonts w:eastAsia="Times New Roman"/>
          <w:color w:val="000000"/>
        </w:rPr>
        <w:t>identified</w:t>
      </w:r>
      <w:r w:rsidR="004A46D5">
        <w:rPr>
          <w:rFonts w:eastAsia="Times New Roman"/>
          <w:color w:val="000000"/>
        </w:rPr>
        <w:t xml:space="preserve"> several</w:t>
      </w:r>
      <w:r w:rsidR="00A229A0">
        <w:rPr>
          <w:rFonts w:eastAsia="Times New Roman"/>
          <w:color w:val="000000"/>
        </w:rPr>
        <w:t xml:space="preserve"> SNPs to be associated with oxylipin levels</w:t>
      </w:r>
      <w:r w:rsidR="00783A30">
        <w:rPr>
          <w:rFonts w:eastAsia="Times New Roman"/>
          <w:color w:val="000000"/>
        </w:rPr>
        <w:t xml:space="preserve"> </w:t>
      </w:r>
      <w:r w:rsidR="00783A30">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783A30">
        <w:rPr>
          <w:rFonts w:eastAsia="Times New Roman"/>
          <w:color w:val="000000"/>
        </w:rPr>
      </w:r>
      <w:r w:rsidR="00783A30">
        <w:rPr>
          <w:rFonts w:eastAsia="Times New Roman"/>
          <w:color w:val="000000"/>
        </w:rPr>
        <w:fldChar w:fldCharType="separate"/>
      </w:r>
      <w:r w:rsidR="00241BFE">
        <w:rPr>
          <w:rFonts w:eastAsia="Times New Roman"/>
          <w:noProof/>
          <w:color w:val="000000"/>
        </w:rPr>
        <w:t>(Buckner et al., 2023)</w:t>
      </w:r>
      <w:r w:rsidR="00783A30">
        <w:rPr>
          <w:rFonts w:eastAsia="Times New Roman"/>
          <w:color w:val="000000"/>
        </w:rPr>
        <w:fldChar w:fldCharType="end"/>
      </w:r>
      <w:r w:rsidR="004A46D5">
        <w:rPr>
          <w:rFonts w:eastAsia="Times New Roman"/>
          <w:color w:val="000000"/>
        </w:rPr>
        <w:t xml:space="preserve">. </w:t>
      </w:r>
      <w:r w:rsidR="008E71FB">
        <w:rPr>
          <w:rFonts w:eastAsia="Times New Roman"/>
          <w:color w:val="000000"/>
        </w:rPr>
        <w:t>The SNP</w:t>
      </w:r>
      <w:r w:rsidR="00AA4B86">
        <w:rPr>
          <w:rFonts w:eastAsia="Times New Roman"/>
          <w:color w:val="000000"/>
        </w:rPr>
        <w:t xml:space="preserve"> rs143070873 </w:t>
      </w:r>
      <w:r w:rsidR="008E71FB">
        <w:rPr>
          <w:rFonts w:eastAsia="Times New Roman"/>
          <w:color w:val="000000"/>
        </w:rPr>
        <w:t>was</w:t>
      </w:r>
      <w:r w:rsidR="00FE2900">
        <w:rPr>
          <w:rFonts w:eastAsia="Times New Roman"/>
          <w:color w:val="000000"/>
        </w:rPr>
        <w:t xml:space="preserve"> </w:t>
      </w:r>
      <w:r w:rsidR="00AA4B86">
        <w:rPr>
          <w:rFonts w:eastAsia="Times New Roman"/>
          <w:color w:val="000000"/>
        </w:rPr>
        <w:t xml:space="preserve">associated with </w:t>
      </w:r>
      <w:r w:rsidR="00E01575">
        <w:rPr>
          <w:rFonts w:eastAsia="Times New Roman"/>
          <w:color w:val="000000"/>
        </w:rPr>
        <w:t>the LA derived oxylipin</w:t>
      </w:r>
      <w:r w:rsidR="00FE2900">
        <w:rPr>
          <w:rFonts w:eastAsia="Times New Roman"/>
          <w:color w:val="000000"/>
        </w:rPr>
        <w:t>s</w:t>
      </w:r>
      <w:r w:rsidR="00E01575">
        <w:rPr>
          <w:rFonts w:eastAsia="Times New Roman"/>
          <w:color w:val="000000"/>
        </w:rPr>
        <w:t xml:space="preserve"> 9-HODE</w:t>
      </w:r>
      <w:r w:rsidR="00FE2900">
        <w:rPr>
          <w:rFonts w:eastAsia="Times New Roman"/>
          <w:color w:val="000000"/>
        </w:rPr>
        <w:t xml:space="preserve"> and 13</w:t>
      </w:r>
      <w:r w:rsidR="00B24394">
        <w:rPr>
          <w:rFonts w:eastAsia="Times New Roman"/>
          <w:color w:val="000000"/>
        </w:rPr>
        <w:t>-</w:t>
      </w:r>
      <w:r w:rsidR="00FE2900">
        <w:rPr>
          <w:rFonts w:eastAsia="Times New Roman"/>
          <w:color w:val="000000"/>
        </w:rPr>
        <w:t>S-HODE respectively,</w:t>
      </w:r>
      <w:r w:rsidR="00124CBC">
        <w:rPr>
          <w:rFonts w:eastAsia="Times New Roman"/>
          <w:color w:val="000000"/>
        </w:rPr>
        <w:t xml:space="preserve"> and</w:t>
      </w:r>
      <w:r w:rsidR="00FE2900">
        <w:rPr>
          <w:rFonts w:eastAsia="Times New Roman"/>
          <w:color w:val="000000"/>
        </w:rPr>
        <w:t xml:space="preserve"> a locus between MIR1302-7 and LOC100131146, rs10118380</w:t>
      </w:r>
      <w:r w:rsidR="00124CBC">
        <w:rPr>
          <w:rFonts w:eastAsia="Times New Roman"/>
          <w:color w:val="000000"/>
        </w:rPr>
        <w:t>,</w:t>
      </w:r>
      <w:r w:rsidR="00FE2900">
        <w:rPr>
          <w:rFonts w:eastAsia="Times New Roman"/>
          <w:color w:val="000000"/>
        </w:rPr>
        <w:t xml:space="preserve"> and an intronic variant in TRPM3 </w:t>
      </w:r>
      <w:r w:rsidR="00124CBC">
        <w:rPr>
          <w:rFonts w:eastAsia="Times New Roman"/>
          <w:color w:val="000000"/>
        </w:rPr>
        <w:t xml:space="preserve">was </w:t>
      </w:r>
      <w:r w:rsidR="00FE2900">
        <w:rPr>
          <w:rFonts w:eastAsia="Times New Roman"/>
          <w:color w:val="000000"/>
        </w:rPr>
        <w:t xml:space="preserve">associated with </w:t>
      </w:r>
      <w:r w:rsidR="00124CBC">
        <w:rPr>
          <w:rFonts w:eastAsia="Times New Roman"/>
          <w:color w:val="000000"/>
        </w:rPr>
        <w:t xml:space="preserve">the </w:t>
      </w:r>
      <w:r w:rsidR="00FE2900">
        <w:rPr>
          <w:rFonts w:eastAsia="Times New Roman"/>
          <w:color w:val="000000"/>
        </w:rPr>
        <w:t>AA derived oxylipin 11-HETE</w:t>
      </w:r>
      <w:r w:rsidR="00783A30">
        <w:rPr>
          <w:rFonts w:eastAsia="Times New Roman"/>
          <w:color w:val="000000"/>
        </w:rPr>
        <w:t xml:space="preserve"> </w:t>
      </w:r>
      <w:r w:rsidR="00783A30">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783A30">
        <w:rPr>
          <w:rFonts w:eastAsia="Times New Roman"/>
          <w:color w:val="000000"/>
        </w:rPr>
      </w:r>
      <w:r w:rsidR="00783A30">
        <w:rPr>
          <w:rFonts w:eastAsia="Times New Roman"/>
          <w:color w:val="000000"/>
        </w:rPr>
        <w:fldChar w:fldCharType="separate"/>
      </w:r>
      <w:r w:rsidR="00241BFE">
        <w:rPr>
          <w:rFonts w:eastAsia="Times New Roman"/>
          <w:noProof/>
          <w:color w:val="000000"/>
        </w:rPr>
        <w:t>(Buckner et al., 2023)</w:t>
      </w:r>
      <w:r w:rsidR="00783A30">
        <w:rPr>
          <w:rFonts w:eastAsia="Times New Roman"/>
          <w:color w:val="000000"/>
        </w:rPr>
        <w:fldChar w:fldCharType="end"/>
      </w:r>
      <w:r w:rsidR="00922333">
        <w:rPr>
          <w:rFonts w:eastAsia="Times New Roman"/>
          <w:color w:val="000000"/>
        </w:rPr>
        <w:t xml:space="preserve">. The loci interact with PLA2 which is involved </w:t>
      </w:r>
      <w:r w:rsidR="00CF2C0F">
        <w:rPr>
          <w:rFonts w:eastAsia="Times New Roman"/>
          <w:color w:val="000000"/>
        </w:rPr>
        <w:t xml:space="preserve">in the </w:t>
      </w:r>
      <w:r w:rsidR="00043CDA" w:rsidRPr="00043CDA">
        <w:rPr>
          <w:rFonts w:eastAsia="Times New Roman"/>
          <w:color w:val="000000"/>
        </w:rPr>
        <w:t>hydroly</w:t>
      </w:r>
      <w:r w:rsidR="00043CDA">
        <w:rPr>
          <w:rFonts w:eastAsia="Times New Roman"/>
          <w:color w:val="000000"/>
        </w:rPr>
        <w:t>sis of fatty acids</w:t>
      </w:r>
      <w:r w:rsidR="00043CDA" w:rsidRPr="00043CDA">
        <w:rPr>
          <w:rFonts w:eastAsia="Times New Roman"/>
          <w:color w:val="000000"/>
        </w:rPr>
        <w:t xml:space="preserve"> at the sn-2 position of phospholipids</w:t>
      </w:r>
      <w:r w:rsidR="00CF2C0F">
        <w:rPr>
          <w:rFonts w:eastAsia="Times New Roman"/>
          <w:color w:val="000000"/>
        </w:rPr>
        <w:t xml:space="preserve"> </w:t>
      </w:r>
      <w:r w:rsidR="0017119E">
        <w:rPr>
          <w:rFonts w:eastAsia="Times New Roman"/>
          <w:color w:val="000000"/>
        </w:rPr>
        <w:t>to release</w:t>
      </w:r>
      <w:r w:rsidR="00043CDA">
        <w:rPr>
          <w:rFonts w:eastAsia="Times New Roman"/>
          <w:color w:val="000000"/>
        </w:rPr>
        <w:t xml:space="preserve"> free fatty acids, a crucial step in oxylipin biosynthesis</w:t>
      </w:r>
      <w:r w:rsidR="00783A30">
        <w:rPr>
          <w:rFonts w:eastAsia="Times New Roman"/>
          <w:color w:val="000000"/>
        </w:rPr>
        <w:t xml:space="preserve"> </w:t>
      </w:r>
      <w:r w:rsidR="00783A30">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 </w:instrText>
      </w:r>
      <w:r w:rsidR="00241BFE">
        <w:rPr>
          <w:rFonts w:eastAsia="Times New Roman"/>
          <w:color w:val="000000"/>
        </w:rPr>
        <w:fldChar w:fldCharType="begin">
          <w:fldData xml:space="preserve">PEVuZE5vdGU+PENpdGU+PEF1dGhvcj5CdWNrbmVyPC9BdXRob3I+PFllYXI+MjAyMzwvWWVhcj48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iBUaGUgcmV2aWV3ZXIgTkwgZGVj
bGFyZWQgYSBzaGFyZWQgYWZmaWxpYXRpb24gd2l0aCBPRiB0byB0aGUgaGFuZGxpbmcgZWRpdG9y
IGF0IHRoZSB0aW1lIG9mIHJldmlldy48L2N1c3RvbTE+PGN1c3RvbTI+UE1DMTAwODYzMzU8L2N1
c3RvbTI+PGVsZWN0cm9uaWMtcmVzb3VyY2UtbnVtPjEwLjMzODkvZm51dC4yMDIzLjEwNDA5OTM8
L2VsZWN0cm9uaWMtcmVzb3VyY2UtbnVtPjxyZW1vdGUtZGF0YWJhc2UtbmFtZT5QdWJNZWQtbm90
LU1FRExJTkU8L3JlbW90ZS1kYXRhYmFzZS1uYW1lPjxyZW1vdGUtZGF0YWJhc2UtcHJvdmlkZXI+
TkxNPC9yZW1vdGUtZGF0YWJhc2UtcHJvdmlkZXI+PC9yZWNvcmQ+PC9DaXRlPjwvRW5kTm90ZT4A
</w:fldData>
        </w:fldChar>
      </w:r>
      <w:r w:rsidR="00241BFE">
        <w:rPr>
          <w:rFonts w:eastAsia="Times New Roman"/>
          <w:color w:val="000000"/>
        </w:rPr>
        <w:instrText xml:space="preserve"> ADDIN EN.CITE.DATA </w:instrText>
      </w:r>
      <w:r w:rsidR="00241BFE">
        <w:rPr>
          <w:rFonts w:eastAsia="Times New Roman"/>
          <w:color w:val="000000"/>
        </w:rPr>
      </w:r>
      <w:r w:rsidR="00241BFE">
        <w:rPr>
          <w:rFonts w:eastAsia="Times New Roman"/>
          <w:color w:val="000000"/>
        </w:rPr>
        <w:fldChar w:fldCharType="end"/>
      </w:r>
      <w:r w:rsidR="00783A30">
        <w:rPr>
          <w:rFonts w:eastAsia="Times New Roman"/>
          <w:color w:val="000000"/>
        </w:rPr>
      </w:r>
      <w:r w:rsidR="00783A30">
        <w:rPr>
          <w:rFonts w:eastAsia="Times New Roman"/>
          <w:color w:val="000000"/>
        </w:rPr>
        <w:fldChar w:fldCharType="separate"/>
      </w:r>
      <w:r w:rsidR="00241BFE">
        <w:rPr>
          <w:rFonts w:eastAsia="Times New Roman"/>
          <w:noProof/>
          <w:color w:val="000000"/>
        </w:rPr>
        <w:t>(Buckner et al., 2023)</w:t>
      </w:r>
      <w:r w:rsidR="00783A30">
        <w:rPr>
          <w:rFonts w:eastAsia="Times New Roman"/>
          <w:color w:val="000000"/>
        </w:rPr>
        <w:fldChar w:fldCharType="end"/>
      </w:r>
      <w:r w:rsidR="00043CDA">
        <w:rPr>
          <w:rFonts w:eastAsia="Times New Roman"/>
          <w:color w:val="000000"/>
        </w:rPr>
        <w:t>.</w:t>
      </w:r>
      <w:r w:rsidR="0052699B">
        <w:rPr>
          <w:rFonts w:eastAsia="Times New Roman"/>
          <w:color w:val="000000"/>
        </w:rPr>
        <w:t xml:space="preserve"> SNPs have also been identified in COX and LOX </w:t>
      </w:r>
      <w:r w:rsidR="00F01BF6">
        <w:rPr>
          <w:rFonts w:eastAsia="Times New Roman"/>
          <w:color w:val="000000"/>
        </w:rPr>
        <w:t xml:space="preserve">enzymes </w:t>
      </w:r>
      <w:r w:rsidR="0052699B">
        <w:rPr>
          <w:rFonts w:eastAsia="Times New Roman"/>
          <w:color w:val="000000"/>
        </w:rPr>
        <w:t>involved in the metabolism of PUFAs to oxylipins</w:t>
      </w:r>
      <w:r w:rsidR="00A36561">
        <w:rPr>
          <w:rFonts w:eastAsia="Times New Roman"/>
          <w:color w:val="000000"/>
        </w:rPr>
        <w:t xml:space="preserve"> </w:t>
      </w:r>
      <w:r w:rsidR="0085141A">
        <w:rPr>
          <w:rFonts w:eastAsia="Times New Roman"/>
          <w:color w:val="000000"/>
        </w:rPr>
        <w:t xml:space="preserve">and associated with poorer metabolic and health outcomes. For example, the rs5275 variant </w:t>
      </w:r>
      <w:r w:rsidR="00214332">
        <w:rPr>
          <w:rFonts w:eastAsia="Times New Roman"/>
          <w:color w:val="000000"/>
        </w:rPr>
        <w:t>in COX-2 is associated with type-2 diabetes in which altered oxylipin concentrations are observed</w:t>
      </w:r>
      <w:r w:rsidR="00F2465E">
        <w:rPr>
          <w:rFonts w:eastAsia="Times New Roman"/>
          <w:color w:val="000000"/>
        </w:rPr>
        <w:t xml:space="preserve"> (O</w:t>
      </w:r>
      <w:r w:rsidR="00C07187">
        <w:rPr>
          <w:rFonts w:eastAsia="Times New Roman"/>
          <w:color w:val="000000"/>
        </w:rPr>
        <w:t>zbayer et al, 2018)</w:t>
      </w:r>
      <w:r w:rsidR="00485A47">
        <w:rPr>
          <w:rFonts w:eastAsia="Times New Roman"/>
          <w:color w:val="000000"/>
        </w:rPr>
        <w:t xml:space="preserve">, and </w:t>
      </w:r>
      <w:r w:rsidR="009E08BB" w:rsidRPr="009E08BB">
        <w:rPr>
          <w:rFonts w:eastAsia="Times New Roman"/>
          <w:color w:val="000000"/>
        </w:rPr>
        <w:t>COX-2 G-765C polymorphism</w:t>
      </w:r>
      <w:r w:rsidR="009E08BB">
        <w:rPr>
          <w:rFonts w:eastAsia="Times New Roman"/>
          <w:color w:val="000000"/>
        </w:rPr>
        <w:t xml:space="preserve"> </w:t>
      </w:r>
      <w:r w:rsidR="0053429D">
        <w:rPr>
          <w:rFonts w:eastAsia="Times New Roman"/>
          <w:color w:val="000000"/>
        </w:rPr>
        <w:t xml:space="preserve">is associated with </w:t>
      </w:r>
      <w:r w:rsidR="00485A47">
        <w:rPr>
          <w:rFonts w:eastAsia="Times New Roman"/>
          <w:color w:val="000000"/>
        </w:rPr>
        <w:t>increased stroke risk</w:t>
      </w:r>
      <w:r w:rsidR="0053429D">
        <w:rPr>
          <w:rFonts w:eastAsia="Times New Roman"/>
          <w:color w:val="000000"/>
        </w:rPr>
        <w:t xml:space="preserve"> in an African American population</w:t>
      </w:r>
      <w:r w:rsidR="00485A47">
        <w:rPr>
          <w:rFonts w:eastAsia="Times New Roman"/>
          <w:color w:val="000000"/>
        </w:rPr>
        <w:t xml:space="preserve"> (Kohsaka</w:t>
      </w:r>
      <w:r w:rsidR="00E4214F">
        <w:rPr>
          <w:rFonts w:eastAsia="Times New Roman"/>
          <w:color w:val="000000"/>
        </w:rPr>
        <w:t xml:space="preserve"> et al., 2008)</w:t>
      </w:r>
      <w:r w:rsidR="0053429D">
        <w:rPr>
          <w:rFonts w:eastAsia="Times New Roman"/>
          <w:color w:val="000000"/>
        </w:rPr>
        <w:t xml:space="preserve">. </w:t>
      </w:r>
      <w:r w:rsidR="00214332">
        <w:rPr>
          <w:rFonts w:eastAsia="Times New Roman"/>
          <w:color w:val="000000"/>
        </w:rPr>
        <w:t>These associations are similarly seen with SNP</w:t>
      </w:r>
      <w:r w:rsidR="00B45978">
        <w:rPr>
          <w:rFonts w:eastAsia="Times New Roman"/>
          <w:color w:val="000000"/>
        </w:rPr>
        <w:t>s</w:t>
      </w:r>
      <w:r w:rsidR="00214332">
        <w:rPr>
          <w:rFonts w:eastAsia="Times New Roman"/>
          <w:color w:val="000000"/>
        </w:rPr>
        <w:t xml:space="preserve"> in </w:t>
      </w:r>
      <w:r w:rsidR="007C7D63">
        <w:rPr>
          <w:rFonts w:eastAsia="Times New Roman"/>
          <w:color w:val="000000"/>
        </w:rPr>
        <w:t xml:space="preserve">LOX </w:t>
      </w:r>
      <w:r w:rsidR="00B45978">
        <w:rPr>
          <w:rFonts w:eastAsia="Times New Roman"/>
          <w:color w:val="000000"/>
        </w:rPr>
        <w:t>enzymes</w:t>
      </w:r>
      <w:r w:rsidR="007C7D63">
        <w:rPr>
          <w:rFonts w:eastAsia="Times New Roman"/>
          <w:color w:val="000000"/>
        </w:rPr>
        <w:t xml:space="preserve"> which are associated with increased BMI and fat mass (SNPs in ALOX5</w:t>
      </w:r>
      <w:r w:rsidR="00392435">
        <w:rPr>
          <w:rFonts w:eastAsia="Times New Roman"/>
          <w:color w:val="000000"/>
        </w:rPr>
        <w:t xml:space="preserve"> </w:t>
      </w:r>
      <w:r w:rsidR="00E56398">
        <w:rPr>
          <w:rFonts w:eastAsia="Times New Roman"/>
          <w:color w:val="000000"/>
        </w:rPr>
        <w:t>(</w:t>
      </w:r>
      <w:r w:rsidR="00E56398" w:rsidRPr="00E56398">
        <w:rPr>
          <w:rFonts w:eastAsia="Times New Roman"/>
          <w:color w:val="000000"/>
        </w:rPr>
        <w:t xml:space="preserve">Šerý </w:t>
      </w:r>
      <w:r w:rsidR="00E56398">
        <w:rPr>
          <w:rFonts w:eastAsia="Times New Roman"/>
          <w:color w:val="000000"/>
        </w:rPr>
        <w:t xml:space="preserve">et al., 2016) </w:t>
      </w:r>
      <w:r w:rsidR="00392435">
        <w:rPr>
          <w:rFonts w:eastAsia="Times New Roman"/>
          <w:color w:val="000000"/>
        </w:rPr>
        <w:t xml:space="preserve">and ALOX12), </w:t>
      </w:r>
      <w:r w:rsidR="00D4355E">
        <w:rPr>
          <w:rFonts w:eastAsia="Times New Roman"/>
          <w:color w:val="000000"/>
        </w:rPr>
        <w:t xml:space="preserve">(Xiao et al., 2011) </w:t>
      </w:r>
      <w:r w:rsidR="00392435">
        <w:rPr>
          <w:rFonts w:eastAsia="Times New Roman"/>
          <w:color w:val="000000"/>
        </w:rPr>
        <w:t>and increased risk of C</w:t>
      </w:r>
      <w:r w:rsidR="004C42FB">
        <w:rPr>
          <w:rFonts w:eastAsia="Times New Roman"/>
          <w:color w:val="000000"/>
        </w:rPr>
        <w:t>V</w:t>
      </w:r>
      <w:r w:rsidR="00392435">
        <w:rPr>
          <w:rFonts w:eastAsia="Times New Roman"/>
          <w:color w:val="000000"/>
        </w:rPr>
        <w:t>D and C</w:t>
      </w:r>
      <w:r w:rsidR="00F73AC7">
        <w:rPr>
          <w:rFonts w:eastAsia="Times New Roman"/>
          <w:color w:val="000000"/>
        </w:rPr>
        <w:t>AD</w:t>
      </w:r>
      <w:r w:rsidR="00392435">
        <w:rPr>
          <w:rFonts w:eastAsia="Times New Roman"/>
          <w:color w:val="000000"/>
        </w:rPr>
        <w:t xml:space="preserve"> (</w:t>
      </w:r>
      <w:r w:rsidR="00B45978">
        <w:rPr>
          <w:rFonts w:eastAsia="Times New Roman"/>
          <w:color w:val="000000"/>
        </w:rPr>
        <w:t>SNPs in ALOX</w:t>
      </w:r>
      <w:r w:rsidR="00392435">
        <w:rPr>
          <w:rFonts w:eastAsia="Times New Roman"/>
          <w:color w:val="000000"/>
        </w:rPr>
        <w:t xml:space="preserve">5 </w:t>
      </w:r>
      <w:r w:rsidR="0054709C">
        <w:rPr>
          <w:rFonts w:eastAsia="Times New Roman"/>
          <w:color w:val="000000"/>
        </w:rPr>
        <w:t>(</w:t>
      </w:r>
      <w:r w:rsidR="0054709C" w:rsidRPr="00E56398">
        <w:rPr>
          <w:rFonts w:eastAsia="Times New Roman"/>
          <w:color w:val="000000"/>
        </w:rPr>
        <w:t xml:space="preserve">Šerý </w:t>
      </w:r>
      <w:r w:rsidR="0054709C">
        <w:rPr>
          <w:rFonts w:eastAsia="Times New Roman"/>
          <w:color w:val="000000"/>
        </w:rPr>
        <w:t xml:space="preserve">et al., 2016) </w:t>
      </w:r>
      <w:r w:rsidR="00392435">
        <w:rPr>
          <w:rFonts w:eastAsia="Times New Roman"/>
          <w:color w:val="000000"/>
        </w:rPr>
        <w:t>and ALOX15</w:t>
      </w:r>
      <w:r w:rsidR="00520EFF">
        <w:rPr>
          <w:rFonts w:eastAsia="Times New Roman"/>
          <w:color w:val="000000"/>
        </w:rPr>
        <w:t xml:space="preserve"> (Zhao et al., 2012, Kaur</w:t>
      </w:r>
      <w:r w:rsidR="003A6DF9">
        <w:rPr>
          <w:rFonts w:eastAsia="Times New Roman"/>
          <w:color w:val="000000"/>
        </w:rPr>
        <w:t xml:space="preserve"> et al., 2018</w:t>
      </w:r>
      <w:r w:rsidR="00392435">
        <w:rPr>
          <w:rFonts w:eastAsia="Times New Roman"/>
          <w:color w:val="000000"/>
        </w:rPr>
        <w:t xml:space="preserve">). As described earlier in this review, changes </w:t>
      </w:r>
      <w:r w:rsidR="00CF1923">
        <w:rPr>
          <w:rFonts w:eastAsia="Times New Roman"/>
          <w:color w:val="000000"/>
        </w:rPr>
        <w:t>in the concentrations of tissue specific</w:t>
      </w:r>
      <w:r w:rsidR="00392435">
        <w:rPr>
          <w:rFonts w:eastAsia="Times New Roman"/>
          <w:color w:val="000000"/>
        </w:rPr>
        <w:t xml:space="preserve"> oxylipins with </w:t>
      </w:r>
      <w:r w:rsidR="00DE4A1F">
        <w:rPr>
          <w:rFonts w:eastAsia="Times New Roman"/>
          <w:color w:val="000000"/>
        </w:rPr>
        <w:t>obesity and cardiac events are observed which may be contributed to by these SNPs. What remains unknown</w:t>
      </w:r>
      <w:r w:rsidR="00F01BF6">
        <w:rPr>
          <w:rFonts w:eastAsia="Times New Roman"/>
          <w:color w:val="000000"/>
        </w:rPr>
        <w:t xml:space="preserve"> and requires further investigation</w:t>
      </w:r>
      <w:r w:rsidR="00DE4A1F">
        <w:rPr>
          <w:rFonts w:eastAsia="Times New Roman"/>
          <w:color w:val="000000"/>
        </w:rPr>
        <w:t xml:space="preserve"> is </w:t>
      </w:r>
      <w:r w:rsidR="00865078">
        <w:rPr>
          <w:rFonts w:eastAsia="Times New Roman"/>
          <w:color w:val="000000"/>
        </w:rPr>
        <w:t xml:space="preserve">whether these genetic variants in </w:t>
      </w:r>
      <w:r w:rsidR="00865078">
        <w:rPr>
          <w:rFonts w:eastAsia="Times New Roman"/>
          <w:color w:val="000000"/>
        </w:rPr>
        <w:lastRenderedPageBreak/>
        <w:t xml:space="preserve">LOX and COX enzymes are causative of altered oxylipin profiles in advance of disease development, how altered oxylipins due to these variants contribute to the development and progression of the associated diseases, and if </w:t>
      </w:r>
      <w:r w:rsidR="00F01BF6">
        <w:rPr>
          <w:rFonts w:eastAsia="Times New Roman"/>
          <w:color w:val="000000"/>
        </w:rPr>
        <w:t xml:space="preserve">they affect dietary LC n-3 PUFA metabolism resulting in </w:t>
      </w:r>
      <w:r w:rsidR="00A65203">
        <w:rPr>
          <w:rFonts w:eastAsia="Times New Roman"/>
          <w:color w:val="000000"/>
        </w:rPr>
        <w:t xml:space="preserve">a </w:t>
      </w:r>
      <w:r w:rsidR="00F01BF6">
        <w:rPr>
          <w:rFonts w:eastAsia="Times New Roman"/>
          <w:color w:val="000000"/>
        </w:rPr>
        <w:t xml:space="preserve">lack of associated health benefits </w:t>
      </w:r>
      <w:r w:rsidR="00A65203">
        <w:rPr>
          <w:rFonts w:eastAsia="Times New Roman"/>
          <w:color w:val="000000"/>
        </w:rPr>
        <w:t>from</w:t>
      </w:r>
      <w:r w:rsidR="00F01BF6">
        <w:rPr>
          <w:rFonts w:eastAsia="Times New Roman"/>
          <w:color w:val="000000"/>
        </w:rPr>
        <w:t xml:space="preserve"> these lipids.</w:t>
      </w:r>
    </w:p>
    <w:p w14:paraId="073E937D" w14:textId="1288C639" w:rsidR="003272D4" w:rsidRDefault="00CF1923" w:rsidP="007A5EEB">
      <w:pPr>
        <w:spacing w:line="480" w:lineRule="auto"/>
        <w:jc w:val="both"/>
        <w:rPr>
          <w:rFonts w:eastAsia="Times New Roman"/>
          <w:color w:val="000000"/>
        </w:rPr>
      </w:pPr>
      <w:r>
        <w:rPr>
          <w:rFonts w:eastAsia="Times New Roman"/>
          <w:color w:val="000000"/>
        </w:rPr>
        <w:t>A</w:t>
      </w:r>
      <w:r w:rsidR="006C362E">
        <w:rPr>
          <w:rFonts w:eastAsia="Times New Roman"/>
          <w:color w:val="000000"/>
        </w:rPr>
        <w:t xml:space="preserve">polipoprotein E (APOE) genotype has been observed to affect oxylipin </w:t>
      </w:r>
      <w:r w:rsidR="0085596E">
        <w:rPr>
          <w:rFonts w:eastAsia="Times New Roman"/>
          <w:color w:val="000000"/>
        </w:rPr>
        <w:t>response to LC n-3 PUFA. A</w:t>
      </w:r>
      <w:r w:rsidR="003272D4">
        <w:rPr>
          <w:rFonts w:eastAsia="Times New Roman"/>
          <w:color w:val="000000"/>
        </w:rPr>
        <w:t xml:space="preserve">n intervention study </w:t>
      </w:r>
      <w:r w:rsidR="00C5173F">
        <w:rPr>
          <w:rFonts w:eastAsia="Times New Roman"/>
          <w:color w:val="000000"/>
        </w:rPr>
        <w:t>examined the response of plasma oxylipins to EPA and DHA supplementation according to APOE genotype</w:t>
      </w:r>
      <w:r w:rsidR="004863CD">
        <w:rPr>
          <w:rFonts w:eastAsia="Times New Roman"/>
          <w:color w:val="000000"/>
        </w:rPr>
        <w:t xml:space="preserve"> </w:t>
      </w:r>
      <w:r w:rsidR="004863CD">
        <w:rPr>
          <w:rFonts w:eastAsia="Times New Roman"/>
          <w:color w:val="000000"/>
        </w:rPr>
        <w:fldChar w:fldCharType="begin"/>
      </w:r>
      <w:r w:rsidR="00241BFE">
        <w:rPr>
          <w:rFonts w:eastAsia="Times New Roman"/>
          <w:color w:val="000000"/>
        </w:rPr>
        <w:instrText xml:space="preserve"> ADDIN EN.CITE &lt;EndNote&gt;&lt;Cite&gt;&lt;Author&gt;Saleh RNM&lt;/Author&gt;&lt;Year&gt;2021&lt;/Year&gt;&lt;RecNum&gt;1361&lt;/RecNum&gt;&lt;DisplayText&gt;(Saleh RNM et al., 2021)&lt;/DisplayText&gt;&lt;record&gt;&lt;rec-number&gt;1361&lt;/rec-number&gt;&lt;foreign-keys&gt;&lt;key app="EN" db-id="z2a2f2ts2z05aweesrrxwascpvr0s2wwvwvd" timestamp="1721151539"&gt;1361&lt;/key&gt;&lt;/foreign-keys&gt;&lt;ref-type name="Journal Article"&gt;17&lt;/ref-type&gt;&lt;contributors&gt;&lt;authors&gt;&lt;author&gt;Saleh RNM, &lt;/author&gt;&lt;author&gt;West AL, &lt;/author&gt;&lt;author&gt;Ostermann AI, &lt;/author&gt;&lt;author&gt;Schebb NH, &lt;/author&gt;&lt;author&gt;Calder PC, &lt;/author&gt;&lt;author&gt;Minihane AM. &lt;/author&gt;&lt;/authors&gt;&lt;/contributors&gt;&lt;titles&gt;&lt;title&gt;APOE Genotype Modifies the Plasma Oxylipin Response to Omega-3 Polyunsaturated Fatty Acid Supplementation in Healthy Individuals&lt;/title&gt;&lt;secondary-title&gt;Front Nutr&lt;/secondary-title&gt;&lt;/titles&gt;&lt;periodical&gt;&lt;full-title&gt;Front Nutr&lt;/full-title&gt;&lt;/periodical&gt;&lt;pages&gt;723813&lt;/pages&gt;&lt;volume&gt;8&lt;/volume&gt;&lt;dates&gt;&lt;year&gt;2021&lt;/year&gt;&lt;/dates&gt;&lt;urls&gt;&lt;/urls&gt;&lt;/record&gt;&lt;/Cite&gt;&lt;/EndNote&gt;</w:instrText>
      </w:r>
      <w:r w:rsidR="004863CD">
        <w:rPr>
          <w:rFonts w:eastAsia="Times New Roman"/>
          <w:color w:val="000000"/>
        </w:rPr>
        <w:fldChar w:fldCharType="separate"/>
      </w:r>
      <w:r w:rsidR="00241BFE">
        <w:rPr>
          <w:rFonts w:eastAsia="Times New Roman"/>
          <w:noProof/>
          <w:color w:val="000000"/>
        </w:rPr>
        <w:t>(Saleh RNM et al., 2021)</w:t>
      </w:r>
      <w:r w:rsidR="004863CD">
        <w:rPr>
          <w:rFonts w:eastAsia="Times New Roman"/>
          <w:color w:val="000000"/>
        </w:rPr>
        <w:fldChar w:fldCharType="end"/>
      </w:r>
      <w:r w:rsidR="0085596E">
        <w:rPr>
          <w:rFonts w:eastAsia="Times New Roman"/>
          <w:color w:val="000000"/>
        </w:rPr>
        <w:t xml:space="preserve"> in which h</w:t>
      </w:r>
      <w:r w:rsidR="00155309">
        <w:rPr>
          <w:rFonts w:eastAsia="Times New Roman"/>
          <w:color w:val="000000"/>
        </w:rPr>
        <w:t xml:space="preserve">ealthy adults were given </w:t>
      </w:r>
      <w:r w:rsidR="00051B89">
        <w:rPr>
          <w:rFonts w:eastAsia="Times New Roman"/>
          <w:color w:val="000000"/>
        </w:rPr>
        <w:t xml:space="preserve">doses of EPA + DHA equating to intakes of 1-4 portions of oily fish per week for 12 months. </w:t>
      </w:r>
      <w:r w:rsidR="00155309">
        <w:rPr>
          <w:rFonts w:eastAsia="Times New Roman"/>
          <w:color w:val="000000"/>
        </w:rPr>
        <w:t>A significant APOE*</w:t>
      </w:r>
      <w:r w:rsidR="0085441B">
        <w:rPr>
          <w:rFonts w:eastAsia="Times New Roman"/>
          <w:color w:val="000000"/>
        </w:rPr>
        <w:t xml:space="preserve">LC </w:t>
      </w:r>
      <w:r w:rsidR="00155309">
        <w:rPr>
          <w:rFonts w:eastAsia="Times New Roman"/>
          <w:color w:val="000000"/>
        </w:rPr>
        <w:t>n-3</w:t>
      </w:r>
      <w:r w:rsidR="004069CE">
        <w:rPr>
          <w:rFonts w:eastAsia="Times New Roman"/>
          <w:color w:val="000000"/>
        </w:rPr>
        <w:t xml:space="preserve"> </w:t>
      </w:r>
      <w:r w:rsidR="00155309">
        <w:rPr>
          <w:rFonts w:eastAsia="Times New Roman"/>
          <w:color w:val="000000"/>
        </w:rPr>
        <w:t>PUFA dose effect</w:t>
      </w:r>
      <w:r w:rsidR="00051B89">
        <w:rPr>
          <w:rFonts w:eastAsia="Times New Roman"/>
          <w:color w:val="000000"/>
        </w:rPr>
        <w:t xml:space="preserve"> was observed </w:t>
      </w:r>
      <w:r w:rsidR="000D2169">
        <w:rPr>
          <w:rFonts w:eastAsia="Times New Roman"/>
          <w:color w:val="000000"/>
        </w:rPr>
        <w:t xml:space="preserve">in </w:t>
      </w:r>
      <w:r w:rsidR="0085441B">
        <w:rPr>
          <w:rFonts w:eastAsia="Times New Roman"/>
          <w:color w:val="000000"/>
        </w:rPr>
        <w:t xml:space="preserve">the </w:t>
      </w:r>
      <w:r w:rsidR="000D2169">
        <w:rPr>
          <w:rFonts w:eastAsia="Times New Roman"/>
          <w:color w:val="000000"/>
        </w:rPr>
        <w:t>response of 19- and 20-HEPE</w:t>
      </w:r>
      <w:r w:rsidR="0085441B">
        <w:rPr>
          <w:rFonts w:eastAsia="Times New Roman"/>
          <w:color w:val="000000"/>
        </w:rPr>
        <w:t xml:space="preserve"> and differential responses in oxylipins were identified between APOE alleles </w:t>
      </w:r>
      <w:r w:rsidR="004863CD">
        <w:rPr>
          <w:rFonts w:eastAsia="Times New Roman"/>
          <w:color w:val="000000"/>
        </w:rPr>
        <w:fldChar w:fldCharType="begin"/>
      </w:r>
      <w:r w:rsidR="00241BFE">
        <w:rPr>
          <w:rFonts w:eastAsia="Times New Roman"/>
          <w:color w:val="000000"/>
        </w:rPr>
        <w:instrText xml:space="preserve"> ADDIN EN.CITE &lt;EndNote&gt;&lt;Cite&gt;&lt;Author&gt;Saleh RNM&lt;/Author&gt;&lt;Year&gt;2021&lt;/Year&gt;&lt;RecNum&gt;1361&lt;/RecNum&gt;&lt;DisplayText&gt;(Saleh RNM et al., 2021)&lt;/DisplayText&gt;&lt;record&gt;&lt;rec-number&gt;1361&lt;/rec-number&gt;&lt;foreign-keys&gt;&lt;key app="EN" db-id="z2a2f2ts2z05aweesrrxwascpvr0s2wwvwvd" timestamp="1721151539"&gt;1361&lt;/key&gt;&lt;/foreign-keys&gt;&lt;ref-type name="Journal Article"&gt;17&lt;/ref-type&gt;&lt;contributors&gt;&lt;authors&gt;&lt;author&gt;Saleh RNM, &lt;/author&gt;&lt;author&gt;West AL, &lt;/author&gt;&lt;author&gt;Ostermann AI, &lt;/author&gt;&lt;author&gt;Schebb NH, &lt;/author&gt;&lt;author&gt;Calder PC, &lt;/author&gt;&lt;author&gt;Minihane AM. &lt;/author&gt;&lt;/authors&gt;&lt;/contributors&gt;&lt;titles&gt;&lt;title&gt;APOE Genotype Modifies the Plasma Oxylipin Response to Omega-3 Polyunsaturated Fatty Acid Supplementation in Healthy Individuals&lt;/title&gt;&lt;secondary-title&gt;Front Nutr&lt;/secondary-title&gt;&lt;/titles&gt;&lt;periodical&gt;&lt;full-title&gt;Front Nutr&lt;/full-title&gt;&lt;/periodical&gt;&lt;pages&gt;723813&lt;/pages&gt;&lt;volume&gt;8&lt;/volume&gt;&lt;dates&gt;&lt;year&gt;2021&lt;/year&gt;&lt;/dates&gt;&lt;urls&gt;&lt;/urls&gt;&lt;/record&gt;&lt;/Cite&gt;&lt;/EndNote&gt;</w:instrText>
      </w:r>
      <w:r w:rsidR="004863CD">
        <w:rPr>
          <w:rFonts w:eastAsia="Times New Roman"/>
          <w:color w:val="000000"/>
        </w:rPr>
        <w:fldChar w:fldCharType="separate"/>
      </w:r>
      <w:r w:rsidR="00241BFE">
        <w:rPr>
          <w:rFonts w:eastAsia="Times New Roman"/>
          <w:noProof/>
          <w:color w:val="000000"/>
        </w:rPr>
        <w:t>(Saleh RNM et al., 2021)</w:t>
      </w:r>
      <w:r w:rsidR="004863CD">
        <w:rPr>
          <w:rFonts w:eastAsia="Times New Roman"/>
          <w:color w:val="000000"/>
        </w:rPr>
        <w:fldChar w:fldCharType="end"/>
      </w:r>
      <w:r w:rsidR="006541DF">
        <w:rPr>
          <w:rFonts w:eastAsia="Times New Roman"/>
          <w:color w:val="000000"/>
        </w:rPr>
        <w:t>.</w:t>
      </w:r>
      <w:r w:rsidR="005F156D">
        <w:rPr>
          <w:rFonts w:eastAsia="Times New Roman"/>
          <w:color w:val="000000"/>
        </w:rPr>
        <w:t xml:space="preserve"> Greater increases in HEPEs, HDHAs, </w:t>
      </w:r>
      <w:r w:rsidR="004E0EDE">
        <w:rPr>
          <w:rFonts w:eastAsia="Times New Roman"/>
          <w:color w:val="000000"/>
        </w:rPr>
        <w:t>DiHETEs and DiH</w:t>
      </w:r>
      <w:r w:rsidR="009A56D6">
        <w:rPr>
          <w:rFonts w:eastAsia="Times New Roman"/>
          <w:color w:val="000000"/>
        </w:rPr>
        <w:t>DPEs were observed in APOE4 allele carriers in comparison to APOE3/E3 carriers in response to EPA + DHA supplementation</w:t>
      </w:r>
      <w:r w:rsidR="004863CD">
        <w:rPr>
          <w:rFonts w:eastAsia="Times New Roman"/>
          <w:color w:val="000000"/>
        </w:rPr>
        <w:t xml:space="preserve"> </w:t>
      </w:r>
      <w:r w:rsidR="004863CD">
        <w:rPr>
          <w:rFonts w:eastAsia="Times New Roman"/>
          <w:color w:val="000000"/>
        </w:rPr>
        <w:fldChar w:fldCharType="begin"/>
      </w:r>
      <w:r w:rsidR="00241BFE">
        <w:rPr>
          <w:rFonts w:eastAsia="Times New Roman"/>
          <w:color w:val="000000"/>
        </w:rPr>
        <w:instrText xml:space="preserve"> ADDIN EN.CITE &lt;EndNote&gt;&lt;Cite&gt;&lt;Author&gt;Saleh RNM&lt;/Author&gt;&lt;Year&gt;2021&lt;/Year&gt;&lt;RecNum&gt;1361&lt;/RecNum&gt;&lt;DisplayText&gt;(Saleh RNM et al., 2021)&lt;/DisplayText&gt;&lt;record&gt;&lt;rec-number&gt;1361&lt;/rec-number&gt;&lt;foreign-keys&gt;&lt;key app="EN" db-id="z2a2f2ts2z05aweesrrxwascpvr0s2wwvwvd" timestamp="1721151539"&gt;1361&lt;/key&gt;&lt;/foreign-keys&gt;&lt;ref-type name="Journal Article"&gt;17&lt;/ref-type&gt;&lt;contributors&gt;&lt;authors&gt;&lt;author&gt;Saleh RNM, &lt;/author&gt;&lt;author&gt;West AL, &lt;/author&gt;&lt;author&gt;Ostermann AI, &lt;/author&gt;&lt;author&gt;Schebb NH, &lt;/author&gt;&lt;author&gt;Calder PC, &lt;/author&gt;&lt;author&gt;Minihane AM. &lt;/author&gt;&lt;/authors&gt;&lt;/contributors&gt;&lt;titles&gt;&lt;title&gt;APOE Genotype Modifies the Plasma Oxylipin Response to Omega-3 Polyunsaturated Fatty Acid Supplementation in Healthy Individuals&lt;/title&gt;&lt;secondary-title&gt;Front Nutr&lt;/secondary-title&gt;&lt;/titles&gt;&lt;periodical&gt;&lt;full-title&gt;Front Nutr&lt;/full-title&gt;&lt;/periodical&gt;&lt;pages&gt;723813&lt;/pages&gt;&lt;volume&gt;8&lt;/volume&gt;&lt;dates&gt;&lt;year&gt;2021&lt;/year&gt;&lt;/dates&gt;&lt;urls&gt;&lt;/urls&gt;&lt;/record&gt;&lt;/Cite&gt;&lt;/EndNote&gt;</w:instrText>
      </w:r>
      <w:r w:rsidR="004863CD">
        <w:rPr>
          <w:rFonts w:eastAsia="Times New Roman"/>
          <w:color w:val="000000"/>
        </w:rPr>
        <w:fldChar w:fldCharType="separate"/>
      </w:r>
      <w:r w:rsidR="00241BFE">
        <w:rPr>
          <w:rFonts w:eastAsia="Times New Roman"/>
          <w:noProof/>
          <w:color w:val="000000"/>
        </w:rPr>
        <w:t>(Saleh RNM et al., 2021)</w:t>
      </w:r>
      <w:r w:rsidR="004863CD">
        <w:rPr>
          <w:rFonts w:eastAsia="Times New Roman"/>
          <w:color w:val="000000"/>
        </w:rPr>
        <w:fldChar w:fldCharType="end"/>
      </w:r>
      <w:r w:rsidR="009A56D6">
        <w:rPr>
          <w:rFonts w:eastAsia="Times New Roman"/>
          <w:color w:val="000000"/>
        </w:rPr>
        <w:t xml:space="preserve">. </w:t>
      </w:r>
      <w:r w:rsidR="0011389F">
        <w:rPr>
          <w:rFonts w:eastAsia="Times New Roman"/>
          <w:color w:val="000000"/>
        </w:rPr>
        <w:t>The greate</w:t>
      </w:r>
      <w:r w:rsidR="006C2128">
        <w:rPr>
          <w:rFonts w:eastAsia="Times New Roman"/>
          <w:color w:val="000000"/>
        </w:rPr>
        <w:t xml:space="preserve">st difference in an EPA derived metabolite </w:t>
      </w:r>
      <w:r w:rsidR="00316565">
        <w:rPr>
          <w:rFonts w:eastAsia="Times New Roman"/>
          <w:color w:val="000000"/>
        </w:rPr>
        <w:t>was 8-HEPE (1474% in E4 allele carriers vs 477% in E3) and in a DHA derived metabolite was 10-HDHA (</w:t>
      </w:r>
      <w:r w:rsidR="000971E4">
        <w:rPr>
          <w:rFonts w:eastAsia="Times New Roman"/>
          <w:color w:val="000000"/>
        </w:rPr>
        <w:t>597% in E4 carriers vs 247% in E3 carriers</w:t>
      </w:r>
      <w:r w:rsidR="00137797">
        <w:rPr>
          <w:rFonts w:eastAsia="Times New Roman"/>
          <w:color w:val="000000"/>
        </w:rPr>
        <w:t>)</w:t>
      </w:r>
      <w:r w:rsidR="004863CD">
        <w:rPr>
          <w:rFonts w:eastAsia="Times New Roman"/>
          <w:color w:val="000000"/>
        </w:rPr>
        <w:t xml:space="preserve"> </w:t>
      </w:r>
      <w:r w:rsidR="004863CD">
        <w:rPr>
          <w:rFonts w:eastAsia="Times New Roman"/>
          <w:color w:val="000000"/>
        </w:rPr>
        <w:fldChar w:fldCharType="begin"/>
      </w:r>
      <w:r w:rsidR="00241BFE">
        <w:rPr>
          <w:rFonts w:eastAsia="Times New Roman"/>
          <w:color w:val="000000"/>
        </w:rPr>
        <w:instrText xml:space="preserve"> ADDIN EN.CITE &lt;EndNote&gt;&lt;Cite&gt;&lt;Author&gt;Saleh RNM&lt;/Author&gt;&lt;Year&gt;2021&lt;/Year&gt;&lt;RecNum&gt;1361&lt;/RecNum&gt;&lt;DisplayText&gt;(Saleh RNM et al., 2021)&lt;/DisplayText&gt;&lt;record&gt;&lt;rec-number&gt;1361&lt;/rec-number&gt;&lt;foreign-keys&gt;&lt;key app="EN" db-id="z2a2f2ts2z05aweesrrxwascpvr0s2wwvwvd" timestamp="1721151539"&gt;1361&lt;/key&gt;&lt;/foreign-keys&gt;&lt;ref-type name="Journal Article"&gt;17&lt;/ref-type&gt;&lt;contributors&gt;&lt;authors&gt;&lt;author&gt;Saleh RNM, &lt;/author&gt;&lt;author&gt;West AL, &lt;/author&gt;&lt;author&gt;Ostermann AI, &lt;/author&gt;&lt;author&gt;Schebb NH, &lt;/author&gt;&lt;author&gt;Calder PC, &lt;/author&gt;&lt;author&gt;Minihane AM. &lt;/author&gt;&lt;/authors&gt;&lt;/contributors&gt;&lt;titles&gt;&lt;title&gt;APOE Genotype Modifies the Plasma Oxylipin Response to Omega-3 Polyunsaturated Fatty Acid Supplementation in Healthy Individuals&lt;/title&gt;&lt;secondary-title&gt;Front Nutr&lt;/secondary-title&gt;&lt;/titles&gt;&lt;periodical&gt;&lt;full-title&gt;Front Nutr&lt;/full-title&gt;&lt;/periodical&gt;&lt;pages&gt;723813&lt;/pages&gt;&lt;volume&gt;8&lt;/volume&gt;&lt;dates&gt;&lt;year&gt;2021&lt;/year&gt;&lt;/dates&gt;&lt;urls&gt;&lt;/urls&gt;&lt;/record&gt;&lt;/Cite&gt;&lt;/EndNote&gt;</w:instrText>
      </w:r>
      <w:r w:rsidR="004863CD">
        <w:rPr>
          <w:rFonts w:eastAsia="Times New Roman"/>
          <w:color w:val="000000"/>
        </w:rPr>
        <w:fldChar w:fldCharType="separate"/>
      </w:r>
      <w:r w:rsidR="00241BFE">
        <w:rPr>
          <w:rFonts w:eastAsia="Times New Roman"/>
          <w:noProof/>
          <w:color w:val="000000"/>
        </w:rPr>
        <w:t>(Saleh RNM et al., 2021)</w:t>
      </w:r>
      <w:r w:rsidR="004863CD">
        <w:rPr>
          <w:rFonts w:eastAsia="Times New Roman"/>
          <w:color w:val="000000"/>
        </w:rPr>
        <w:fldChar w:fldCharType="end"/>
      </w:r>
      <w:r w:rsidR="000971E4">
        <w:rPr>
          <w:rFonts w:eastAsia="Times New Roman"/>
          <w:color w:val="000000"/>
        </w:rPr>
        <w:t>.</w:t>
      </w:r>
      <w:r w:rsidR="00F371EF">
        <w:rPr>
          <w:rFonts w:eastAsia="Times New Roman"/>
          <w:color w:val="000000"/>
        </w:rPr>
        <w:t xml:space="preserve"> </w:t>
      </w:r>
    </w:p>
    <w:p w14:paraId="40499FA3" w14:textId="511508E1" w:rsidR="00113C45" w:rsidRDefault="004863CD" w:rsidP="007A5EEB">
      <w:pPr>
        <w:spacing w:line="480" w:lineRule="auto"/>
        <w:jc w:val="both"/>
        <w:rPr>
          <w:rFonts w:eastAsia="Times New Roman"/>
          <w:color w:val="000000"/>
        </w:rPr>
      </w:pPr>
      <w:r>
        <w:rPr>
          <w:rFonts w:eastAsia="Times New Roman"/>
          <w:color w:val="000000"/>
        </w:rPr>
        <w:t>Together</w:t>
      </w:r>
      <w:r w:rsidR="007C744A">
        <w:rPr>
          <w:rFonts w:eastAsia="Times New Roman"/>
          <w:color w:val="000000"/>
        </w:rPr>
        <w:t>,</w:t>
      </w:r>
      <w:r>
        <w:rPr>
          <w:rFonts w:eastAsia="Times New Roman"/>
          <w:color w:val="000000"/>
        </w:rPr>
        <w:t xml:space="preserve"> this evidence highlights the need for consideration of host gen</w:t>
      </w:r>
      <w:r w:rsidR="007C744A">
        <w:rPr>
          <w:rFonts w:eastAsia="Times New Roman"/>
          <w:color w:val="000000"/>
        </w:rPr>
        <w:t>ome</w:t>
      </w:r>
      <w:r>
        <w:rPr>
          <w:rFonts w:eastAsia="Times New Roman"/>
          <w:color w:val="000000"/>
        </w:rPr>
        <w:t xml:space="preserve"> as </w:t>
      </w:r>
      <w:r w:rsidR="007C744A">
        <w:rPr>
          <w:rFonts w:eastAsia="Times New Roman"/>
          <w:color w:val="000000"/>
        </w:rPr>
        <w:t>a modifier of oxylipin profile</w:t>
      </w:r>
      <w:r w:rsidR="00E56A3F">
        <w:rPr>
          <w:rFonts w:eastAsia="Times New Roman"/>
          <w:color w:val="000000"/>
        </w:rPr>
        <w:t>,</w:t>
      </w:r>
      <w:r w:rsidR="007C744A">
        <w:rPr>
          <w:rFonts w:eastAsia="Times New Roman"/>
          <w:color w:val="000000"/>
        </w:rPr>
        <w:t xml:space="preserve"> response </w:t>
      </w:r>
      <w:r w:rsidR="00E56A3F">
        <w:rPr>
          <w:rFonts w:eastAsia="Times New Roman"/>
          <w:color w:val="000000"/>
        </w:rPr>
        <w:t>of</w:t>
      </w:r>
      <w:r w:rsidR="007C744A">
        <w:rPr>
          <w:rFonts w:eastAsia="Times New Roman"/>
          <w:color w:val="000000"/>
        </w:rPr>
        <w:t xml:space="preserve"> oxylipins</w:t>
      </w:r>
      <w:r w:rsidR="003D7A62">
        <w:rPr>
          <w:rFonts w:eastAsia="Times New Roman"/>
          <w:color w:val="000000"/>
        </w:rPr>
        <w:t xml:space="preserve"> to dietary lipid intervention</w:t>
      </w:r>
      <w:r w:rsidR="00E56A3F">
        <w:rPr>
          <w:rFonts w:eastAsia="Times New Roman"/>
          <w:color w:val="000000"/>
        </w:rPr>
        <w:t>,</w:t>
      </w:r>
      <w:r w:rsidR="003D7A62">
        <w:rPr>
          <w:rFonts w:eastAsia="Times New Roman"/>
          <w:color w:val="000000"/>
        </w:rPr>
        <w:t xml:space="preserve"> and potential health outcomes associated with modification of oxylipin </w:t>
      </w:r>
      <w:r w:rsidR="00E56A3F">
        <w:rPr>
          <w:rFonts w:eastAsia="Times New Roman"/>
          <w:color w:val="000000"/>
        </w:rPr>
        <w:t>profile</w:t>
      </w:r>
      <w:r w:rsidR="003D7A62">
        <w:rPr>
          <w:rFonts w:eastAsia="Times New Roman"/>
          <w:color w:val="000000"/>
        </w:rPr>
        <w:t xml:space="preserve">. </w:t>
      </w:r>
    </w:p>
    <w:p w14:paraId="0A8BCF62" w14:textId="6D06F90C" w:rsidR="005A2C5B" w:rsidRDefault="007023DE" w:rsidP="007A5EEB">
      <w:pPr>
        <w:spacing w:line="480" w:lineRule="auto"/>
        <w:jc w:val="both"/>
        <w:rPr>
          <w:rFonts w:eastAsia="Times New Roman"/>
          <w:color w:val="000000"/>
        </w:rPr>
      </w:pPr>
      <w:r>
        <w:rPr>
          <w:rFonts w:eastAsia="Times New Roman"/>
          <w:color w:val="000000"/>
        </w:rPr>
        <w:t>Finally, we</w:t>
      </w:r>
      <w:r w:rsidR="00B73B27">
        <w:rPr>
          <w:rFonts w:eastAsia="Times New Roman"/>
          <w:color w:val="000000"/>
        </w:rPr>
        <w:t xml:space="preserve"> would like to draw attention to a recent review discussing </w:t>
      </w:r>
      <w:r w:rsidR="00A438C9">
        <w:rPr>
          <w:rFonts w:eastAsia="Times New Roman"/>
          <w:color w:val="000000"/>
        </w:rPr>
        <w:t xml:space="preserve">factors that may </w:t>
      </w:r>
      <w:r w:rsidR="008B664F">
        <w:rPr>
          <w:rFonts w:eastAsia="Times New Roman"/>
          <w:color w:val="000000"/>
        </w:rPr>
        <w:t>impact accurate measurement of oxylipins, and interpretation of data</w:t>
      </w:r>
      <w:r w:rsidR="00B73FB0">
        <w:rPr>
          <w:rFonts w:eastAsia="Times New Roman"/>
          <w:color w:val="000000"/>
        </w:rPr>
        <w:t xml:space="preserve"> </w:t>
      </w:r>
      <w:r w:rsidR="00B73FB0">
        <w:rPr>
          <w:rFonts w:eastAsia="Times New Roman"/>
          <w:color w:val="000000"/>
        </w:rPr>
        <w:fldChar w:fldCharType="begin"/>
      </w:r>
      <w:r w:rsidR="00241BFE">
        <w:rPr>
          <w:rFonts w:eastAsia="Times New Roman"/>
          <w:color w:val="000000"/>
        </w:rPr>
        <w:instrText xml:space="preserve"> ADDIN EN.CITE &lt;EndNote&gt;&lt;Cite&gt;&lt;Author&gt;Parchem&lt;/Author&gt;&lt;Year&gt;2024&lt;/Year&gt;&lt;RecNum&gt;1515&lt;/RecNum&gt;&lt;DisplayText&gt;(Parchem et al., 2024)&lt;/DisplayText&gt;&lt;record&gt;&lt;rec-number&gt;1515&lt;/rec-number&gt;&lt;foreign-keys&gt;&lt;key app="EN" db-id="f5xwfwsdrxt0wleexf3525eiwp0srwpdetff" timestamp="1718787404"&gt;1515&lt;/key&gt;&lt;key app="ENWeb" db-id=""&gt;0&lt;/key&gt;&lt;/foreign-keys&gt;&lt;ref-type name="Journal Article"&gt;17&lt;/ref-type&gt;&lt;contributors&gt;&lt;authors&gt;&lt;author&gt;Parchem, Karol&lt;/author&gt;&lt;author&gt;Letsiou, Sophia&lt;/author&gt;&lt;author&gt;Petan, Toni&lt;/author&gt;&lt;author&gt;Oskolkova, Olga&lt;/author&gt;&lt;author&gt;Medina, Isabel&lt;/author&gt;&lt;author&gt;Kuda, Ondrej&lt;/author&gt;&lt;author&gt;O&amp;apos;Donnell, Valerie B.&lt;/author&gt;&lt;author&gt;Nicolaou, Anna&lt;/author&gt;&lt;author&gt;Fedorova, Maria&lt;/author&gt;&lt;author&gt;Bochkov, Valery&lt;/author&gt;&lt;author&gt;Gladine, Cécile&lt;/author&gt;&lt;/authors&gt;&lt;/contributors&gt;&lt;titles&gt;&lt;title&gt;Oxylipin profiling for clinical research: Current status and future perspectives&lt;/title&gt;&lt;secondary-title&gt;Progress in Lipid Research&lt;/secondary-title&gt;&lt;/titles&gt;&lt;periodical&gt;&lt;full-title&gt;Progress in Lipid Research&lt;/full-title&gt;&lt;/periodical&gt;&lt;pages&gt;101276&lt;/pages&gt;&lt;volume&gt;95&lt;/volume&gt;&lt;dates&gt;&lt;year&gt;2024&lt;/year&gt;&lt;/dates&gt;&lt;isbn&gt;01637827&lt;/isbn&gt;&lt;urls&gt;&lt;/urls&gt;&lt;electronic-resource-num&gt;10.1016/j.plipres.2024.101276&lt;/electronic-resource-num&gt;&lt;/record&gt;&lt;/Cite&gt;&lt;/EndNote&gt;</w:instrText>
      </w:r>
      <w:r w:rsidR="00B73FB0">
        <w:rPr>
          <w:rFonts w:eastAsia="Times New Roman"/>
          <w:color w:val="000000"/>
        </w:rPr>
        <w:fldChar w:fldCharType="separate"/>
      </w:r>
      <w:r w:rsidR="00241BFE">
        <w:rPr>
          <w:rFonts w:eastAsia="Times New Roman"/>
          <w:noProof/>
          <w:color w:val="000000"/>
        </w:rPr>
        <w:t>(Parchem et al., 2024)</w:t>
      </w:r>
      <w:r w:rsidR="00B73FB0">
        <w:rPr>
          <w:rFonts w:eastAsia="Times New Roman"/>
          <w:color w:val="000000"/>
        </w:rPr>
        <w:fldChar w:fldCharType="end"/>
      </w:r>
      <w:r w:rsidR="008B664F">
        <w:rPr>
          <w:rFonts w:eastAsia="Times New Roman"/>
          <w:color w:val="000000"/>
        </w:rPr>
        <w:t xml:space="preserve">. </w:t>
      </w:r>
      <w:r w:rsidR="00231237">
        <w:rPr>
          <w:rFonts w:eastAsia="Times New Roman"/>
          <w:color w:val="000000"/>
        </w:rPr>
        <w:t xml:space="preserve">Parchem </w:t>
      </w:r>
      <w:r w:rsidR="00231237">
        <w:rPr>
          <w:rFonts w:eastAsia="Times New Roman"/>
          <w:i/>
          <w:iCs/>
          <w:color w:val="000000"/>
        </w:rPr>
        <w:t>et al</w:t>
      </w:r>
      <w:r w:rsidR="00231237">
        <w:rPr>
          <w:rFonts w:eastAsia="Times New Roman"/>
          <w:color w:val="000000"/>
        </w:rPr>
        <w:t xml:space="preserve"> eloquently </w:t>
      </w:r>
      <w:r w:rsidR="00B73FB0">
        <w:rPr>
          <w:rFonts w:eastAsia="Times New Roman"/>
          <w:color w:val="000000"/>
        </w:rPr>
        <w:t xml:space="preserve">and comprehensively </w:t>
      </w:r>
      <w:r w:rsidR="00231237">
        <w:rPr>
          <w:rFonts w:eastAsia="Times New Roman"/>
          <w:color w:val="000000"/>
        </w:rPr>
        <w:t xml:space="preserve">discuss updates to </w:t>
      </w:r>
      <w:r w:rsidR="001711F4">
        <w:rPr>
          <w:rFonts w:eastAsia="Times New Roman"/>
          <w:color w:val="000000"/>
        </w:rPr>
        <w:t>oxylipin metaboli</w:t>
      </w:r>
      <w:r w:rsidR="00202598">
        <w:rPr>
          <w:rFonts w:eastAsia="Times New Roman"/>
          <w:color w:val="000000"/>
        </w:rPr>
        <w:t>sm</w:t>
      </w:r>
      <w:r w:rsidR="001711F4">
        <w:rPr>
          <w:rFonts w:eastAsia="Times New Roman"/>
          <w:color w:val="000000"/>
        </w:rPr>
        <w:t>, their different forms in circulation (esterified and non-esterified)</w:t>
      </w:r>
      <w:r w:rsidR="006057B3">
        <w:rPr>
          <w:rFonts w:eastAsia="Times New Roman"/>
          <w:color w:val="000000"/>
        </w:rPr>
        <w:t xml:space="preserve">, impact of </w:t>
      </w:r>
      <w:r w:rsidR="00F512B4">
        <w:rPr>
          <w:rFonts w:eastAsia="Times New Roman"/>
          <w:color w:val="000000"/>
        </w:rPr>
        <w:t>biological matrices (plasma</w:t>
      </w:r>
      <w:r w:rsidR="0036435A">
        <w:rPr>
          <w:rFonts w:eastAsia="Times New Roman"/>
          <w:color w:val="000000"/>
        </w:rPr>
        <w:t xml:space="preserve"> vs serum</w:t>
      </w:r>
      <w:r w:rsidR="00A01CCF">
        <w:rPr>
          <w:rFonts w:eastAsia="Times New Roman"/>
          <w:color w:val="000000"/>
        </w:rPr>
        <w:t>, cells</w:t>
      </w:r>
      <w:r w:rsidR="00790223">
        <w:rPr>
          <w:rFonts w:eastAsia="Times New Roman"/>
          <w:color w:val="000000"/>
        </w:rPr>
        <w:t xml:space="preserve">, </w:t>
      </w:r>
      <w:r w:rsidR="00A01CCF">
        <w:rPr>
          <w:rFonts w:eastAsia="Times New Roman"/>
          <w:color w:val="000000"/>
        </w:rPr>
        <w:t>and extracel</w:t>
      </w:r>
      <w:r w:rsidR="004E69AB">
        <w:rPr>
          <w:rFonts w:eastAsia="Times New Roman"/>
          <w:color w:val="000000"/>
        </w:rPr>
        <w:t>lular vesicles</w:t>
      </w:r>
      <w:r w:rsidR="00F512B4">
        <w:rPr>
          <w:rFonts w:eastAsia="Times New Roman"/>
          <w:color w:val="000000"/>
        </w:rPr>
        <w:t>)</w:t>
      </w:r>
      <w:r w:rsidR="00A01CCF">
        <w:rPr>
          <w:rFonts w:eastAsia="Times New Roman"/>
          <w:color w:val="000000"/>
        </w:rPr>
        <w:t>, their bioavailability</w:t>
      </w:r>
      <w:r w:rsidR="00790223">
        <w:rPr>
          <w:rFonts w:eastAsia="Times New Roman"/>
          <w:color w:val="000000"/>
        </w:rPr>
        <w:t xml:space="preserve">, </w:t>
      </w:r>
      <w:r w:rsidR="0036435A">
        <w:rPr>
          <w:rFonts w:eastAsia="Times New Roman"/>
          <w:color w:val="000000"/>
        </w:rPr>
        <w:t xml:space="preserve">impact of analytical parameters (sampling, storage, extraction and analysis), </w:t>
      </w:r>
      <w:r w:rsidR="005A2C5B">
        <w:rPr>
          <w:rFonts w:eastAsia="Times New Roman"/>
          <w:color w:val="000000"/>
        </w:rPr>
        <w:t>and challenges to interpreting biological significance of oxylipins</w:t>
      </w:r>
      <w:r w:rsidR="00B73FB0">
        <w:rPr>
          <w:rFonts w:eastAsia="Times New Roman"/>
          <w:color w:val="000000"/>
        </w:rPr>
        <w:t xml:space="preserve"> </w:t>
      </w:r>
      <w:r w:rsidR="00B73FB0">
        <w:rPr>
          <w:rFonts w:eastAsia="Times New Roman"/>
          <w:color w:val="000000"/>
        </w:rPr>
        <w:fldChar w:fldCharType="begin"/>
      </w:r>
      <w:r w:rsidR="00241BFE">
        <w:rPr>
          <w:rFonts w:eastAsia="Times New Roman"/>
          <w:color w:val="000000"/>
        </w:rPr>
        <w:instrText xml:space="preserve"> ADDIN EN.CITE &lt;EndNote&gt;&lt;Cite&gt;&lt;Author&gt;Parchem&lt;/Author&gt;&lt;Year&gt;2024&lt;/Year&gt;&lt;RecNum&gt;1515&lt;/RecNum&gt;&lt;DisplayText&gt;(Parchem et al., 2024)&lt;/DisplayText&gt;&lt;record&gt;&lt;rec-number&gt;1515&lt;/rec-number&gt;&lt;foreign-keys&gt;&lt;key app="EN" db-id="f5xwfwsdrxt0wleexf3525eiwp0srwpdetff" timestamp="1718787404"&gt;1515&lt;/key&gt;&lt;key app="ENWeb" db-id=""&gt;0&lt;/key&gt;&lt;/foreign-keys&gt;&lt;ref-type name="Journal Article"&gt;17&lt;/ref-type&gt;&lt;contributors&gt;&lt;authors&gt;&lt;author&gt;Parchem, Karol&lt;/author&gt;&lt;author&gt;Letsiou, Sophia&lt;/author&gt;&lt;author&gt;Petan, Toni&lt;/author&gt;&lt;author&gt;Oskolkova, Olga&lt;/author&gt;&lt;author&gt;Medina, Isabel&lt;/author&gt;&lt;author&gt;Kuda, Ondrej&lt;/author&gt;&lt;author&gt;O&amp;apos;Donnell, Valerie B.&lt;/author&gt;&lt;author&gt;Nicolaou, Anna&lt;/author&gt;&lt;author&gt;Fedorova, Maria&lt;/author&gt;&lt;author&gt;Bochkov, Valery&lt;/author&gt;&lt;author&gt;Gladine, Cécile&lt;/author&gt;&lt;/authors&gt;&lt;/contributors&gt;&lt;titles&gt;&lt;title&gt;Oxylipin profiling for clinical research: Current status and future perspectives&lt;/title&gt;&lt;secondary-title&gt;Progress in Lipid Research&lt;/secondary-title&gt;&lt;/titles&gt;&lt;periodical&gt;&lt;full-title&gt;Progress in Lipid Research&lt;/full-title&gt;&lt;/periodical&gt;&lt;pages&gt;101276&lt;/pages&gt;&lt;volume&gt;95&lt;/volume&gt;&lt;dates&gt;&lt;year&gt;2024&lt;/year&gt;&lt;/dates&gt;&lt;isbn&gt;01637827&lt;/isbn&gt;&lt;urls&gt;&lt;/urls&gt;&lt;electronic-resource-num&gt;10.1016/j.plipres.2024.101276&lt;/electronic-resource-num&gt;&lt;/record&gt;&lt;/Cite&gt;&lt;/EndNote&gt;</w:instrText>
      </w:r>
      <w:r w:rsidR="00B73FB0">
        <w:rPr>
          <w:rFonts w:eastAsia="Times New Roman"/>
          <w:color w:val="000000"/>
        </w:rPr>
        <w:fldChar w:fldCharType="separate"/>
      </w:r>
      <w:r w:rsidR="00241BFE">
        <w:rPr>
          <w:rFonts w:eastAsia="Times New Roman"/>
          <w:noProof/>
          <w:color w:val="000000"/>
        </w:rPr>
        <w:t>(Parchem et al., 2024)</w:t>
      </w:r>
      <w:r w:rsidR="00B73FB0">
        <w:rPr>
          <w:rFonts w:eastAsia="Times New Roman"/>
          <w:color w:val="000000"/>
        </w:rPr>
        <w:fldChar w:fldCharType="end"/>
      </w:r>
      <w:r w:rsidR="005A2C5B">
        <w:rPr>
          <w:rFonts w:eastAsia="Times New Roman"/>
          <w:color w:val="000000"/>
        </w:rPr>
        <w:t xml:space="preserve">. </w:t>
      </w:r>
      <w:r w:rsidR="00375091">
        <w:rPr>
          <w:rFonts w:eastAsia="Times New Roman"/>
          <w:color w:val="000000"/>
        </w:rPr>
        <w:t xml:space="preserve">These areas are of crucial importance in continuing to advance the field of oxylipin </w:t>
      </w:r>
      <w:r w:rsidR="00AB259E">
        <w:rPr>
          <w:rFonts w:eastAsia="Times New Roman"/>
          <w:color w:val="000000"/>
        </w:rPr>
        <w:t xml:space="preserve">research, </w:t>
      </w:r>
      <w:r w:rsidR="004B079A">
        <w:rPr>
          <w:rFonts w:eastAsia="Times New Roman"/>
          <w:color w:val="000000"/>
        </w:rPr>
        <w:t xml:space="preserve">along with considerations for integration of </w:t>
      </w:r>
      <w:r w:rsidR="00C4689A">
        <w:rPr>
          <w:rFonts w:eastAsia="Times New Roman"/>
          <w:color w:val="000000"/>
        </w:rPr>
        <w:t xml:space="preserve">multi-platform </w:t>
      </w:r>
      <w:r w:rsidR="004B079A">
        <w:rPr>
          <w:rFonts w:eastAsia="Times New Roman"/>
          <w:color w:val="000000"/>
        </w:rPr>
        <w:t>omics data</w:t>
      </w:r>
      <w:r w:rsidR="00C4689A">
        <w:rPr>
          <w:rFonts w:eastAsia="Times New Roman"/>
          <w:color w:val="000000"/>
        </w:rPr>
        <w:t xml:space="preserve">. </w:t>
      </w:r>
    </w:p>
    <w:p w14:paraId="64D9CC01" w14:textId="65D8848C" w:rsidR="005A2C5B" w:rsidRDefault="001E183E" w:rsidP="007A5EEB">
      <w:pPr>
        <w:spacing w:line="480" w:lineRule="auto"/>
        <w:jc w:val="both"/>
        <w:rPr>
          <w:rFonts w:eastAsia="Times New Roman"/>
          <w:b/>
          <w:bCs/>
          <w:color w:val="000000"/>
          <w:u w:val="single"/>
        </w:rPr>
      </w:pPr>
      <w:r>
        <w:rPr>
          <w:rFonts w:eastAsia="Times New Roman"/>
          <w:b/>
          <w:bCs/>
          <w:color w:val="000000"/>
          <w:u w:val="single"/>
        </w:rPr>
        <w:lastRenderedPageBreak/>
        <w:t>6.</w:t>
      </w:r>
      <w:r w:rsidR="005A2C5B" w:rsidRPr="005A2C5B">
        <w:rPr>
          <w:rFonts w:eastAsia="Times New Roman"/>
          <w:b/>
          <w:bCs/>
          <w:color w:val="000000"/>
          <w:u w:val="single"/>
        </w:rPr>
        <w:t xml:space="preserve"> Conclusion</w:t>
      </w:r>
    </w:p>
    <w:p w14:paraId="72996757" w14:textId="5D7F16FE" w:rsidR="003D2C2C" w:rsidRDefault="00641AC2" w:rsidP="007A5EEB">
      <w:pPr>
        <w:spacing w:line="480" w:lineRule="auto"/>
        <w:jc w:val="both"/>
        <w:rPr>
          <w:rFonts w:eastAsia="Times New Roman"/>
          <w:color w:val="000000"/>
        </w:rPr>
      </w:pPr>
      <w:r>
        <w:rPr>
          <w:rFonts w:eastAsia="Times New Roman"/>
          <w:color w:val="000000"/>
        </w:rPr>
        <w:t>Several aspects of inflammation and immunity</w:t>
      </w:r>
      <w:r w:rsidR="00FF0B5D">
        <w:rPr>
          <w:rFonts w:eastAsia="Times New Roman"/>
          <w:color w:val="000000"/>
        </w:rPr>
        <w:t xml:space="preserve"> require communication between organs and pathophysiological systems</w:t>
      </w:r>
      <w:r w:rsidR="00585726">
        <w:rPr>
          <w:rFonts w:eastAsia="Times New Roman"/>
          <w:color w:val="000000"/>
        </w:rPr>
        <w:t xml:space="preserve"> which are often linked in disease</w:t>
      </w:r>
      <w:r w:rsidR="00FF0B5D">
        <w:rPr>
          <w:rFonts w:eastAsia="Times New Roman"/>
          <w:color w:val="000000"/>
        </w:rPr>
        <w:t>.</w:t>
      </w:r>
      <w:r>
        <w:rPr>
          <w:rFonts w:eastAsia="Times New Roman"/>
          <w:color w:val="000000"/>
        </w:rPr>
        <w:t xml:space="preserve"> </w:t>
      </w:r>
      <w:r w:rsidR="00374A07">
        <w:rPr>
          <w:rFonts w:eastAsia="Times New Roman"/>
          <w:color w:val="000000"/>
        </w:rPr>
        <w:t xml:space="preserve">As such, augmented microbiome and oxylipin profiles are observed </w:t>
      </w:r>
      <w:r w:rsidR="00906B14">
        <w:rPr>
          <w:rFonts w:eastAsia="Times New Roman"/>
          <w:color w:val="000000"/>
        </w:rPr>
        <w:t xml:space="preserve">across </w:t>
      </w:r>
      <w:r w:rsidR="00C14D99">
        <w:rPr>
          <w:rFonts w:eastAsia="Times New Roman"/>
          <w:color w:val="000000"/>
        </w:rPr>
        <w:t>multiple</w:t>
      </w:r>
      <w:r w:rsidR="00906B14">
        <w:rPr>
          <w:rFonts w:eastAsia="Times New Roman"/>
          <w:color w:val="000000"/>
        </w:rPr>
        <w:t xml:space="preserve"> organs </w:t>
      </w:r>
      <w:r w:rsidR="00374A07">
        <w:rPr>
          <w:rFonts w:eastAsia="Times New Roman"/>
          <w:color w:val="000000"/>
        </w:rPr>
        <w:t>in several disease pathologies</w:t>
      </w:r>
      <w:r w:rsidR="00504AB4">
        <w:rPr>
          <w:rFonts w:eastAsia="Times New Roman"/>
          <w:color w:val="000000"/>
        </w:rPr>
        <w:t xml:space="preserve"> including cardiovascular and neurological diseases, and metabolic syndrome associated </w:t>
      </w:r>
      <w:r w:rsidR="00DE25CF">
        <w:rPr>
          <w:rFonts w:eastAsia="Times New Roman"/>
          <w:color w:val="000000"/>
        </w:rPr>
        <w:t xml:space="preserve">conditions (obesity and </w:t>
      </w:r>
      <w:r w:rsidR="004A5F10">
        <w:rPr>
          <w:rFonts w:eastAsia="Times New Roman"/>
          <w:color w:val="000000"/>
        </w:rPr>
        <w:t>MASLD</w:t>
      </w:r>
      <w:r w:rsidR="00DE25CF">
        <w:rPr>
          <w:rFonts w:eastAsia="Times New Roman"/>
          <w:color w:val="000000"/>
        </w:rPr>
        <w:t>)</w:t>
      </w:r>
      <w:r w:rsidR="00504AB4">
        <w:rPr>
          <w:rFonts w:eastAsia="Times New Roman"/>
          <w:color w:val="000000"/>
        </w:rPr>
        <w:t xml:space="preserve">. </w:t>
      </w:r>
      <w:r w:rsidR="00C14D99">
        <w:rPr>
          <w:rFonts w:eastAsia="Times New Roman"/>
          <w:color w:val="000000"/>
        </w:rPr>
        <w:t xml:space="preserve">The aetiology of these diseases is complex and involves multiple mechanisms of communication. </w:t>
      </w:r>
      <w:r w:rsidR="007D2AF3">
        <w:rPr>
          <w:rFonts w:eastAsia="Times New Roman"/>
          <w:color w:val="000000"/>
        </w:rPr>
        <w:t xml:space="preserve">The cardio-splenic axis, and several gut-linked </w:t>
      </w:r>
      <w:r w:rsidR="00632E4E">
        <w:rPr>
          <w:rFonts w:eastAsia="Times New Roman"/>
          <w:color w:val="000000"/>
        </w:rPr>
        <w:t xml:space="preserve">axes </w:t>
      </w:r>
      <w:r w:rsidR="007D2AF3">
        <w:rPr>
          <w:rFonts w:eastAsia="Times New Roman"/>
          <w:color w:val="000000"/>
        </w:rPr>
        <w:t>are emerging systems of crosstalk implicat</w:t>
      </w:r>
      <w:r w:rsidR="002619D3">
        <w:rPr>
          <w:rFonts w:eastAsia="Times New Roman"/>
          <w:color w:val="000000"/>
        </w:rPr>
        <w:t>ed</w:t>
      </w:r>
      <w:r w:rsidR="007D2AF3">
        <w:rPr>
          <w:rFonts w:eastAsia="Times New Roman"/>
          <w:color w:val="000000"/>
        </w:rPr>
        <w:t xml:space="preserve"> in disease, and </w:t>
      </w:r>
      <w:r w:rsidR="002A0264">
        <w:rPr>
          <w:rFonts w:eastAsia="Times New Roman"/>
          <w:color w:val="000000"/>
        </w:rPr>
        <w:t xml:space="preserve">communication via oxylipin and gut microbiota is an emerging mechanism by which this crosstalk is established and maintained. </w:t>
      </w:r>
      <w:r w:rsidR="00FB7BF8">
        <w:rPr>
          <w:rFonts w:eastAsia="Times New Roman"/>
          <w:color w:val="000000"/>
        </w:rPr>
        <w:t xml:space="preserve">This highlights an accessible route for therapeutic intervention </w:t>
      </w:r>
      <w:r w:rsidR="00A869B5">
        <w:rPr>
          <w:rFonts w:eastAsia="Times New Roman"/>
          <w:color w:val="000000"/>
        </w:rPr>
        <w:t xml:space="preserve">for the treatment and prevention of disease through nutrition. </w:t>
      </w:r>
      <w:r w:rsidR="00981199">
        <w:rPr>
          <w:rFonts w:eastAsia="Times New Roman"/>
          <w:color w:val="000000"/>
        </w:rPr>
        <w:t xml:space="preserve">Dietary intervention with lipids and or probiotic organisms has the potential to modify the gut microbiome and oxylipin profiles to improve health outcomes </w:t>
      </w:r>
      <w:r w:rsidR="000E6D56">
        <w:rPr>
          <w:rFonts w:eastAsia="Times New Roman"/>
          <w:color w:val="000000"/>
        </w:rPr>
        <w:t xml:space="preserve">relevant to the diseases mentioned above. However, </w:t>
      </w:r>
      <w:r w:rsidR="009B74C0">
        <w:rPr>
          <w:rFonts w:eastAsia="Times New Roman"/>
          <w:color w:val="000000"/>
        </w:rPr>
        <w:t>key mechanisms by which the gut microbiome and oxylipins are co</w:t>
      </w:r>
      <w:r w:rsidR="00696E8F">
        <w:rPr>
          <w:rFonts w:eastAsia="Times New Roman"/>
          <w:color w:val="000000"/>
        </w:rPr>
        <w:t>-</w:t>
      </w:r>
      <w:r w:rsidR="009B74C0">
        <w:rPr>
          <w:rFonts w:eastAsia="Times New Roman"/>
          <w:color w:val="000000"/>
        </w:rPr>
        <w:t xml:space="preserve">regulated and communicate remain unknown. </w:t>
      </w:r>
      <w:r w:rsidR="002E50DD">
        <w:rPr>
          <w:rFonts w:eastAsia="Times New Roman"/>
          <w:color w:val="000000"/>
        </w:rPr>
        <w:t>F</w:t>
      </w:r>
      <w:r w:rsidR="00D56BD8">
        <w:rPr>
          <w:rFonts w:eastAsia="Times New Roman"/>
          <w:color w:val="000000"/>
        </w:rPr>
        <w:t xml:space="preserve">urther investigation is required to advance our understanding of </w:t>
      </w:r>
      <w:r w:rsidR="002E50DD">
        <w:rPr>
          <w:rFonts w:eastAsia="Times New Roman"/>
          <w:color w:val="000000"/>
        </w:rPr>
        <w:t xml:space="preserve">this relationship and impact on </w:t>
      </w:r>
      <w:r w:rsidR="00BA7F5F">
        <w:rPr>
          <w:rFonts w:eastAsia="Times New Roman"/>
          <w:color w:val="000000"/>
        </w:rPr>
        <w:t xml:space="preserve">health outcomes associated with modification of these systems. </w:t>
      </w:r>
      <w:r w:rsidR="002D6E4E">
        <w:rPr>
          <w:rFonts w:eastAsia="Times New Roman"/>
          <w:color w:val="000000"/>
        </w:rPr>
        <w:t xml:space="preserve">Human intervention studies investigating the </w:t>
      </w:r>
      <w:r w:rsidR="00C11618">
        <w:rPr>
          <w:rFonts w:eastAsia="Times New Roman"/>
          <w:color w:val="000000"/>
        </w:rPr>
        <w:t xml:space="preserve">use of LC n-3 PUFAs and/or probiotic organisms are needed to </w:t>
      </w:r>
      <w:r w:rsidR="00947C9D">
        <w:rPr>
          <w:rFonts w:eastAsia="Times New Roman"/>
          <w:color w:val="000000"/>
        </w:rPr>
        <w:t xml:space="preserve">translate evidence from animal studies, and to </w:t>
      </w:r>
      <w:r w:rsidR="001A1A4B">
        <w:rPr>
          <w:rFonts w:eastAsia="Times New Roman"/>
          <w:color w:val="000000"/>
        </w:rPr>
        <w:t>identify and understand</w:t>
      </w:r>
      <w:r w:rsidR="00947C9D">
        <w:rPr>
          <w:rFonts w:eastAsia="Times New Roman"/>
          <w:color w:val="000000"/>
        </w:rPr>
        <w:t xml:space="preserve"> key mechanisms by which a relationship between </w:t>
      </w:r>
      <w:r w:rsidR="00283373">
        <w:rPr>
          <w:rFonts w:eastAsia="Times New Roman"/>
          <w:color w:val="000000"/>
        </w:rPr>
        <w:t>these two systems is established</w:t>
      </w:r>
      <w:r w:rsidR="00EB2D21">
        <w:rPr>
          <w:rFonts w:eastAsia="Times New Roman"/>
          <w:color w:val="000000"/>
        </w:rPr>
        <w:t xml:space="preserve">. Furthermore, </w:t>
      </w:r>
      <w:r w:rsidR="00470E52">
        <w:rPr>
          <w:rFonts w:eastAsia="Times New Roman"/>
          <w:color w:val="000000"/>
        </w:rPr>
        <w:t xml:space="preserve">human studies are required to </w:t>
      </w:r>
      <w:r w:rsidR="00B11F12">
        <w:rPr>
          <w:rFonts w:eastAsia="Times New Roman"/>
          <w:color w:val="000000"/>
        </w:rPr>
        <w:t xml:space="preserve">further </w:t>
      </w:r>
      <w:r w:rsidR="00470E52">
        <w:rPr>
          <w:rFonts w:eastAsia="Times New Roman"/>
          <w:color w:val="000000"/>
        </w:rPr>
        <w:t xml:space="preserve">understand the biological and clinical relevance </w:t>
      </w:r>
      <w:r w:rsidR="00B11F12">
        <w:rPr>
          <w:rFonts w:eastAsia="Times New Roman"/>
          <w:color w:val="000000"/>
        </w:rPr>
        <w:t xml:space="preserve">of </w:t>
      </w:r>
      <w:r w:rsidR="00470E52">
        <w:rPr>
          <w:rFonts w:eastAsia="Times New Roman"/>
          <w:color w:val="000000"/>
        </w:rPr>
        <w:t xml:space="preserve">this crosstalk and co-regulation by nutritional intervention. </w:t>
      </w:r>
    </w:p>
    <w:p w14:paraId="78B89A5C" w14:textId="3F94E7B8" w:rsidR="002B67C7" w:rsidRPr="002B67C7" w:rsidRDefault="002B67C7" w:rsidP="007A5EEB">
      <w:pPr>
        <w:spacing w:line="480" w:lineRule="auto"/>
        <w:jc w:val="both"/>
        <w:rPr>
          <w:rFonts w:eastAsia="Times New Roman"/>
          <w:color w:val="000000"/>
        </w:rPr>
      </w:pPr>
      <w:r>
        <w:rPr>
          <w:rStyle w:val="Hyperlink"/>
          <w:rFonts w:eastAsia="Times New Roman"/>
          <w:b/>
          <w:bCs/>
          <w:color w:val="000000"/>
        </w:rPr>
        <w:t>Author contributions</w:t>
      </w:r>
      <w:r>
        <w:rPr>
          <w:rStyle w:val="Hyperlink"/>
          <w:rFonts w:eastAsia="Times New Roman"/>
          <w:b/>
          <w:bCs/>
          <w:color w:val="000000"/>
          <w:u w:val="none"/>
        </w:rPr>
        <w:t xml:space="preserve"> </w:t>
      </w:r>
      <w:r>
        <w:rPr>
          <w:rStyle w:val="Hyperlink"/>
          <w:rFonts w:eastAsia="Times New Roman"/>
          <w:color w:val="000000"/>
          <w:u w:val="none"/>
        </w:rPr>
        <w:t>H</w:t>
      </w:r>
      <w:r w:rsidR="009A42C4">
        <w:rPr>
          <w:rStyle w:val="Hyperlink"/>
          <w:rFonts w:eastAsia="Times New Roman"/>
          <w:color w:val="000000"/>
          <w:u w:val="none"/>
        </w:rPr>
        <w:t>.</w:t>
      </w:r>
      <w:r>
        <w:rPr>
          <w:rStyle w:val="Hyperlink"/>
          <w:rFonts w:eastAsia="Times New Roman"/>
          <w:color w:val="000000"/>
          <w:u w:val="none"/>
        </w:rPr>
        <w:t>L</w:t>
      </w:r>
      <w:r w:rsidR="009A42C4">
        <w:rPr>
          <w:rStyle w:val="Hyperlink"/>
          <w:rFonts w:eastAsia="Times New Roman"/>
          <w:color w:val="000000"/>
          <w:u w:val="none"/>
        </w:rPr>
        <w:t>.</w:t>
      </w:r>
      <w:r>
        <w:rPr>
          <w:rStyle w:val="Hyperlink"/>
          <w:rFonts w:eastAsia="Times New Roman"/>
          <w:color w:val="000000"/>
          <w:u w:val="none"/>
        </w:rPr>
        <w:t xml:space="preserve">F: </w:t>
      </w:r>
      <w:r w:rsidR="007A0C7B">
        <w:rPr>
          <w:rStyle w:val="Hyperlink"/>
          <w:rFonts w:eastAsia="Times New Roman"/>
          <w:color w:val="000000"/>
          <w:u w:val="none"/>
        </w:rPr>
        <w:t>c</w:t>
      </w:r>
      <w:r>
        <w:rPr>
          <w:rStyle w:val="Hyperlink"/>
          <w:rFonts w:eastAsia="Times New Roman"/>
          <w:color w:val="000000"/>
          <w:u w:val="none"/>
        </w:rPr>
        <w:t xml:space="preserve">onceptualisation, </w:t>
      </w:r>
      <w:r w:rsidR="007A0C7B">
        <w:rPr>
          <w:rStyle w:val="Hyperlink"/>
          <w:rFonts w:eastAsia="Times New Roman"/>
          <w:color w:val="000000"/>
          <w:u w:val="none"/>
        </w:rPr>
        <w:t xml:space="preserve">original </w:t>
      </w:r>
      <w:r>
        <w:rPr>
          <w:rStyle w:val="Hyperlink"/>
          <w:rFonts w:eastAsia="Times New Roman"/>
          <w:color w:val="000000"/>
          <w:u w:val="none"/>
        </w:rPr>
        <w:t>manuscript drafting</w:t>
      </w:r>
      <w:r w:rsidR="009A42C4">
        <w:rPr>
          <w:rStyle w:val="Hyperlink"/>
          <w:rFonts w:eastAsia="Times New Roman"/>
          <w:color w:val="000000"/>
          <w:u w:val="none"/>
        </w:rPr>
        <w:t xml:space="preserve">, </w:t>
      </w:r>
      <w:r>
        <w:rPr>
          <w:rStyle w:val="Hyperlink"/>
          <w:rFonts w:eastAsia="Times New Roman"/>
          <w:color w:val="000000"/>
          <w:u w:val="none"/>
        </w:rPr>
        <w:t>figure preparation</w:t>
      </w:r>
      <w:r w:rsidR="009A42C4">
        <w:rPr>
          <w:rStyle w:val="Hyperlink"/>
          <w:rFonts w:eastAsia="Times New Roman"/>
          <w:color w:val="000000"/>
          <w:u w:val="none"/>
        </w:rPr>
        <w:t xml:space="preserve"> and manuscript revision</w:t>
      </w:r>
      <w:r>
        <w:rPr>
          <w:rStyle w:val="Hyperlink"/>
          <w:rFonts w:eastAsia="Times New Roman"/>
          <w:color w:val="000000"/>
          <w:u w:val="none"/>
        </w:rPr>
        <w:t>; S</w:t>
      </w:r>
      <w:r w:rsidR="009A42C4">
        <w:rPr>
          <w:rStyle w:val="Hyperlink"/>
          <w:rFonts w:eastAsia="Times New Roman"/>
          <w:color w:val="000000"/>
          <w:u w:val="none"/>
        </w:rPr>
        <w:t>.</w:t>
      </w:r>
      <w:r>
        <w:rPr>
          <w:rStyle w:val="Hyperlink"/>
          <w:rFonts w:eastAsia="Times New Roman"/>
          <w:color w:val="000000"/>
          <w:u w:val="none"/>
        </w:rPr>
        <w:t>R</w:t>
      </w:r>
      <w:r w:rsidR="009A42C4">
        <w:rPr>
          <w:rStyle w:val="Hyperlink"/>
          <w:rFonts w:eastAsia="Times New Roman"/>
          <w:color w:val="000000"/>
          <w:u w:val="none"/>
        </w:rPr>
        <w:t>.</w:t>
      </w:r>
      <w:r>
        <w:rPr>
          <w:rStyle w:val="Hyperlink"/>
          <w:rFonts w:eastAsia="Times New Roman"/>
          <w:color w:val="000000"/>
          <w:u w:val="none"/>
        </w:rPr>
        <w:t xml:space="preserve">S: </w:t>
      </w:r>
      <w:r w:rsidR="00F63F36">
        <w:rPr>
          <w:rStyle w:val="Hyperlink"/>
          <w:rFonts w:eastAsia="Times New Roman"/>
          <w:color w:val="000000"/>
          <w:u w:val="none"/>
        </w:rPr>
        <w:t>c</w:t>
      </w:r>
      <w:r>
        <w:rPr>
          <w:rStyle w:val="Hyperlink"/>
          <w:rFonts w:eastAsia="Times New Roman"/>
          <w:color w:val="000000"/>
          <w:u w:val="none"/>
        </w:rPr>
        <w:t>onceptualisation</w:t>
      </w:r>
      <w:r w:rsidR="007A0C7B">
        <w:rPr>
          <w:rStyle w:val="Hyperlink"/>
          <w:rFonts w:eastAsia="Times New Roman"/>
          <w:color w:val="000000"/>
          <w:u w:val="none"/>
        </w:rPr>
        <w:t xml:space="preserve"> and </w:t>
      </w:r>
      <w:r>
        <w:rPr>
          <w:rStyle w:val="Hyperlink"/>
          <w:rFonts w:eastAsia="Times New Roman"/>
          <w:color w:val="000000"/>
          <w:u w:val="none"/>
        </w:rPr>
        <w:t>manuscript revision.</w:t>
      </w:r>
    </w:p>
    <w:p w14:paraId="3FD5337B" w14:textId="2C1931E8" w:rsidR="004069CE" w:rsidRPr="00680390" w:rsidRDefault="004069CE" w:rsidP="007A5EEB">
      <w:pPr>
        <w:spacing w:line="480" w:lineRule="auto"/>
        <w:jc w:val="both"/>
        <w:rPr>
          <w:rStyle w:val="Hyperlink"/>
          <w:rFonts w:eastAsia="Times New Roman"/>
          <w:color w:val="000000"/>
          <w:u w:val="none"/>
        </w:rPr>
      </w:pPr>
      <w:r w:rsidRPr="004069CE">
        <w:rPr>
          <w:rStyle w:val="Hyperlink"/>
          <w:rFonts w:eastAsia="Times New Roman"/>
          <w:b/>
          <w:bCs/>
          <w:color w:val="000000"/>
        </w:rPr>
        <w:t>Acknowledgements</w:t>
      </w:r>
      <w:r>
        <w:rPr>
          <w:rStyle w:val="Hyperlink"/>
          <w:rFonts w:eastAsia="Times New Roman"/>
          <w:color w:val="000000"/>
          <w:u w:val="none"/>
        </w:rPr>
        <w:t xml:space="preserve"> Figures were created using BioRender.com</w:t>
      </w:r>
      <w:r w:rsidR="002B67C7">
        <w:rPr>
          <w:rStyle w:val="Hyperlink"/>
          <w:rFonts w:eastAsia="Times New Roman"/>
          <w:color w:val="000000"/>
          <w:u w:val="none"/>
        </w:rPr>
        <w:t xml:space="preserve">. </w:t>
      </w:r>
      <w:r w:rsidR="002B67C7">
        <w:rPr>
          <w:rFonts w:eastAsia="Times New Roman"/>
          <w:color w:val="000000"/>
        </w:rPr>
        <w:t xml:space="preserve">S.R.S is supported by </w:t>
      </w:r>
      <w:r w:rsidR="002B67C7" w:rsidRPr="00427510">
        <w:rPr>
          <w:rFonts w:eastAsia="Times New Roman"/>
          <w:color w:val="000000"/>
        </w:rPr>
        <w:t xml:space="preserve">NIH </w:t>
      </w:r>
      <w:r w:rsidR="002B67C7">
        <w:rPr>
          <w:rFonts w:eastAsia="Times New Roman"/>
          <w:color w:val="000000"/>
        </w:rPr>
        <w:t xml:space="preserve">funding: NIH </w:t>
      </w:r>
      <w:r w:rsidR="002B67C7" w:rsidRPr="00427510">
        <w:rPr>
          <w:rFonts w:eastAsia="Times New Roman"/>
          <w:color w:val="000000"/>
        </w:rPr>
        <w:t>P30DK056350</w:t>
      </w:r>
      <w:r w:rsidR="002B67C7">
        <w:rPr>
          <w:rFonts w:eastAsia="Times New Roman"/>
          <w:color w:val="000000"/>
        </w:rPr>
        <w:t>.</w:t>
      </w:r>
    </w:p>
    <w:p w14:paraId="4268332D" w14:textId="01EB9B68" w:rsidR="003C24F7" w:rsidRDefault="00B311D4" w:rsidP="007A5EEB">
      <w:pPr>
        <w:spacing w:line="480" w:lineRule="auto"/>
        <w:rPr>
          <w:rFonts w:eastAsia="Times New Roman"/>
          <w:color w:val="000000"/>
        </w:rPr>
      </w:pPr>
      <w:r w:rsidRPr="00A479DC">
        <w:rPr>
          <w:rFonts w:eastAsia="Times New Roman"/>
          <w:b/>
          <w:bCs/>
          <w:color w:val="000000"/>
          <w:u w:val="single"/>
        </w:rPr>
        <w:lastRenderedPageBreak/>
        <w:t>Conflicts of interest</w:t>
      </w:r>
      <w:r w:rsidR="00196244">
        <w:rPr>
          <w:rFonts w:eastAsia="Times New Roman"/>
          <w:color w:val="000000"/>
        </w:rPr>
        <w:t xml:space="preserve"> </w:t>
      </w:r>
      <w:r w:rsidR="00957220">
        <w:rPr>
          <w:rFonts w:eastAsia="Times New Roman"/>
          <w:color w:val="000000"/>
        </w:rPr>
        <w:t xml:space="preserve">H.L.F </w:t>
      </w:r>
      <w:r w:rsidR="00354FD3">
        <w:rPr>
          <w:rFonts w:eastAsia="Times New Roman"/>
          <w:color w:val="000000"/>
        </w:rPr>
        <w:t>d</w:t>
      </w:r>
      <w:r w:rsidR="00957220">
        <w:rPr>
          <w:rFonts w:eastAsia="Times New Roman"/>
          <w:color w:val="000000"/>
        </w:rPr>
        <w:t>eclares no competing interests.</w:t>
      </w:r>
      <w:r w:rsidR="00354FD3">
        <w:rPr>
          <w:rFonts w:eastAsia="Times New Roman"/>
          <w:color w:val="000000"/>
        </w:rPr>
        <w:t xml:space="preserve"> S.R.S</w:t>
      </w:r>
      <w:r w:rsidR="00A25D9A">
        <w:rPr>
          <w:rFonts w:eastAsia="Times New Roman"/>
          <w:color w:val="000000"/>
        </w:rPr>
        <w:t xml:space="preserve">. has received industry support (Metagenics, Wiley Companies) for research and organization </w:t>
      </w:r>
      <w:r w:rsidR="005F06F8">
        <w:rPr>
          <w:rFonts w:eastAsia="Times New Roman"/>
          <w:color w:val="000000"/>
        </w:rPr>
        <w:t xml:space="preserve">of </w:t>
      </w:r>
      <w:r w:rsidR="00A25D9A">
        <w:rPr>
          <w:rFonts w:eastAsia="Times New Roman"/>
          <w:color w:val="000000"/>
        </w:rPr>
        <w:t xml:space="preserve">conferences related to n-3 and n-7 fatty acids. </w:t>
      </w:r>
    </w:p>
    <w:p w14:paraId="74EDE889" w14:textId="0C650035" w:rsidR="00F93DEF" w:rsidRPr="00A479DC" w:rsidRDefault="00680390" w:rsidP="007A5EEB">
      <w:pPr>
        <w:spacing w:line="480" w:lineRule="auto"/>
        <w:rPr>
          <w:b/>
          <w:bCs/>
          <w:u w:val="single"/>
          <w:lang w:val="en-US"/>
        </w:rPr>
      </w:pPr>
      <w:r w:rsidRPr="00A479DC">
        <w:rPr>
          <w:b/>
          <w:bCs/>
          <w:u w:val="single"/>
          <w:lang w:val="en-US"/>
        </w:rPr>
        <w:t>References</w:t>
      </w:r>
    </w:p>
    <w:p w14:paraId="620F1167" w14:textId="06030A50" w:rsidR="00E62BD2" w:rsidRPr="00E62BD2" w:rsidRDefault="00F93DEF" w:rsidP="00E62BD2">
      <w:pPr>
        <w:pStyle w:val="EndNoteBibliography"/>
        <w:spacing w:after="0"/>
        <w:ind w:left="720" w:hanging="720"/>
      </w:pPr>
      <w:r>
        <w:fldChar w:fldCharType="begin"/>
      </w:r>
      <w:r>
        <w:instrText xml:space="preserve"> ADDIN EN.REFLIST </w:instrText>
      </w:r>
      <w:r>
        <w:fldChar w:fldCharType="separate"/>
      </w:r>
      <w:r w:rsidR="00E62BD2" w:rsidRPr="00E62BD2">
        <w:t>Al-Shaer A</w:t>
      </w:r>
      <w:r w:rsidR="00E62BD2">
        <w:t>E,</w:t>
      </w:r>
      <w:r w:rsidR="00E62BD2" w:rsidRPr="00E62BD2">
        <w:t xml:space="preserve"> Pal A &amp; Shaikh S</w:t>
      </w:r>
      <w:r w:rsidR="00E62BD2">
        <w:t>R</w:t>
      </w:r>
      <w:r w:rsidR="00E62BD2" w:rsidRPr="00E62BD2">
        <w:t xml:space="preserve"> (2021). Resolvin E1-ChemR23 Axis Regulates the Hepatic Metabolic and Inflammatory Transcriptional Landscape in Obesity at the Whole Genome and Exon Level. </w:t>
      </w:r>
      <w:r w:rsidR="00E62BD2" w:rsidRPr="00E62BD2">
        <w:rPr>
          <w:i/>
        </w:rPr>
        <w:t>Front Nutr,</w:t>
      </w:r>
      <w:r w:rsidR="00E62BD2" w:rsidRPr="00E62BD2">
        <w:t xml:space="preserve"> 8</w:t>
      </w:r>
      <w:r w:rsidR="00E62BD2" w:rsidRPr="00E62BD2">
        <w:rPr>
          <w:b/>
        </w:rPr>
        <w:t>,</w:t>
      </w:r>
      <w:r w:rsidR="00E62BD2" w:rsidRPr="00E62BD2">
        <w:t xml:space="preserve"> 799492.</w:t>
      </w:r>
    </w:p>
    <w:p w14:paraId="34EA06FE" w14:textId="54811D7D" w:rsidR="00E62BD2" w:rsidRPr="00E62BD2" w:rsidRDefault="00E62BD2" w:rsidP="00E62BD2">
      <w:pPr>
        <w:pStyle w:val="EndNoteBibliography"/>
        <w:spacing w:after="0"/>
        <w:ind w:left="720" w:hanging="720"/>
      </w:pPr>
      <w:r w:rsidRPr="00E62BD2">
        <w:t xml:space="preserve">Anand S &amp; Mande SS (2022). Host-microbiome interactions: Gut-Liver axis and its connection with other organs. </w:t>
      </w:r>
      <w:r w:rsidRPr="00E62BD2">
        <w:rPr>
          <w:i/>
        </w:rPr>
        <w:t>npj Biofilms and Microbiome,</w:t>
      </w:r>
      <w:r w:rsidRPr="00E62BD2">
        <w:t xml:space="preserve"> 8</w:t>
      </w:r>
      <w:r w:rsidR="004F2511">
        <w:t>, 89</w:t>
      </w:r>
      <w:r w:rsidRPr="00E62BD2">
        <w:t>.</w:t>
      </w:r>
    </w:p>
    <w:p w14:paraId="5636F0B1" w14:textId="2F41DD5F" w:rsidR="00E62BD2" w:rsidRPr="00E62BD2" w:rsidRDefault="00E62BD2" w:rsidP="00E62BD2">
      <w:pPr>
        <w:pStyle w:val="EndNoteBibliography"/>
        <w:spacing w:after="0"/>
        <w:ind w:left="720" w:hanging="720"/>
      </w:pPr>
      <w:r w:rsidRPr="00A756BF">
        <w:rPr>
          <w:lang w:val="de-DE"/>
        </w:rPr>
        <w:t xml:space="preserve">Angelini G, Russo S &amp; Mingrone G (2024). </w:t>
      </w:r>
      <w:r w:rsidRPr="00E62BD2">
        <w:t xml:space="preserve">Incretin hormones, obesity and gut microbiota. </w:t>
      </w:r>
      <w:r w:rsidRPr="00E62BD2">
        <w:rPr>
          <w:i/>
        </w:rPr>
        <w:t>Peptides,</w:t>
      </w:r>
      <w:r w:rsidRPr="00E62BD2">
        <w:t xml:space="preserve"> 178</w:t>
      </w:r>
      <w:r w:rsidRPr="00E62BD2">
        <w:rPr>
          <w:b/>
        </w:rPr>
        <w:t>,</w:t>
      </w:r>
      <w:r w:rsidRPr="00E62BD2">
        <w:t xml:space="preserve"> 171216.</w:t>
      </w:r>
    </w:p>
    <w:p w14:paraId="61E8700B" w14:textId="3C44EB17" w:rsidR="00E62BD2" w:rsidRPr="00E62BD2" w:rsidRDefault="00E62BD2" w:rsidP="00E62BD2">
      <w:pPr>
        <w:pStyle w:val="EndNoteBibliography"/>
        <w:spacing w:after="0"/>
        <w:ind w:left="720" w:hanging="720"/>
      </w:pPr>
      <w:r w:rsidRPr="00E62BD2">
        <w:t>Aoun</w:t>
      </w:r>
      <w:r>
        <w:t xml:space="preserve"> </w:t>
      </w:r>
      <w:r w:rsidRPr="00E62BD2">
        <w:t xml:space="preserve">A, Darwish F &amp; Hamod N (2020). The Influence of the Gut Microbiome on Obesity in Adults and the Role of Probiotics, Prebiotics, and Synbiotics for Weight Loss. </w:t>
      </w:r>
      <w:r w:rsidRPr="00E62BD2">
        <w:rPr>
          <w:i/>
        </w:rPr>
        <w:t>Prev Nutr Food Sci,</w:t>
      </w:r>
      <w:r w:rsidRPr="00E62BD2">
        <w:t xml:space="preserve"> 25</w:t>
      </w:r>
      <w:r w:rsidRPr="00E62BD2">
        <w:rPr>
          <w:b/>
        </w:rPr>
        <w:t>,</w:t>
      </w:r>
      <w:r w:rsidRPr="00E62BD2">
        <w:t xml:space="preserve"> 113-123.</w:t>
      </w:r>
    </w:p>
    <w:p w14:paraId="7A3E7365" w14:textId="77777777" w:rsidR="00E62BD2" w:rsidRPr="00E62BD2" w:rsidRDefault="00E62BD2" w:rsidP="00E62BD2">
      <w:pPr>
        <w:pStyle w:val="EndNoteBibliography"/>
        <w:spacing w:after="0"/>
        <w:ind w:left="720" w:hanging="720"/>
      </w:pPr>
      <w:r w:rsidRPr="00E62BD2">
        <w:t xml:space="preserve">Arita M, Yoshida M, Hong S, Tjonahen E, Glickman Jn, Petasis Na, et al. (2005). Resolvin E1, an endogenous lipid mediator derived from omega-3 eicosapentaenoic acid, protects against 2,4,6-trinitrobenzene sulfonic acid-induced colitis. </w:t>
      </w:r>
      <w:r w:rsidRPr="00E62BD2">
        <w:rPr>
          <w:i/>
        </w:rPr>
        <w:t>Proc Natl Acad Sci,</w:t>
      </w:r>
      <w:r w:rsidRPr="00E62BD2">
        <w:t xml:space="preserve"> 102</w:t>
      </w:r>
      <w:r w:rsidRPr="00E62BD2">
        <w:rPr>
          <w:b/>
        </w:rPr>
        <w:t>,</w:t>
      </w:r>
      <w:r w:rsidRPr="00E62BD2">
        <w:t xml:space="preserve"> 7671-6.</w:t>
      </w:r>
    </w:p>
    <w:p w14:paraId="7E67A4E9" w14:textId="6EC72964" w:rsidR="00E62BD2" w:rsidRPr="00E62BD2" w:rsidRDefault="00E62BD2" w:rsidP="00E62BD2">
      <w:pPr>
        <w:pStyle w:val="EndNoteBibliography"/>
        <w:spacing w:after="0"/>
        <w:ind w:left="720" w:hanging="720"/>
      </w:pPr>
      <w:r w:rsidRPr="00E62BD2">
        <w:t>Arvind A, Osganian SA, Sjoquist</w:t>
      </w:r>
      <w:r w:rsidR="00371988">
        <w:t xml:space="preserve"> </w:t>
      </w:r>
      <w:r w:rsidRPr="00E62BD2">
        <w:t>J</w:t>
      </w:r>
      <w:r w:rsidR="00371988">
        <w:t>A</w:t>
      </w:r>
      <w:r w:rsidRPr="00E62BD2">
        <w:t>, Corey KE &amp; Simon</w:t>
      </w:r>
      <w:r w:rsidR="00371988">
        <w:t xml:space="preserve"> </w:t>
      </w:r>
      <w:r w:rsidRPr="00E62BD2">
        <w:t>T</w:t>
      </w:r>
      <w:r w:rsidR="00371988">
        <w:t xml:space="preserve">G </w:t>
      </w:r>
      <w:r w:rsidRPr="00E62BD2">
        <w:t xml:space="preserve">(2020). Epoxygenase-Derived Epoxyeicosatrienoic Acid Mediators Are Associated With Nonalcoholic Fatty Liver Disease, Nonalcoholic Steatohepatitis, and Fibrosis. </w:t>
      </w:r>
      <w:r w:rsidRPr="00E62BD2">
        <w:rPr>
          <w:i/>
        </w:rPr>
        <w:t>Gastroenterology,</w:t>
      </w:r>
      <w:r w:rsidRPr="00E62BD2">
        <w:t xml:space="preserve"> 159</w:t>
      </w:r>
      <w:r w:rsidRPr="00E62BD2">
        <w:rPr>
          <w:b/>
        </w:rPr>
        <w:t>,</w:t>
      </w:r>
      <w:r w:rsidRPr="00E62BD2">
        <w:t xml:space="preserve"> 2232-2234.e4.</w:t>
      </w:r>
    </w:p>
    <w:p w14:paraId="702F1164" w14:textId="5E97086A" w:rsidR="00E62BD2" w:rsidRPr="00A756BF" w:rsidRDefault="00E62BD2" w:rsidP="00E62BD2">
      <w:pPr>
        <w:pStyle w:val="EndNoteBibliography"/>
        <w:spacing w:after="0"/>
        <w:ind w:left="720" w:hanging="720"/>
        <w:rPr>
          <w:lang w:val="de-DE"/>
        </w:rPr>
      </w:pPr>
      <w:r w:rsidRPr="00E62BD2">
        <w:t>Avila-Roman</w:t>
      </w:r>
      <w:r w:rsidR="00371988">
        <w:t xml:space="preserve"> </w:t>
      </w:r>
      <w:r w:rsidRPr="00E62BD2">
        <w:t>J, Arreaza-Gil V, Cortes-Espinar</w:t>
      </w:r>
      <w:r w:rsidR="00371988">
        <w:t xml:space="preserve"> </w:t>
      </w:r>
      <w:r w:rsidRPr="00E62BD2">
        <w:t xml:space="preserve">AJ, Soliz-Rueda JR, Mulero M, Muguerza B, et al. (2021). Impact of gut microbiota on plasma oxylipins profile under healthy and obesogenic conditions. </w:t>
      </w:r>
      <w:r w:rsidRPr="00A756BF">
        <w:rPr>
          <w:i/>
          <w:lang w:val="de-DE"/>
        </w:rPr>
        <w:t>Clin Nutr,</w:t>
      </w:r>
      <w:r w:rsidRPr="00A756BF">
        <w:rPr>
          <w:lang w:val="de-DE"/>
        </w:rPr>
        <w:t xml:space="preserve"> 40</w:t>
      </w:r>
      <w:r w:rsidRPr="00A756BF">
        <w:rPr>
          <w:b/>
          <w:lang w:val="de-DE"/>
        </w:rPr>
        <w:t>,</w:t>
      </w:r>
      <w:r w:rsidRPr="00A756BF">
        <w:rPr>
          <w:lang w:val="de-DE"/>
        </w:rPr>
        <w:t xml:space="preserve"> 1475-1486.</w:t>
      </w:r>
    </w:p>
    <w:p w14:paraId="4B8F1A7C" w14:textId="704AEF60" w:rsidR="00E62BD2" w:rsidRPr="00E62BD2" w:rsidRDefault="00E62BD2" w:rsidP="00E62BD2">
      <w:pPr>
        <w:pStyle w:val="EndNoteBibliography"/>
        <w:spacing w:after="0"/>
        <w:ind w:left="720" w:hanging="720"/>
      </w:pPr>
      <w:r w:rsidRPr="00A756BF">
        <w:rPr>
          <w:lang w:val="de-DE"/>
        </w:rPr>
        <w:t>Bajzer M, Olivieri M, Haas MK, Pfluger P</w:t>
      </w:r>
      <w:r w:rsidR="00371988" w:rsidRPr="00A756BF">
        <w:rPr>
          <w:lang w:val="de-DE"/>
        </w:rPr>
        <w:t>T,</w:t>
      </w:r>
      <w:r w:rsidRPr="00A756BF">
        <w:rPr>
          <w:lang w:val="de-DE"/>
        </w:rPr>
        <w:t xml:space="preserve"> </w:t>
      </w:r>
      <w:r w:rsidR="00371988" w:rsidRPr="00A756BF">
        <w:rPr>
          <w:lang w:val="de-DE"/>
        </w:rPr>
        <w:t>Magrisso IJ,</w:t>
      </w:r>
      <w:r w:rsidRPr="00A756BF">
        <w:rPr>
          <w:lang w:val="de-DE"/>
        </w:rPr>
        <w:t xml:space="preserve"> Foster M</w:t>
      </w:r>
      <w:r w:rsidR="00371988" w:rsidRPr="00A756BF">
        <w:rPr>
          <w:lang w:val="de-DE"/>
        </w:rPr>
        <w:t>T</w:t>
      </w:r>
      <w:r w:rsidRPr="00A756BF">
        <w:rPr>
          <w:lang w:val="de-DE"/>
        </w:rPr>
        <w:t xml:space="preserve">, et al. </w:t>
      </w:r>
      <w:r w:rsidRPr="00E62BD2">
        <w:t xml:space="preserve">(2011). Cannabinoid receptor 1 (CB1) antagonism enhances glucose utilisation and activates brown adipose tissue in diet-induced obese mice. </w:t>
      </w:r>
      <w:r w:rsidRPr="00E62BD2">
        <w:rPr>
          <w:i/>
        </w:rPr>
        <w:t>Diabetologia,</w:t>
      </w:r>
      <w:r w:rsidRPr="00E62BD2">
        <w:t xml:space="preserve"> 54</w:t>
      </w:r>
      <w:r w:rsidRPr="00E62BD2">
        <w:rPr>
          <w:b/>
        </w:rPr>
        <w:t>,</w:t>
      </w:r>
      <w:r w:rsidRPr="00E62BD2">
        <w:t xml:space="preserve"> 3121–3131.</w:t>
      </w:r>
    </w:p>
    <w:p w14:paraId="40BE82EA" w14:textId="3BD823DF" w:rsidR="00E62BD2" w:rsidRPr="00E62BD2" w:rsidRDefault="00E62BD2" w:rsidP="00E62BD2">
      <w:pPr>
        <w:pStyle w:val="EndNoteBibliography"/>
        <w:spacing w:after="0"/>
        <w:ind w:left="720" w:hanging="720"/>
      </w:pPr>
      <w:r w:rsidRPr="00E62BD2">
        <w:t xml:space="preserve">Bazwinsky-Wutschke I, Zipprich A &amp; </w:t>
      </w:r>
      <w:r w:rsidR="00371988">
        <w:t xml:space="preserve">Dehghani </w:t>
      </w:r>
      <w:r w:rsidRPr="00E62BD2">
        <w:t xml:space="preserve">F (2019 ). Endocannabinoid System in Hepatic Glucose Metabolism, Fatty Liver Disease, and Cirrhosis. </w:t>
      </w:r>
      <w:r w:rsidRPr="00E62BD2">
        <w:rPr>
          <w:i/>
        </w:rPr>
        <w:t>Int J Mol Sci,</w:t>
      </w:r>
      <w:r w:rsidRPr="00E62BD2">
        <w:t xml:space="preserve"> 20</w:t>
      </w:r>
      <w:r w:rsidRPr="00E62BD2">
        <w:rPr>
          <w:b/>
        </w:rPr>
        <w:t>,</w:t>
      </w:r>
      <w:r w:rsidRPr="00E62BD2">
        <w:t xml:space="preserve"> 2516.</w:t>
      </w:r>
    </w:p>
    <w:p w14:paraId="34FAC52A" w14:textId="63B32172" w:rsidR="00E62BD2" w:rsidRPr="00E62BD2" w:rsidRDefault="00E62BD2" w:rsidP="00E62BD2">
      <w:pPr>
        <w:pStyle w:val="EndNoteBibliography"/>
        <w:spacing w:after="0"/>
        <w:ind w:left="720" w:hanging="720"/>
      </w:pPr>
      <w:r w:rsidRPr="00E62BD2">
        <w:t xml:space="preserve">Bernardini N, Colucci R, Mattii L, Segnani C, Fornai M &amp; De Giorgio R (2006). Constitutive expression of cyclooxygenase-2 in the neuromuscular compartment of normal human colon. . </w:t>
      </w:r>
      <w:r w:rsidRPr="00E62BD2">
        <w:rPr>
          <w:i/>
        </w:rPr>
        <w:t>Neurogastroenterol Motil août,</w:t>
      </w:r>
      <w:r w:rsidRPr="00E62BD2">
        <w:t xml:space="preserve"> 18</w:t>
      </w:r>
      <w:r w:rsidRPr="00E62BD2">
        <w:rPr>
          <w:b/>
        </w:rPr>
        <w:t>,</w:t>
      </w:r>
      <w:r w:rsidRPr="00E62BD2">
        <w:t xml:space="preserve"> 654–62.</w:t>
      </w:r>
    </w:p>
    <w:p w14:paraId="1F087EFE" w14:textId="4C0EA842" w:rsidR="00E62BD2" w:rsidRPr="00E62BD2" w:rsidRDefault="00E62BD2" w:rsidP="00E62BD2">
      <w:pPr>
        <w:pStyle w:val="EndNoteBibliography"/>
        <w:spacing w:after="0"/>
        <w:ind w:left="720" w:hanging="720"/>
      </w:pPr>
      <w:r w:rsidRPr="00E62BD2">
        <w:t>Borkowski K, Pedersen TL, Seyfried NT, Lah</w:t>
      </w:r>
      <w:r w:rsidR="00371988">
        <w:t xml:space="preserve"> </w:t>
      </w:r>
      <w:r w:rsidRPr="00E62BD2">
        <w:t xml:space="preserve">JJ, Levey AI, Hales CM, et al. (2021a). Association of plasma and CSF cytochrome P450, soluble epoxide hydrolase, and ethanolamide metabolism with Alzheimer’s disease. </w:t>
      </w:r>
      <w:r w:rsidRPr="00E62BD2">
        <w:rPr>
          <w:i/>
        </w:rPr>
        <w:t>Alzheimer's Research &amp; Therapy,</w:t>
      </w:r>
      <w:r w:rsidRPr="00E62BD2">
        <w:t xml:space="preserve"> 13</w:t>
      </w:r>
      <w:r w:rsidRPr="00E62BD2">
        <w:rPr>
          <w:b/>
        </w:rPr>
        <w:t>,</w:t>
      </w:r>
      <w:r w:rsidRPr="00E62BD2">
        <w:t xml:space="preserve"> 149.</w:t>
      </w:r>
    </w:p>
    <w:p w14:paraId="5636D02A" w14:textId="45FB38C1" w:rsidR="00E62BD2" w:rsidRPr="00E62BD2" w:rsidRDefault="00E62BD2" w:rsidP="00E62BD2">
      <w:pPr>
        <w:pStyle w:val="EndNoteBibliography"/>
        <w:spacing w:after="0"/>
        <w:ind w:left="720" w:hanging="720"/>
      </w:pPr>
      <w:r w:rsidRPr="00E62BD2">
        <w:t>Borkowski K, Taha AY, Pedersen TL, De Jager PL</w:t>
      </w:r>
      <w:r w:rsidR="00371988">
        <w:t xml:space="preserve">, </w:t>
      </w:r>
      <w:r w:rsidRPr="00E62BD2">
        <w:t xml:space="preserve">Bennett DA, Arnold M, et al. (2021b). Serum metabolomic biomarkers of perceptual speed in cognitively normal and mildly impaired subjects with fasting state stratification. </w:t>
      </w:r>
      <w:r w:rsidRPr="00E62BD2">
        <w:rPr>
          <w:i/>
        </w:rPr>
        <w:t>Scientific Reports,</w:t>
      </w:r>
      <w:r w:rsidRPr="00E62BD2">
        <w:t xml:space="preserve"> 11</w:t>
      </w:r>
      <w:r w:rsidR="00371988">
        <w:t>,</w:t>
      </w:r>
      <w:r w:rsidR="00371988" w:rsidRPr="00371988">
        <w:t xml:space="preserve"> 18964</w:t>
      </w:r>
      <w:r w:rsidRPr="00E62BD2">
        <w:t>.</w:t>
      </w:r>
    </w:p>
    <w:p w14:paraId="2C778E58" w14:textId="56E9333C" w:rsidR="00E62BD2" w:rsidRPr="00A756BF" w:rsidRDefault="00E62BD2" w:rsidP="00E62BD2">
      <w:pPr>
        <w:pStyle w:val="EndNoteBibliography"/>
        <w:spacing w:after="0"/>
        <w:ind w:left="720" w:hanging="720"/>
        <w:rPr>
          <w:lang w:val="de-DE"/>
        </w:rPr>
      </w:pPr>
      <w:r w:rsidRPr="00E62BD2">
        <w:t>Buckner T, Johnson</w:t>
      </w:r>
      <w:r w:rsidR="00371988">
        <w:t xml:space="preserve"> </w:t>
      </w:r>
      <w:r w:rsidRPr="00E62BD2">
        <w:t xml:space="preserve">RK, Vanderlinden LA, Carry PM, Romero A, Onengut-Gumuscu S, et al. (2023). Genome-wide analysis of oxylipins and oxylipin profiles in a pediatric population. </w:t>
      </w:r>
      <w:r w:rsidRPr="00A756BF">
        <w:rPr>
          <w:i/>
          <w:lang w:val="de-DE"/>
        </w:rPr>
        <w:t>Front Nutr,</w:t>
      </w:r>
      <w:r w:rsidRPr="00A756BF">
        <w:rPr>
          <w:lang w:val="de-DE"/>
        </w:rPr>
        <w:t xml:space="preserve"> 10</w:t>
      </w:r>
      <w:r w:rsidRPr="00A756BF">
        <w:rPr>
          <w:b/>
          <w:lang w:val="de-DE"/>
        </w:rPr>
        <w:t>,</w:t>
      </w:r>
      <w:r w:rsidRPr="00A756BF">
        <w:rPr>
          <w:lang w:val="de-DE"/>
        </w:rPr>
        <w:t xml:space="preserve"> 1040993.</w:t>
      </w:r>
    </w:p>
    <w:p w14:paraId="45152F80" w14:textId="79106788" w:rsidR="00E62BD2" w:rsidRPr="00E62BD2" w:rsidRDefault="00E62BD2" w:rsidP="00E62BD2">
      <w:pPr>
        <w:pStyle w:val="EndNoteBibliography"/>
        <w:spacing w:after="0"/>
        <w:ind w:left="720" w:hanging="720"/>
      </w:pPr>
      <w:r w:rsidRPr="00A756BF">
        <w:rPr>
          <w:lang w:val="de-DE"/>
        </w:rPr>
        <w:t xml:space="preserve">Cai W, Qiu T, Hu W &amp; Fang T (2024). </w:t>
      </w:r>
      <w:r w:rsidRPr="00E62BD2">
        <w:t xml:space="preserve">Changes in the intestinal microbiota of individuals with non-alcoholic fatty liver disease based on sequencing: An updated systematic review and meta-analysis. </w:t>
      </w:r>
      <w:r w:rsidRPr="00E62BD2">
        <w:rPr>
          <w:i/>
        </w:rPr>
        <w:t>PLoS One,</w:t>
      </w:r>
      <w:r w:rsidRPr="00E62BD2">
        <w:t xml:space="preserve"> 19</w:t>
      </w:r>
      <w:r w:rsidRPr="00E62BD2">
        <w:rPr>
          <w:b/>
        </w:rPr>
        <w:t>,</w:t>
      </w:r>
      <w:r w:rsidRPr="00E62BD2">
        <w:t xml:space="preserve"> e0299946.</w:t>
      </w:r>
    </w:p>
    <w:p w14:paraId="268A0993" w14:textId="5D0767A1" w:rsidR="00E62BD2" w:rsidRPr="00E62BD2" w:rsidRDefault="00E62BD2" w:rsidP="00E62BD2">
      <w:pPr>
        <w:pStyle w:val="EndNoteBibliography"/>
        <w:spacing w:after="0"/>
        <w:ind w:left="720" w:hanging="720"/>
      </w:pPr>
      <w:r w:rsidRPr="00E62BD2">
        <w:t xml:space="preserve">Campbell W, Gebremedhin D, Pratt P &amp; Harder D (1996). Identification of epoxyeicosatrienoic acids as endothelium-derived hyperpolarizing factors. </w:t>
      </w:r>
      <w:r w:rsidRPr="00E62BD2">
        <w:rPr>
          <w:i/>
        </w:rPr>
        <w:t>Circ Res,</w:t>
      </w:r>
      <w:r w:rsidRPr="00E62BD2">
        <w:t xml:space="preserve"> 78</w:t>
      </w:r>
      <w:r w:rsidRPr="00E62BD2">
        <w:rPr>
          <w:b/>
        </w:rPr>
        <w:t>,</w:t>
      </w:r>
      <w:r w:rsidRPr="00E62BD2">
        <w:t xml:space="preserve"> 415–23.</w:t>
      </w:r>
    </w:p>
    <w:p w14:paraId="28C75F21" w14:textId="03993C8C" w:rsidR="00C82D5E" w:rsidRPr="00E62BD2" w:rsidRDefault="00C82D5E" w:rsidP="00C82D5E">
      <w:pPr>
        <w:pStyle w:val="EndNoteBibliography"/>
        <w:spacing w:after="0"/>
        <w:ind w:left="720" w:hanging="720"/>
      </w:pPr>
      <w:r w:rsidRPr="00E62BD2">
        <w:lastRenderedPageBreak/>
        <w:t>Cani P</w:t>
      </w:r>
      <w:r>
        <w:t xml:space="preserve">D, Van Hul </w:t>
      </w:r>
      <w:r w:rsidRPr="00E62BD2">
        <w:t xml:space="preserve">M (2024). Gut microbiota in overweight and obesity: crosstalk with adipose tissue. </w:t>
      </w:r>
      <w:r w:rsidRPr="00E62BD2">
        <w:rPr>
          <w:i/>
        </w:rPr>
        <w:t>Nature Reviews Gastroenterology &amp; Hepatology,</w:t>
      </w:r>
      <w:r w:rsidRPr="00E62BD2">
        <w:t xml:space="preserve"> 21</w:t>
      </w:r>
      <w:r w:rsidRPr="00E62BD2">
        <w:rPr>
          <w:b/>
        </w:rPr>
        <w:t>,</w:t>
      </w:r>
      <w:r w:rsidRPr="00E62BD2">
        <w:t xml:space="preserve"> 164–183</w:t>
      </w:r>
      <w:r>
        <w:t>.</w:t>
      </w:r>
      <w:r w:rsidRPr="00E62BD2">
        <w:t xml:space="preserve"> </w:t>
      </w:r>
    </w:p>
    <w:p w14:paraId="384B0A6E" w14:textId="03BDCDB1" w:rsidR="00E62BD2" w:rsidRPr="00E62BD2" w:rsidRDefault="00E62BD2" w:rsidP="00E62BD2">
      <w:pPr>
        <w:pStyle w:val="EndNoteBibliography"/>
        <w:spacing w:after="0"/>
        <w:ind w:left="720" w:hanging="720"/>
      </w:pPr>
      <w:r w:rsidRPr="00E62BD2">
        <w:t>Caron A, Lee S, Elmquist Jk &amp; Gautron L (2018</w:t>
      </w:r>
      <w:r w:rsidR="00371988">
        <w:t>)</w:t>
      </w:r>
      <w:r w:rsidRPr="00E62BD2">
        <w:t xml:space="preserve">. Leptin and brain–adipose crosstalks. </w:t>
      </w:r>
      <w:r w:rsidRPr="00E62BD2">
        <w:rPr>
          <w:i/>
        </w:rPr>
        <w:t>Nat Rev Neurosci.,</w:t>
      </w:r>
      <w:r w:rsidRPr="00E62BD2">
        <w:t xml:space="preserve"> 19</w:t>
      </w:r>
      <w:r w:rsidRPr="00E62BD2">
        <w:rPr>
          <w:b/>
        </w:rPr>
        <w:t>,</w:t>
      </w:r>
      <w:r w:rsidRPr="00E62BD2">
        <w:t xml:space="preserve"> 153–165.</w:t>
      </w:r>
    </w:p>
    <w:p w14:paraId="5C8DBE5D" w14:textId="6F5E60F5" w:rsidR="00E62BD2" w:rsidRPr="00E62BD2" w:rsidRDefault="00E62BD2" w:rsidP="00E62BD2">
      <w:pPr>
        <w:pStyle w:val="EndNoteBibliography"/>
        <w:spacing w:after="0"/>
        <w:ind w:left="720" w:hanging="720"/>
      </w:pPr>
      <w:r w:rsidRPr="00E62BD2">
        <w:t xml:space="preserve">Cheng Y &amp; Liu J (2020). Effect of Lactobacillus rhamnosus GG on Energy Metabolism, Leptin Resistance, and Gut Microbiota in Mice with Diet-Induced Obesity. </w:t>
      </w:r>
      <w:r w:rsidRPr="00E62BD2">
        <w:rPr>
          <w:i/>
        </w:rPr>
        <w:t>Nutrients,</w:t>
      </w:r>
      <w:r w:rsidRPr="00E62BD2">
        <w:t xml:space="preserve"> 12</w:t>
      </w:r>
      <w:r w:rsidRPr="00E62BD2">
        <w:rPr>
          <w:b/>
        </w:rPr>
        <w:t>,</w:t>
      </w:r>
      <w:r w:rsidRPr="00E62BD2">
        <w:t xml:space="preserve"> 2557.</w:t>
      </w:r>
    </w:p>
    <w:p w14:paraId="61390B1B" w14:textId="0B705684" w:rsidR="00E62BD2" w:rsidRPr="00E62BD2" w:rsidRDefault="00E62BD2" w:rsidP="00E62BD2">
      <w:pPr>
        <w:pStyle w:val="EndNoteBibliography"/>
        <w:spacing w:after="0"/>
        <w:ind w:left="720" w:hanging="720"/>
      </w:pPr>
      <w:r w:rsidRPr="00E62BD2">
        <w:t xml:space="preserve">Chilton FH, Manichaikul A, Yang C, O'connor TD, Johnstone LM, Blomquist S, et al. (2021). Interpreting Clinical Trials With Omega-3 Supplements in the Context of Ancestry and FADS Genetic Variation. </w:t>
      </w:r>
      <w:r w:rsidRPr="00E62BD2">
        <w:rPr>
          <w:i/>
        </w:rPr>
        <w:t>Front Nutr,</w:t>
      </w:r>
      <w:r w:rsidRPr="00E62BD2">
        <w:t xml:space="preserve"> 8</w:t>
      </w:r>
      <w:r w:rsidRPr="00E62BD2">
        <w:rPr>
          <w:b/>
        </w:rPr>
        <w:t>,</w:t>
      </w:r>
      <w:r w:rsidRPr="00E62BD2">
        <w:t xml:space="preserve"> 808054.</w:t>
      </w:r>
    </w:p>
    <w:p w14:paraId="61030C37" w14:textId="4EAAB853" w:rsidR="00E62BD2" w:rsidRPr="00E62BD2" w:rsidRDefault="00E62BD2" w:rsidP="00E62BD2">
      <w:pPr>
        <w:pStyle w:val="EndNoteBibliography"/>
        <w:spacing w:after="0"/>
        <w:ind w:left="720" w:hanging="720"/>
      </w:pPr>
      <w:r w:rsidRPr="00E62BD2">
        <w:t xml:space="preserve">Claria J, Dalli J, Yacoubian S, Gao F &amp; Serhan CN (2012). Resolvin D1 and resolvin D2 govern local inflammatory tone in obese fat. </w:t>
      </w:r>
      <w:r w:rsidRPr="00E62BD2">
        <w:rPr>
          <w:i/>
        </w:rPr>
        <w:t>J Immunol,</w:t>
      </w:r>
      <w:r w:rsidRPr="00E62BD2">
        <w:t xml:space="preserve"> 189</w:t>
      </w:r>
      <w:r w:rsidRPr="00E62BD2">
        <w:rPr>
          <w:b/>
        </w:rPr>
        <w:t>,</w:t>
      </w:r>
      <w:r w:rsidRPr="00E62BD2">
        <w:t xml:space="preserve"> 2597-605.</w:t>
      </w:r>
    </w:p>
    <w:p w14:paraId="6CAEB8B8" w14:textId="5F6DFCD7" w:rsidR="00E62BD2" w:rsidRPr="00E62BD2" w:rsidRDefault="00E62BD2" w:rsidP="00E62BD2">
      <w:pPr>
        <w:pStyle w:val="EndNoteBibliography"/>
        <w:spacing w:after="0"/>
        <w:ind w:left="720" w:hanging="720"/>
      </w:pPr>
      <w:r w:rsidRPr="00E62BD2">
        <w:t xml:space="preserve">Crouch M. J, Kosaraju R, Guesdon W, Armstrong M, Reisdorph N, Jain R et al. (2018). Frontline Science: A reduction in DHA-derived mediators in male obesity contributes toward defects in select B cell subsets and circulating antibody. </w:t>
      </w:r>
      <w:r w:rsidRPr="00E62BD2">
        <w:rPr>
          <w:i/>
        </w:rPr>
        <w:t>J Leukoc Biol,</w:t>
      </w:r>
      <w:r w:rsidRPr="00E62BD2">
        <w:t xml:space="preserve"> 106</w:t>
      </w:r>
      <w:r w:rsidRPr="00E62BD2">
        <w:rPr>
          <w:b/>
        </w:rPr>
        <w:t>,</w:t>
      </w:r>
      <w:r w:rsidRPr="00E62BD2">
        <w:t xml:space="preserve"> 241–257.</w:t>
      </w:r>
    </w:p>
    <w:p w14:paraId="23C72B71" w14:textId="032FB515" w:rsidR="00E62BD2" w:rsidRPr="00E62BD2" w:rsidRDefault="00E62BD2" w:rsidP="00E62BD2">
      <w:pPr>
        <w:pStyle w:val="EndNoteBibliography"/>
        <w:spacing w:after="0"/>
        <w:ind w:left="720" w:hanging="720"/>
      </w:pPr>
      <w:r w:rsidRPr="00E62BD2">
        <w:t>De Bus</w:t>
      </w:r>
      <w:r w:rsidR="00C82D5E">
        <w:t xml:space="preserve"> </w:t>
      </w:r>
      <w:r w:rsidRPr="00E62BD2">
        <w:t xml:space="preserve">I, Witkamp R, Zuilhof H, Albada B &amp; Balvers M (2019). The role of n-3 PUFA-derived fatty acid derivatives and their oxygenated metabolites in the modulation of inflammation. </w:t>
      </w:r>
      <w:r w:rsidRPr="00E62BD2">
        <w:rPr>
          <w:i/>
        </w:rPr>
        <w:t>Prostaglandins Other Lipid Mediat,</w:t>
      </w:r>
      <w:r w:rsidRPr="00E62BD2">
        <w:t xml:space="preserve"> 144</w:t>
      </w:r>
      <w:r w:rsidRPr="00E62BD2">
        <w:rPr>
          <w:b/>
        </w:rPr>
        <w:t>,</w:t>
      </w:r>
      <w:r w:rsidRPr="00E62BD2">
        <w:t xml:space="preserve"> 106351</w:t>
      </w:r>
      <w:r w:rsidR="00177782">
        <w:t>.</w:t>
      </w:r>
      <w:r w:rsidRPr="00E62BD2">
        <w:t xml:space="preserve"> </w:t>
      </w:r>
    </w:p>
    <w:p w14:paraId="16241AC6" w14:textId="3A62F4ED" w:rsidR="00E62BD2" w:rsidRPr="00E62BD2" w:rsidRDefault="00E62BD2" w:rsidP="00E62BD2">
      <w:pPr>
        <w:pStyle w:val="EndNoteBibliography"/>
        <w:spacing w:after="0"/>
        <w:ind w:left="720" w:hanging="720"/>
      </w:pPr>
      <w:r w:rsidRPr="00E62BD2">
        <w:t xml:space="preserve">Dekkers J, Akkermans L &amp; Kroese A (1997). Effects of the inflammatory mediator prostaglandin E2 on myenteric neurons in Guinea pig ileum. </w:t>
      </w:r>
      <w:r w:rsidRPr="00E62BD2">
        <w:rPr>
          <w:i/>
        </w:rPr>
        <w:t>Am J Phys,</w:t>
      </w:r>
      <w:r w:rsidRPr="00E62BD2">
        <w:t xml:space="preserve"> 272</w:t>
      </w:r>
      <w:r w:rsidRPr="00E62BD2">
        <w:rPr>
          <w:b/>
        </w:rPr>
        <w:t>,</w:t>
      </w:r>
      <w:r w:rsidRPr="00E62BD2">
        <w:t xml:space="preserve"> G1451–6.</w:t>
      </w:r>
    </w:p>
    <w:p w14:paraId="6F5281DC" w14:textId="5F0C3A3F" w:rsidR="00E62BD2" w:rsidRPr="00E62BD2" w:rsidRDefault="00E62BD2" w:rsidP="00E62BD2">
      <w:pPr>
        <w:pStyle w:val="EndNoteBibliography"/>
        <w:spacing w:after="0"/>
        <w:ind w:left="720" w:hanging="720"/>
      </w:pPr>
      <w:r w:rsidRPr="00E62BD2">
        <w:t xml:space="preserve">Devassy JG, Leng S, Gabbs M, Monirujjaman M &amp; Aukema HM (2016). Omega-3 Polyunsaturated Fatty Acids and Oxylipins in Neuroinflammation and Management of Alzheimer Disease. </w:t>
      </w:r>
      <w:r w:rsidRPr="00E62BD2">
        <w:rPr>
          <w:i/>
        </w:rPr>
        <w:t>Advances in Nutrition,</w:t>
      </w:r>
      <w:r w:rsidRPr="00E62BD2">
        <w:t xml:space="preserve"> 7</w:t>
      </w:r>
      <w:r w:rsidRPr="00E62BD2">
        <w:rPr>
          <w:b/>
        </w:rPr>
        <w:t>,</w:t>
      </w:r>
      <w:r w:rsidRPr="00E62BD2">
        <w:t xml:space="preserve"> 905-916.</w:t>
      </w:r>
    </w:p>
    <w:p w14:paraId="483B6600" w14:textId="2DE86F90" w:rsidR="00E62BD2" w:rsidRPr="00E62BD2" w:rsidRDefault="00E62BD2" w:rsidP="00E62BD2">
      <w:pPr>
        <w:pStyle w:val="EndNoteBibliography"/>
        <w:spacing w:after="0"/>
        <w:ind w:left="720" w:hanging="720"/>
      </w:pPr>
      <w:r w:rsidRPr="00E62BD2">
        <w:t xml:space="preserve">Duca F, Gerard P, Covasa M &amp; Lepage P (2014). Metabolic interplay between gut bacteria and their host. </w:t>
      </w:r>
      <w:r w:rsidRPr="00E62BD2">
        <w:rPr>
          <w:i/>
        </w:rPr>
        <w:t>Front Horm Res,</w:t>
      </w:r>
      <w:r w:rsidRPr="00E62BD2">
        <w:t xml:space="preserve"> 42</w:t>
      </w:r>
      <w:r w:rsidRPr="00E62BD2">
        <w:rPr>
          <w:b/>
        </w:rPr>
        <w:t>,</w:t>
      </w:r>
      <w:r w:rsidRPr="00E62BD2">
        <w:t xml:space="preserve"> 73-82.</w:t>
      </w:r>
    </w:p>
    <w:p w14:paraId="0232B274" w14:textId="45037DCB" w:rsidR="00E62BD2" w:rsidRPr="00E62BD2" w:rsidRDefault="00E62BD2" w:rsidP="00E62BD2">
      <w:pPr>
        <w:pStyle w:val="EndNoteBibliography"/>
        <w:spacing w:after="0"/>
        <w:ind w:left="720" w:hanging="720"/>
      </w:pPr>
      <w:r w:rsidRPr="00E62BD2">
        <w:t xml:space="preserve">Dutta P, Courties G, Wei Y, Leuschner F, Gorbatov R, Robbins CS, et al. (2012). Myocardial infarction accelerates atherosclerosis. </w:t>
      </w:r>
      <w:r w:rsidRPr="00E62BD2">
        <w:rPr>
          <w:i/>
        </w:rPr>
        <w:t>Nature,</w:t>
      </w:r>
      <w:r w:rsidRPr="00E62BD2">
        <w:t xml:space="preserve"> 487</w:t>
      </w:r>
      <w:r w:rsidRPr="00E62BD2">
        <w:rPr>
          <w:b/>
        </w:rPr>
        <w:t>,</w:t>
      </w:r>
      <w:r w:rsidRPr="00E62BD2">
        <w:t xml:space="preserve"> 325-9.</w:t>
      </w:r>
    </w:p>
    <w:p w14:paraId="68B08787" w14:textId="73BCB987" w:rsidR="00E62BD2" w:rsidRPr="00E62BD2" w:rsidRDefault="00E62BD2" w:rsidP="00E62BD2">
      <w:pPr>
        <w:pStyle w:val="EndNoteBibliography"/>
        <w:spacing w:after="0"/>
        <w:ind w:left="720" w:hanging="720"/>
      </w:pPr>
      <w:r w:rsidRPr="00E62BD2">
        <w:t xml:space="preserve">Dyall SC, Balas L, Bazan NG, Brenna JT, Chiang N, Da Costa Souza F, et al. (2022). Polyunsaturated fatty acids and fatty acid-derived lipid mediators: Recent advances in the understanding of their biosynthesis, structures, and functions. </w:t>
      </w:r>
      <w:r w:rsidRPr="00E62BD2">
        <w:rPr>
          <w:i/>
        </w:rPr>
        <w:t>Progress in Lipid Research,</w:t>
      </w:r>
      <w:r w:rsidRPr="00E62BD2">
        <w:t xml:space="preserve"> 86</w:t>
      </w:r>
      <w:r w:rsidRPr="00E62BD2">
        <w:rPr>
          <w:b/>
        </w:rPr>
        <w:t>,</w:t>
      </w:r>
      <w:r w:rsidRPr="00E62BD2">
        <w:t xml:space="preserve"> 101165.</w:t>
      </w:r>
    </w:p>
    <w:p w14:paraId="294840A7" w14:textId="6839A8C1" w:rsidR="00E62BD2" w:rsidRPr="00E62BD2" w:rsidRDefault="00E62BD2" w:rsidP="00E62BD2">
      <w:pPr>
        <w:pStyle w:val="EndNoteBibliography"/>
        <w:spacing w:after="0"/>
        <w:ind w:left="720" w:hanging="720"/>
      </w:pPr>
      <w:r w:rsidRPr="00E62BD2">
        <w:t xml:space="preserve">Emami H, Singh P, Macnabb M, Vucic E, Lavender Z, Rudd JH, et al. (2015). Splenic metabolic activity predicts risk of future cardiovascular events: demonstration of a cardiosplenic axis in humans. </w:t>
      </w:r>
      <w:r w:rsidRPr="00E62BD2">
        <w:rPr>
          <w:i/>
        </w:rPr>
        <w:t>JACC Cardiovasc Imaging,</w:t>
      </w:r>
      <w:r w:rsidRPr="00E62BD2">
        <w:t xml:space="preserve"> 8</w:t>
      </w:r>
      <w:r w:rsidRPr="00E62BD2">
        <w:rPr>
          <w:b/>
        </w:rPr>
        <w:t>,</w:t>
      </w:r>
      <w:r w:rsidRPr="00E62BD2">
        <w:t xml:space="preserve"> 121-30.</w:t>
      </w:r>
    </w:p>
    <w:p w14:paraId="15B2E8B5" w14:textId="1C36C785" w:rsidR="00E62BD2" w:rsidRPr="00E62BD2" w:rsidRDefault="00E62BD2" w:rsidP="00E62BD2">
      <w:pPr>
        <w:pStyle w:val="EndNoteBibliography"/>
        <w:spacing w:after="0"/>
        <w:ind w:left="720" w:hanging="720"/>
      </w:pPr>
      <w:r w:rsidRPr="00E62BD2">
        <w:t>Everard A, Plovier H, Rastelli M</w:t>
      </w:r>
      <w:r w:rsidR="00C82D5E">
        <w:t xml:space="preserve">, </w:t>
      </w:r>
      <w:r w:rsidR="00C82D5E" w:rsidRPr="00C82D5E">
        <w:t xml:space="preserve">Van Hul </w:t>
      </w:r>
      <w:r w:rsidR="00C82D5E">
        <w:t>M</w:t>
      </w:r>
      <w:r w:rsidR="00C82D5E" w:rsidRPr="00C82D5E">
        <w:t>, de Wouters d'Oplinter</w:t>
      </w:r>
      <w:r w:rsidR="00C82D5E">
        <w:t xml:space="preserve"> &amp;</w:t>
      </w:r>
      <w:r w:rsidR="00C82D5E" w:rsidRPr="00C82D5E">
        <w:t xml:space="preserve"> Geurts</w:t>
      </w:r>
      <w:r w:rsidR="00C82D5E">
        <w:t xml:space="preserve"> L </w:t>
      </w:r>
      <w:r w:rsidRPr="00E62BD2">
        <w:t xml:space="preserve">(2019). Intestinal epithelial N-acylphosphatidylethanolamine phospholipase D links dietary fat to metabolic adaptations in obesity and steatosis. </w:t>
      </w:r>
      <w:r w:rsidRPr="00E62BD2">
        <w:rPr>
          <w:i/>
        </w:rPr>
        <w:t>Nat Commun,</w:t>
      </w:r>
      <w:r w:rsidRPr="00E62BD2">
        <w:t xml:space="preserve"> 10</w:t>
      </w:r>
      <w:r w:rsidR="00C82D5E">
        <w:t>, 457</w:t>
      </w:r>
      <w:r w:rsidRPr="00E62BD2">
        <w:t>.</w:t>
      </w:r>
    </w:p>
    <w:p w14:paraId="18D45479" w14:textId="59B0F023" w:rsidR="00E62BD2" w:rsidRPr="00E62BD2" w:rsidRDefault="00E62BD2" w:rsidP="00E62BD2">
      <w:pPr>
        <w:pStyle w:val="EndNoteBibliography"/>
        <w:spacing w:after="0"/>
        <w:ind w:left="720" w:hanging="720"/>
      </w:pPr>
      <w:r w:rsidRPr="00E62BD2">
        <w:t>Fisk HL, Childs</w:t>
      </w:r>
      <w:r w:rsidR="00CC6C55">
        <w:t xml:space="preserve"> </w:t>
      </w:r>
      <w:r w:rsidRPr="00E62BD2">
        <w:t xml:space="preserve">CE, Miles EA, Ayres R, Noakes PS, Paras-Chavez </w:t>
      </w:r>
      <w:r w:rsidR="00CC6C55">
        <w:t>C</w:t>
      </w:r>
      <w:r w:rsidRPr="00E62BD2">
        <w:t xml:space="preserve"> et al. (2021). Dysregulation of endocannabinoid concentrations in human subcutaneous adipose tissue in obesity and modulation by omega-3 polyunsaturated fatty acids. </w:t>
      </w:r>
      <w:r w:rsidRPr="00E62BD2">
        <w:rPr>
          <w:i/>
        </w:rPr>
        <w:t>Clin Sci (Lond),</w:t>
      </w:r>
      <w:r w:rsidRPr="00E62BD2">
        <w:t xml:space="preserve"> 135</w:t>
      </w:r>
      <w:r w:rsidRPr="00E62BD2">
        <w:rPr>
          <w:b/>
        </w:rPr>
        <w:t>,</w:t>
      </w:r>
      <w:r w:rsidRPr="00E62BD2">
        <w:t xml:space="preserve"> 185-200.</w:t>
      </w:r>
    </w:p>
    <w:p w14:paraId="19BEE7A7" w14:textId="4B6AC268" w:rsidR="00E62BD2" w:rsidRPr="00E62BD2" w:rsidRDefault="00E62BD2" w:rsidP="00E62BD2">
      <w:pPr>
        <w:pStyle w:val="EndNoteBibliography"/>
        <w:spacing w:after="0"/>
        <w:ind w:left="720" w:hanging="720"/>
      </w:pPr>
      <w:r w:rsidRPr="00E62BD2">
        <w:t>Fisk</w:t>
      </w:r>
      <w:r w:rsidR="00CC6C55">
        <w:t xml:space="preserve"> </w:t>
      </w:r>
      <w:r w:rsidRPr="00E62BD2">
        <w:t>HL, Childs</w:t>
      </w:r>
      <w:r w:rsidR="00CC6C55">
        <w:t xml:space="preserve"> </w:t>
      </w:r>
      <w:r w:rsidRPr="00E62BD2">
        <w:t>CE, Miles</w:t>
      </w:r>
      <w:r w:rsidR="00CC6C55">
        <w:t xml:space="preserve"> </w:t>
      </w:r>
      <w:r w:rsidRPr="00E62BD2">
        <w:t>EA, Ayres R</w:t>
      </w:r>
      <w:r w:rsidR="00CC6C55">
        <w:t>,</w:t>
      </w:r>
      <w:r w:rsidRPr="00E62BD2">
        <w:t xml:space="preserve"> Noakes PS, Paras-Chavez C et al. (2022). Modification of subcutaneous white adipose tissue inflammation by omega-3 fatty acids is limited in human obesity-a double blind, randomised clinical trial. </w:t>
      </w:r>
      <w:r w:rsidRPr="00E62BD2">
        <w:rPr>
          <w:i/>
        </w:rPr>
        <w:t>EBioMedicine,</w:t>
      </w:r>
      <w:r w:rsidRPr="00E62BD2">
        <w:t xml:space="preserve"> 77</w:t>
      </w:r>
      <w:r w:rsidRPr="00E62BD2">
        <w:rPr>
          <w:b/>
        </w:rPr>
        <w:t>,</w:t>
      </w:r>
      <w:r w:rsidRPr="00E62BD2">
        <w:t xml:space="preserve"> 103909.</w:t>
      </w:r>
    </w:p>
    <w:p w14:paraId="374900EE" w14:textId="323236BD" w:rsidR="00E62BD2" w:rsidRPr="00A756BF" w:rsidRDefault="00E62BD2" w:rsidP="00E62BD2">
      <w:pPr>
        <w:pStyle w:val="EndNoteBibliography"/>
        <w:spacing w:after="0"/>
        <w:ind w:left="720" w:hanging="720"/>
        <w:rPr>
          <w:lang w:val="de-DE"/>
        </w:rPr>
      </w:pPr>
      <w:r w:rsidRPr="00E62BD2">
        <w:t xml:space="preserve">Fornai M, Blandizzi C, Colucci R, Antonioli L, Bernardini N &amp; Segnani C (2005). Role of cyclooxygenases 1 and 2 in the modulation of neuromuscular functions in the distal colon of humans and mice. . </w:t>
      </w:r>
      <w:r w:rsidRPr="00A756BF">
        <w:rPr>
          <w:i/>
          <w:lang w:val="de-DE"/>
        </w:rPr>
        <w:t>Gut Microbes,</w:t>
      </w:r>
      <w:r w:rsidRPr="00A756BF">
        <w:rPr>
          <w:lang w:val="de-DE"/>
        </w:rPr>
        <w:t xml:space="preserve"> 54</w:t>
      </w:r>
      <w:r w:rsidRPr="00A756BF">
        <w:rPr>
          <w:b/>
          <w:lang w:val="de-DE"/>
        </w:rPr>
        <w:t>,</w:t>
      </w:r>
      <w:r w:rsidRPr="00A756BF">
        <w:rPr>
          <w:lang w:val="de-DE"/>
        </w:rPr>
        <w:t xml:space="preserve"> 608–16.</w:t>
      </w:r>
    </w:p>
    <w:p w14:paraId="5A07BE45" w14:textId="7CF0852E" w:rsidR="00E62BD2" w:rsidRPr="00A756BF" w:rsidRDefault="00E62BD2" w:rsidP="00E62BD2">
      <w:pPr>
        <w:pStyle w:val="EndNoteBibliography"/>
        <w:spacing w:after="0"/>
        <w:ind w:left="720" w:hanging="720"/>
        <w:rPr>
          <w:lang w:val="de-DE"/>
        </w:rPr>
      </w:pPr>
      <w:r w:rsidRPr="00A756BF">
        <w:rPr>
          <w:lang w:val="de-DE"/>
        </w:rPr>
        <w:t xml:space="preserve">Friedman ES, Li Y, Shen TD, Jiang J, Chau L, Adorini L et al. </w:t>
      </w:r>
      <w:r w:rsidRPr="00E62BD2">
        <w:t xml:space="preserve">(2018). FXR-Dependent Modulation of the Human Small Intestinal Microbiome by the Bile Acid Derivative Obeticholic Acid. </w:t>
      </w:r>
      <w:r w:rsidRPr="00A756BF">
        <w:rPr>
          <w:i/>
          <w:lang w:val="de-DE"/>
        </w:rPr>
        <w:t>Gastroenterology,</w:t>
      </w:r>
      <w:r w:rsidRPr="00A756BF">
        <w:rPr>
          <w:lang w:val="de-DE"/>
        </w:rPr>
        <w:t xml:space="preserve"> 155</w:t>
      </w:r>
      <w:r w:rsidRPr="00A756BF">
        <w:rPr>
          <w:b/>
          <w:lang w:val="de-DE"/>
        </w:rPr>
        <w:t>,</w:t>
      </w:r>
      <w:r w:rsidRPr="00A756BF">
        <w:rPr>
          <w:lang w:val="de-DE"/>
        </w:rPr>
        <w:t xml:space="preserve"> 1741-1752 e5.</w:t>
      </w:r>
    </w:p>
    <w:p w14:paraId="0EE21F44" w14:textId="34651C76" w:rsidR="00E62BD2" w:rsidRPr="00E62BD2" w:rsidRDefault="00E62BD2" w:rsidP="00E62BD2">
      <w:pPr>
        <w:pStyle w:val="EndNoteBibliography"/>
        <w:spacing w:after="0"/>
        <w:ind w:left="720" w:hanging="720"/>
      </w:pPr>
      <w:r w:rsidRPr="00A756BF">
        <w:rPr>
          <w:lang w:val="de-DE"/>
        </w:rPr>
        <w:t xml:space="preserve">Frieling T, Rupprecht C, Kroese A &amp; Schemann M. (1994). </w:t>
      </w:r>
      <w:r w:rsidRPr="00E62BD2">
        <w:t xml:space="preserve">Effects of the inflammatory mediator prostaglandin D2 on submucosal neurons and secretion in Guinea pig colon. </w:t>
      </w:r>
      <w:r w:rsidRPr="00E62BD2">
        <w:rPr>
          <w:i/>
        </w:rPr>
        <w:t>Am J Phys,</w:t>
      </w:r>
      <w:r w:rsidRPr="00E62BD2">
        <w:t xml:space="preserve"> 266</w:t>
      </w:r>
      <w:r w:rsidRPr="00E62BD2">
        <w:rPr>
          <w:b/>
        </w:rPr>
        <w:t>,</w:t>
      </w:r>
      <w:r w:rsidRPr="00E62BD2">
        <w:t xml:space="preserve"> 132–9.</w:t>
      </w:r>
    </w:p>
    <w:p w14:paraId="11B6E8EE" w14:textId="3F7C2C58" w:rsidR="00E62BD2" w:rsidRPr="00E62BD2" w:rsidRDefault="00E62BD2" w:rsidP="00E62BD2">
      <w:pPr>
        <w:pStyle w:val="EndNoteBibliography"/>
        <w:spacing w:after="0"/>
        <w:ind w:left="720" w:hanging="720"/>
      </w:pPr>
      <w:r w:rsidRPr="00E62BD2">
        <w:lastRenderedPageBreak/>
        <w:t xml:space="preserve">Fuchs CD &amp; Trauner M (2022). Role of bile acids and their receptors in gastrointestinal and hepatic pathophysiology. </w:t>
      </w:r>
      <w:r w:rsidRPr="00E62BD2">
        <w:rPr>
          <w:i/>
        </w:rPr>
        <w:t>Review Nat Rev Gastroenterol Hepatol,</w:t>
      </w:r>
      <w:r w:rsidRPr="00E62BD2">
        <w:t xml:space="preserve"> 19</w:t>
      </w:r>
      <w:r w:rsidRPr="00E62BD2">
        <w:rPr>
          <w:b/>
        </w:rPr>
        <w:t>,</w:t>
      </w:r>
      <w:r w:rsidRPr="00E62BD2">
        <w:t xml:space="preserve"> 432-450.</w:t>
      </w:r>
    </w:p>
    <w:p w14:paraId="06B5DFF3" w14:textId="44239C7F" w:rsidR="00E62BD2" w:rsidRPr="00E62BD2" w:rsidRDefault="00E62BD2" w:rsidP="00CC6C55">
      <w:pPr>
        <w:pStyle w:val="EndNoteBibliography"/>
        <w:spacing w:after="0"/>
        <w:ind w:left="720" w:hanging="720"/>
      </w:pPr>
      <w:r w:rsidRPr="00E62BD2">
        <w:t xml:space="preserve">Gabbs M, Zahradka P, Taylor CG &amp; Aukema HM (2021). Time Course and Sex Effects of α-Linolenic Acid-Rich and DHA-Rich Supplements on Human Plasma Oxylipins: A Randomized Double-Blind Crossover Trial. </w:t>
      </w:r>
      <w:r w:rsidRPr="00E62BD2">
        <w:rPr>
          <w:i/>
        </w:rPr>
        <w:t>The Journal of Nutrition,</w:t>
      </w:r>
      <w:r w:rsidRPr="00E62BD2">
        <w:t xml:space="preserve"> 151</w:t>
      </w:r>
      <w:r w:rsidRPr="00E62BD2">
        <w:rPr>
          <w:b/>
        </w:rPr>
        <w:t>,</w:t>
      </w:r>
      <w:r w:rsidRPr="00E62BD2">
        <w:t xml:space="preserve"> 513-522.</w:t>
      </w:r>
    </w:p>
    <w:p w14:paraId="457C7492" w14:textId="5BAB96B6" w:rsidR="00E62BD2" w:rsidRPr="00E62BD2" w:rsidRDefault="00E62BD2" w:rsidP="00E62BD2">
      <w:pPr>
        <w:pStyle w:val="EndNoteBibliography"/>
        <w:spacing w:after="0"/>
        <w:ind w:left="720" w:hanging="720"/>
      </w:pPr>
      <w:r w:rsidRPr="00E62BD2">
        <w:t>Garcia-Jaramillo M, Lytle KA</w:t>
      </w:r>
      <w:r w:rsidR="00CC6C55">
        <w:t>,</w:t>
      </w:r>
      <w:r w:rsidRPr="00E62BD2">
        <w:t xml:space="preserve"> Spooner MH &amp; Jump DB (2019). A Lipidomic Analysis of Docosahexaenoic Acid (22:6, omega3) Mediated Attenuation of Western Diet Induced Nonalcoholic Steatohepatitis in Male Ldlr (-/-) Mice. </w:t>
      </w:r>
      <w:r w:rsidRPr="00E62BD2">
        <w:rPr>
          <w:i/>
        </w:rPr>
        <w:t>Metabolites,</w:t>
      </w:r>
      <w:r w:rsidRPr="00E62BD2">
        <w:t xml:space="preserve"> 9</w:t>
      </w:r>
      <w:r w:rsidR="00CC6C55">
        <w:t>, 252</w:t>
      </w:r>
      <w:r w:rsidRPr="00E62BD2">
        <w:t>.</w:t>
      </w:r>
    </w:p>
    <w:p w14:paraId="2B534346" w14:textId="2387E052" w:rsidR="00E62BD2" w:rsidRPr="00E62BD2" w:rsidRDefault="00E62BD2" w:rsidP="00E62BD2">
      <w:pPr>
        <w:pStyle w:val="EndNoteBibliography"/>
        <w:spacing w:after="0"/>
        <w:ind w:left="720" w:hanging="720"/>
      </w:pPr>
      <w:r w:rsidRPr="00E62BD2">
        <w:t xml:space="preserve">Gerhardt S &amp; Mohajeri M (2018). Changes of Colonic Bacterial Composition in Parkinson’s Disease and Other Neurodegenerative Diseases. </w:t>
      </w:r>
      <w:r w:rsidRPr="00E62BD2">
        <w:rPr>
          <w:i/>
        </w:rPr>
        <w:t>Nutrients,</w:t>
      </w:r>
      <w:r w:rsidRPr="00E62BD2">
        <w:t xml:space="preserve"> 10</w:t>
      </w:r>
      <w:r w:rsidRPr="00E62BD2">
        <w:rPr>
          <w:b/>
        </w:rPr>
        <w:t>,</w:t>
      </w:r>
      <w:r w:rsidRPr="00E62BD2">
        <w:t xml:space="preserve"> 708.</w:t>
      </w:r>
    </w:p>
    <w:p w14:paraId="619D7265" w14:textId="7EB3CFDE" w:rsidR="00E62BD2" w:rsidRPr="00E62BD2" w:rsidRDefault="00E62BD2" w:rsidP="00E62BD2">
      <w:pPr>
        <w:pStyle w:val="EndNoteBibliography"/>
        <w:spacing w:after="0"/>
        <w:ind w:left="720" w:hanging="720"/>
      </w:pPr>
      <w:r w:rsidRPr="00E62BD2">
        <w:t>Goetzl E</w:t>
      </w:r>
      <w:r w:rsidR="00CC6C55">
        <w:t>J</w:t>
      </w:r>
      <w:r w:rsidRPr="00E62BD2">
        <w:t>, P</w:t>
      </w:r>
      <w:r w:rsidR="00CC6C55">
        <w:t>ickett</w:t>
      </w:r>
      <w:r w:rsidRPr="00E62BD2">
        <w:t xml:space="preserve"> W</w:t>
      </w:r>
      <w:r w:rsidR="00CC6C55">
        <w:t>C</w:t>
      </w:r>
      <w:r w:rsidRPr="00E62BD2">
        <w:t xml:space="preserve"> (1980). The human PMN leukocyte chemotactic activity of complex hydroxy-eicosatetraenoic acids (HETEs). </w:t>
      </w:r>
      <w:r w:rsidRPr="00E62BD2">
        <w:rPr>
          <w:i/>
        </w:rPr>
        <w:t>J Immunol,</w:t>
      </w:r>
      <w:r w:rsidRPr="00E62BD2">
        <w:t xml:space="preserve"> 125</w:t>
      </w:r>
      <w:r w:rsidRPr="00E62BD2">
        <w:rPr>
          <w:b/>
        </w:rPr>
        <w:t>,</w:t>
      </w:r>
      <w:r w:rsidRPr="00E62BD2">
        <w:t xml:space="preserve"> 1789–91.</w:t>
      </w:r>
    </w:p>
    <w:p w14:paraId="016877F2" w14:textId="1E3F6595" w:rsidR="00E62BD2" w:rsidRPr="00E62BD2" w:rsidRDefault="00E62BD2" w:rsidP="005225DC">
      <w:pPr>
        <w:pStyle w:val="EndNoteBibliography"/>
        <w:spacing w:after="0"/>
        <w:ind w:left="720" w:hanging="720"/>
      </w:pPr>
      <w:r w:rsidRPr="00E62BD2">
        <w:t>Goldma</w:t>
      </w:r>
      <w:r w:rsidR="005225DC">
        <w:t>n</w:t>
      </w:r>
      <w:r w:rsidRPr="00E62BD2">
        <w:t xml:space="preserve"> D, Pickett W &amp; Goetzl E (1983). Human neutrophil chemotactic and degranulating activities of leukotriene B5 (LTB5) derived from eicosapentaenoic acid. </w:t>
      </w:r>
      <w:r w:rsidRPr="00E62BD2">
        <w:rPr>
          <w:i/>
        </w:rPr>
        <w:t>Biochem Biophys Res Commun,</w:t>
      </w:r>
      <w:r w:rsidRPr="00E62BD2">
        <w:t xml:space="preserve"> 117</w:t>
      </w:r>
      <w:r w:rsidRPr="00E62BD2">
        <w:rPr>
          <w:b/>
        </w:rPr>
        <w:t>,</w:t>
      </w:r>
      <w:r w:rsidRPr="00E62BD2">
        <w:t xml:space="preserve"> 282–8.</w:t>
      </w:r>
    </w:p>
    <w:p w14:paraId="2FDF2342" w14:textId="6692C8B1" w:rsidR="00E62BD2" w:rsidRPr="00E62BD2" w:rsidRDefault="00E62BD2" w:rsidP="00E62BD2">
      <w:pPr>
        <w:pStyle w:val="EndNoteBibliography"/>
        <w:spacing w:after="0"/>
        <w:ind w:left="720" w:hanging="720"/>
      </w:pPr>
      <w:r w:rsidRPr="00E62BD2">
        <w:t xml:space="preserve">Gonzalez-Periz A, Planaguma A, Gronert K, Miquel R, Lopez-Parra M, Titos E, et al. (2006). Docosahexaenoic acid (DHA) blunts liver injury by conversion to protective lipid mediators: protectin D1 and 17S-hydroxy-DHA. </w:t>
      </w:r>
      <w:r w:rsidRPr="00E62BD2">
        <w:rPr>
          <w:i/>
        </w:rPr>
        <w:t>FASEB J,</w:t>
      </w:r>
      <w:r w:rsidRPr="00E62BD2">
        <w:t xml:space="preserve"> 20</w:t>
      </w:r>
      <w:r w:rsidRPr="00E62BD2">
        <w:rPr>
          <w:b/>
        </w:rPr>
        <w:t>,</w:t>
      </w:r>
      <w:r w:rsidRPr="00E62BD2">
        <w:t xml:space="preserve"> 2537-9.</w:t>
      </w:r>
    </w:p>
    <w:p w14:paraId="54784D62" w14:textId="2F5B980D" w:rsidR="00E62BD2" w:rsidRPr="00E62BD2" w:rsidRDefault="00E62BD2" w:rsidP="00E62BD2">
      <w:pPr>
        <w:pStyle w:val="EndNoteBibliography"/>
        <w:spacing w:after="0"/>
        <w:ind w:left="720" w:hanging="720"/>
      </w:pPr>
      <w:r w:rsidRPr="00E62BD2">
        <w:t xml:space="preserve">Guida F, Turco F, Iannotta M, De Gregorio D, Palumbo I, Sarnelli G, et al. (2018). Antibiotic-induced microbiota perturbation causes gut endocannabinoidome changes, hippocampal neuroglial reorganization and depression in mice. </w:t>
      </w:r>
      <w:r w:rsidRPr="00E62BD2">
        <w:rPr>
          <w:i/>
        </w:rPr>
        <w:t>Brain Behav Immun,</w:t>
      </w:r>
      <w:r w:rsidRPr="00E62BD2">
        <w:t xml:space="preserve"> 67</w:t>
      </w:r>
      <w:r w:rsidRPr="00E62BD2">
        <w:rPr>
          <w:b/>
        </w:rPr>
        <w:t>,</w:t>
      </w:r>
      <w:r w:rsidRPr="00E62BD2">
        <w:t xml:space="preserve"> 230–245.</w:t>
      </w:r>
    </w:p>
    <w:p w14:paraId="4EA348A9" w14:textId="548674A9" w:rsidR="00E62BD2" w:rsidRPr="00E62BD2" w:rsidRDefault="00E62BD2" w:rsidP="00E62BD2">
      <w:pPr>
        <w:pStyle w:val="EndNoteBibliography"/>
        <w:spacing w:after="0"/>
        <w:ind w:left="720" w:hanging="720"/>
      </w:pPr>
      <w:r w:rsidRPr="00E62BD2">
        <w:t>Halade G</w:t>
      </w:r>
      <w:r w:rsidR="00CC6C55">
        <w:t>V</w:t>
      </w:r>
      <w:r w:rsidRPr="00E62BD2">
        <w:t>, Norris P</w:t>
      </w:r>
      <w:r w:rsidR="00CC6C55">
        <w:t>C</w:t>
      </w:r>
      <w:r w:rsidRPr="00E62BD2">
        <w:t>, Kain V, Serhan C</w:t>
      </w:r>
      <w:r w:rsidR="00CC6C55">
        <w:t>N</w:t>
      </w:r>
      <w:r w:rsidRPr="00E62BD2">
        <w:t xml:space="preserve"> &amp; Ka</w:t>
      </w:r>
      <w:r w:rsidR="00CC6C55">
        <w:t>in AI</w:t>
      </w:r>
      <w:r w:rsidRPr="00E62BD2">
        <w:t xml:space="preserve"> (2018 ). Splenic leukocytes define the resolution of inflammation in heart failure. </w:t>
      </w:r>
      <w:r w:rsidRPr="00E62BD2">
        <w:rPr>
          <w:i/>
        </w:rPr>
        <w:t>Science signaling,</w:t>
      </w:r>
      <w:r w:rsidRPr="00E62BD2">
        <w:t xml:space="preserve"> 11</w:t>
      </w:r>
      <w:r w:rsidRPr="00E62BD2">
        <w:rPr>
          <w:b/>
        </w:rPr>
        <w:t>,</w:t>
      </w:r>
      <w:r w:rsidRPr="00E62BD2">
        <w:t xml:space="preserve"> eaao1818.</w:t>
      </w:r>
    </w:p>
    <w:p w14:paraId="78481C3F" w14:textId="5D23A1DB" w:rsidR="00E62BD2" w:rsidRPr="00E62BD2" w:rsidRDefault="00E62BD2" w:rsidP="00E62BD2">
      <w:pPr>
        <w:pStyle w:val="EndNoteBibliography"/>
        <w:spacing w:after="0"/>
        <w:ind w:left="720" w:hanging="720"/>
      </w:pPr>
      <w:r w:rsidRPr="00E62BD2">
        <w:t>Hateley C, Olona A, Halliday L, Edin ML, Ko JH, Forlano</w:t>
      </w:r>
      <w:r w:rsidR="00CC6C55">
        <w:t xml:space="preserve"> </w:t>
      </w:r>
      <w:r w:rsidRPr="00E62BD2">
        <w:t xml:space="preserve">R, et al. (2024). Multi-tissue profiling of oxylipins reveal a conserved up-regulation of epoxide:diol ratio that associates with white adipose tissue inflammation and liver steatosis in obesity. </w:t>
      </w:r>
      <w:r w:rsidRPr="00E62BD2">
        <w:rPr>
          <w:i/>
        </w:rPr>
        <w:t>EBioMedicine,</w:t>
      </w:r>
      <w:r w:rsidRPr="00E62BD2">
        <w:t xml:space="preserve"> 103</w:t>
      </w:r>
      <w:r w:rsidRPr="00E62BD2">
        <w:rPr>
          <w:b/>
        </w:rPr>
        <w:t>,</w:t>
      </w:r>
      <w:r w:rsidRPr="00E62BD2">
        <w:t xml:space="preserve"> 105127.</w:t>
      </w:r>
    </w:p>
    <w:p w14:paraId="57F110FB" w14:textId="5222A672" w:rsidR="00E62BD2" w:rsidRPr="00E62BD2" w:rsidRDefault="00E62BD2" w:rsidP="00E62BD2">
      <w:pPr>
        <w:pStyle w:val="EndNoteBibliography"/>
        <w:spacing w:after="0"/>
        <w:ind w:left="720" w:hanging="720"/>
      </w:pPr>
      <w:r w:rsidRPr="00E62BD2">
        <w:t xml:space="preserve">Hiraiwa H, Okumura T &amp; Murohara T (2022). The cardiosplenic axis: the prognostic role of the spleen in heart failure. </w:t>
      </w:r>
      <w:r w:rsidRPr="00E62BD2">
        <w:rPr>
          <w:i/>
        </w:rPr>
        <w:t>Heart Fail Rev,</w:t>
      </w:r>
      <w:r w:rsidRPr="00E62BD2">
        <w:t xml:space="preserve"> 27</w:t>
      </w:r>
      <w:r w:rsidRPr="00E62BD2">
        <w:rPr>
          <w:b/>
        </w:rPr>
        <w:t>,</w:t>
      </w:r>
      <w:r w:rsidRPr="00E62BD2">
        <w:t xml:space="preserve"> 2005-2015.</w:t>
      </w:r>
    </w:p>
    <w:p w14:paraId="3103AED3" w14:textId="26944530" w:rsidR="00E62BD2" w:rsidRPr="00E62BD2" w:rsidRDefault="00E62BD2" w:rsidP="00E62BD2">
      <w:pPr>
        <w:pStyle w:val="EndNoteBibliography"/>
        <w:spacing w:after="0"/>
        <w:ind w:left="720" w:hanging="720"/>
      </w:pPr>
      <w:r w:rsidRPr="00E62BD2">
        <w:t>Honda H, Leitinger N, Frankel M, Goldhaber J, Natarajan R, Nadler J, et al. (1999). Induction of monocyte binding to endothelial cells by MM</w:t>
      </w:r>
      <w:r w:rsidR="002651FD">
        <w:t>-</w:t>
      </w:r>
      <w:r w:rsidRPr="00E62BD2">
        <w:t xml:space="preserve">LDL: role of lipoxygenase metabolites. . </w:t>
      </w:r>
      <w:r w:rsidRPr="00E62BD2">
        <w:rPr>
          <w:i/>
        </w:rPr>
        <w:t xml:space="preserve">Arterioscler Thromb Vasc Biol </w:t>
      </w:r>
      <w:r w:rsidRPr="00E62BD2">
        <w:t>19</w:t>
      </w:r>
      <w:r w:rsidRPr="00E62BD2">
        <w:rPr>
          <w:b/>
        </w:rPr>
        <w:t>,</w:t>
      </w:r>
      <w:r w:rsidRPr="00E62BD2">
        <w:t xml:space="preserve"> 680–6.</w:t>
      </w:r>
    </w:p>
    <w:p w14:paraId="06CCC741" w14:textId="7F5A4CB1" w:rsidR="00E62BD2" w:rsidRPr="00E62BD2" w:rsidRDefault="00E62BD2" w:rsidP="00E62BD2">
      <w:pPr>
        <w:pStyle w:val="EndNoteBibliography"/>
        <w:spacing w:after="0"/>
        <w:ind w:left="720" w:hanging="720"/>
      </w:pPr>
      <w:r w:rsidRPr="00E62BD2">
        <w:t xml:space="preserve">Hsu CL &amp; Schnabl B (2023). The gut–liver axis and gut microbiota in health and liver disease. </w:t>
      </w:r>
      <w:r w:rsidRPr="00E62BD2">
        <w:rPr>
          <w:i/>
        </w:rPr>
        <w:t>Nat Rev Microbiol,</w:t>
      </w:r>
      <w:r w:rsidRPr="00E62BD2">
        <w:t xml:space="preserve"> 21</w:t>
      </w:r>
      <w:r w:rsidRPr="00E62BD2">
        <w:rPr>
          <w:b/>
        </w:rPr>
        <w:t>,</w:t>
      </w:r>
      <w:r w:rsidRPr="00E62BD2">
        <w:t xml:space="preserve"> 719–733.</w:t>
      </w:r>
    </w:p>
    <w:p w14:paraId="46CD292F" w14:textId="749FB07E" w:rsidR="00E62BD2" w:rsidRPr="00E62BD2" w:rsidRDefault="00E62BD2" w:rsidP="00E62BD2">
      <w:pPr>
        <w:pStyle w:val="EndNoteBibliography"/>
        <w:spacing w:after="0"/>
        <w:ind w:left="720" w:hanging="720"/>
      </w:pPr>
      <w:r w:rsidRPr="00E62BD2">
        <w:t xml:space="preserve">Huang CC, Chang MT, Leu HB, Yin WH, Tseng WK, Wu YW et al. (2020). Association of Arachidonic Acid-derived Lipid Mediators with Subsequent Onset of Acute Myocardial Infarction in Patients with Coronary Artery Disease. </w:t>
      </w:r>
      <w:r w:rsidRPr="00E62BD2">
        <w:rPr>
          <w:i/>
        </w:rPr>
        <w:t>Sci Rep,</w:t>
      </w:r>
      <w:r w:rsidRPr="00E62BD2">
        <w:t xml:space="preserve"> 10</w:t>
      </w:r>
      <w:r w:rsidRPr="00E62BD2">
        <w:rPr>
          <w:b/>
        </w:rPr>
        <w:t>,</w:t>
      </w:r>
      <w:r w:rsidRPr="00E62BD2">
        <w:t xml:space="preserve"> 8105.</w:t>
      </w:r>
    </w:p>
    <w:p w14:paraId="12592A3E" w14:textId="55CEE33D" w:rsidR="00E62BD2" w:rsidRPr="00E62BD2" w:rsidRDefault="00E62BD2" w:rsidP="00E62BD2">
      <w:pPr>
        <w:pStyle w:val="EndNoteBibliography"/>
        <w:spacing w:after="0"/>
        <w:ind w:left="720" w:hanging="720"/>
      </w:pPr>
      <w:r w:rsidRPr="00E62BD2">
        <w:t xml:space="preserve">Inagaki T, Moschetta A, Lee Y, Peng L, Zhao G, Downes M et al. (2006). Regulation of antibacterial defense in the small intestine by the nuclear bile acid receptor. </w:t>
      </w:r>
      <w:r w:rsidRPr="00E62BD2">
        <w:rPr>
          <w:i/>
        </w:rPr>
        <w:t>Proc. Natl Acad. Sci.,</w:t>
      </w:r>
      <w:r w:rsidRPr="00E62BD2">
        <w:t xml:space="preserve"> 103</w:t>
      </w:r>
      <w:r w:rsidRPr="00E62BD2">
        <w:rPr>
          <w:b/>
        </w:rPr>
        <w:t>,</w:t>
      </w:r>
      <w:r w:rsidRPr="00E62BD2">
        <w:t xml:space="preserve"> 3920-5.</w:t>
      </w:r>
    </w:p>
    <w:p w14:paraId="4754D696" w14:textId="7C651A10" w:rsidR="00E62BD2" w:rsidRPr="00A756BF" w:rsidRDefault="00E62BD2" w:rsidP="00E62BD2">
      <w:pPr>
        <w:pStyle w:val="EndNoteBibliography"/>
        <w:spacing w:after="0"/>
        <w:ind w:left="720" w:hanging="720"/>
        <w:rPr>
          <w:lang w:val="de-DE"/>
        </w:rPr>
      </w:pPr>
      <w:r w:rsidRPr="00E62BD2">
        <w:t xml:space="preserve">Inagaki T, Choi M, Moschetta A, Peng L, Cummins CL, Mcdonald JG, et al. (2005). Fibroblast growth factor 15 functions as an enterohepatic signal to regulate bile acid homeostasis. </w:t>
      </w:r>
      <w:r w:rsidRPr="00A756BF">
        <w:rPr>
          <w:i/>
          <w:lang w:val="de-DE"/>
        </w:rPr>
        <w:t>Cell Metab,</w:t>
      </w:r>
      <w:r w:rsidRPr="00A756BF">
        <w:rPr>
          <w:lang w:val="de-DE"/>
        </w:rPr>
        <w:t xml:space="preserve"> 2</w:t>
      </w:r>
      <w:r w:rsidRPr="00A756BF">
        <w:rPr>
          <w:b/>
          <w:lang w:val="de-DE"/>
        </w:rPr>
        <w:t>,</w:t>
      </w:r>
      <w:r w:rsidRPr="00A756BF">
        <w:rPr>
          <w:lang w:val="de-DE"/>
        </w:rPr>
        <w:t xml:space="preserve"> 217-25.</w:t>
      </w:r>
    </w:p>
    <w:p w14:paraId="61710EF9" w14:textId="31E783C7" w:rsidR="00E62BD2" w:rsidRPr="00E62BD2" w:rsidRDefault="00E62BD2" w:rsidP="00E62BD2">
      <w:pPr>
        <w:pStyle w:val="EndNoteBibliography"/>
        <w:spacing w:after="0"/>
        <w:ind w:left="720" w:hanging="720"/>
      </w:pPr>
      <w:r w:rsidRPr="00A756BF">
        <w:rPr>
          <w:lang w:val="de-DE"/>
        </w:rPr>
        <w:t xml:space="preserve">Jurado-Fasoli L, Di X, Kohler I, Osuna-Prieto FJ, Hankemeier T, Krekels E et al. </w:t>
      </w:r>
      <w:r w:rsidRPr="00E62BD2">
        <w:t xml:space="preserve">(2022). Omega-6 and omega-3 oxylipins as potential markers of cardiometabolic risk in young adults. </w:t>
      </w:r>
      <w:r w:rsidRPr="00E62BD2">
        <w:rPr>
          <w:i/>
        </w:rPr>
        <w:t>Obesity (Silver Spring),</w:t>
      </w:r>
      <w:r w:rsidRPr="00E62BD2">
        <w:t xml:space="preserve"> 30</w:t>
      </w:r>
      <w:r w:rsidRPr="00E62BD2">
        <w:rPr>
          <w:b/>
        </w:rPr>
        <w:t>,</w:t>
      </w:r>
      <w:r w:rsidRPr="00E62BD2">
        <w:t xml:space="preserve"> 50-61.</w:t>
      </w:r>
    </w:p>
    <w:p w14:paraId="0A32089D" w14:textId="3F958BC5" w:rsidR="00E62BD2" w:rsidRPr="00E62BD2" w:rsidRDefault="00E62BD2" w:rsidP="00E62BD2">
      <w:pPr>
        <w:pStyle w:val="EndNoteBibliography"/>
        <w:spacing w:after="0"/>
        <w:ind w:left="720" w:hanging="720"/>
      </w:pPr>
      <w:r w:rsidRPr="00E62BD2">
        <w:t>Kain V, Araujo Grilo G</w:t>
      </w:r>
      <w:r w:rsidR="00A836B4">
        <w:t>A</w:t>
      </w:r>
      <w:r w:rsidRPr="00E62BD2">
        <w:t>, Upadhyay G, Nadler J</w:t>
      </w:r>
      <w:r w:rsidR="00A836B4">
        <w:t>L</w:t>
      </w:r>
      <w:r w:rsidRPr="00E62BD2">
        <w:t>, Serhan C</w:t>
      </w:r>
      <w:r w:rsidR="00A836B4">
        <w:t>N</w:t>
      </w:r>
      <w:r w:rsidRPr="00E62BD2">
        <w:t xml:space="preserve"> &amp; </w:t>
      </w:r>
      <w:r w:rsidR="00A836B4">
        <w:t xml:space="preserve">Halade </w:t>
      </w:r>
      <w:r w:rsidRPr="00E62BD2">
        <w:t>G</w:t>
      </w:r>
      <w:r w:rsidR="00A836B4">
        <w:t>V</w:t>
      </w:r>
      <w:r w:rsidRPr="00E62BD2">
        <w:t xml:space="preserve"> (2024). Macrophage-specific lipoxygenase deletion amplify cardiac repair activating Treg cells in chronic heart failure. </w:t>
      </w:r>
      <w:r w:rsidRPr="00E62BD2">
        <w:rPr>
          <w:i/>
        </w:rPr>
        <w:t>Journal of Leukocyte Biology,</w:t>
      </w:r>
      <w:r w:rsidRPr="00E62BD2">
        <w:t xml:space="preserve"> qiae113.</w:t>
      </w:r>
    </w:p>
    <w:p w14:paraId="4150B3FF" w14:textId="22FE57E2" w:rsidR="00E62BD2" w:rsidRPr="00E62BD2" w:rsidRDefault="00E62BD2" w:rsidP="00E62BD2">
      <w:pPr>
        <w:pStyle w:val="EndNoteBibliography"/>
        <w:spacing w:after="0"/>
        <w:ind w:left="720" w:hanging="720"/>
      </w:pPr>
      <w:r w:rsidRPr="00E62BD2">
        <w:t>Kain V, Ingle K</w:t>
      </w:r>
      <w:r w:rsidR="00A836B4">
        <w:t>A</w:t>
      </w:r>
      <w:r w:rsidRPr="00E62BD2">
        <w:t>, Kabarowski J, Barnes S, Limdi N</w:t>
      </w:r>
      <w:r w:rsidR="00A836B4">
        <w:t>A</w:t>
      </w:r>
      <w:r w:rsidRPr="00E62BD2">
        <w:t>, Prabhu S</w:t>
      </w:r>
      <w:r w:rsidR="00A836B4">
        <w:t>D</w:t>
      </w:r>
      <w:r w:rsidRPr="00E62BD2">
        <w:t xml:space="preserve"> et al. (2018). Genetic deletion of 12/15 lipoxygenase promotes effective resolution of inflammation following myocardial infarction. </w:t>
      </w:r>
      <w:r w:rsidRPr="00E62BD2">
        <w:rPr>
          <w:i/>
        </w:rPr>
        <w:t>Journal of molecular and cellular cardiology,</w:t>
      </w:r>
      <w:r w:rsidRPr="00E62BD2">
        <w:t xml:space="preserve"> 118</w:t>
      </w:r>
      <w:r w:rsidRPr="00E62BD2">
        <w:rPr>
          <w:b/>
        </w:rPr>
        <w:t>,</w:t>
      </w:r>
      <w:r w:rsidRPr="00E62BD2">
        <w:t xml:space="preserve"> 70-80.</w:t>
      </w:r>
    </w:p>
    <w:p w14:paraId="578F9AF9" w14:textId="2F46C622" w:rsidR="00E62BD2" w:rsidRDefault="00E62BD2" w:rsidP="00E62BD2">
      <w:pPr>
        <w:pStyle w:val="EndNoteBibliography"/>
        <w:spacing w:after="0"/>
        <w:ind w:left="720" w:hanging="720"/>
      </w:pPr>
      <w:r w:rsidRPr="00E62BD2">
        <w:lastRenderedPageBreak/>
        <w:t xml:space="preserve">Kalveram L, Schunck WH, Rothe M, Rudolph B, Loddenkemper C, Holzhütter HG et al. (2021). Regulation of the cytochrome P450 epoxyeicosanoid pathway is associated with distinct histologic features in pediatric non-alcoholic fatty liver disease. </w:t>
      </w:r>
      <w:r w:rsidRPr="00E62BD2">
        <w:rPr>
          <w:i/>
        </w:rPr>
        <w:t>Prostaglandins, Leukotrienes and Essential Fatty Acids,</w:t>
      </w:r>
      <w:r w:rsidRPr="00E62BD2">
        <w:t xml:space="preserve"> 164</w:t>
      </w:r>
      <w:r w:rsidRPr="00E62BD2">
        <w:rPr>
          <w:b/>
        </w:rPr>
        <w:t>,</w:t>
      </w:r>
      <w:r w:rsidRPr="00E62BD2">
        <w:t xml:space="preserve"> 102229.</w:t>
      </w:r>
    </w:p>
    <w:p w14:paraId="0872B6B4" w14:textId="2EC0F6C2" w:rsidR="00EA1412" w:rsidRPr="00E62BD2" w:rsidRDefault="00EA1412" w:rsidP="00EA1412">
      <w:pPr>
        <w:pStyle w:val="EndNoteBibliography"/>
        <w:spacing w:after="0"/>
        <w:ind w:left="720" w:hanging="720"/>
      </w:pPr>
      <w:r>
        <w:t xml:space="preserve">Kaur N, Singh J, Reddy S (2018). Interaction between ALOX15 polymorphisms and coronary artery disease in north Indian population. </w:t>
      </w:r>
      <w:r w:rsidRPr="00A756BF">
        <w:rPr>
          <w:i/>
          <w:iCs/>
        </w:rPr>
        <w:t>Clin. Exp. Hypertens.</w:t>
      </w:r>
      <w:r>
        <w:t>, 40, 398-405.</w:t>
      </w:r>
    </w:p>
    <w:p w14:paraId="1C43EA09" w14:textId="62E6C50E" w:rsidR="00E62BD2" w:rsidRPr="00E62BD2" w:rsidRDefault="00E62BD2" w:rsidP="00E62BD2">
      <w:pPr>
        <w:pStyle w:val="EndNoteBibliography"/>
        <w:spacing w:after="0"/>
        <w:ind w:left="720" w:hanging="720"/>
      </w:pPr>
      <w:r w:rsidRPr="00E62BD2">
        <w:t xml:space="preserve">Kelles A, Janssens J &amp; Tack J (2002). Electrical behaviour of interleukin-1 beta (IL-1 beta) and prostaglandin-E2 (PGE2) on colonic myenteric neurones. </w:t>
      </w:r>
      <w:r w:rsidRPr="00E62BD2">
        <w:rPr>
          <w:i/>
        </w:rPr>
        <w:t>Neurogastroenterol Motil,</w:t>
      </w:r>
      <w:r w:rsidRPr="00E62BD2">
        <w:t xml:space="preserve"> 14</w:t>
      </w:r>
      <w:r w:rsidRPr="00E62BD2">
        <w:rPr>
          <w:b/>
        </w:rPr>
        <w:t>,</w:t>
      </w:r>
      <w:r w:rsidRPr="00E62BD2">
        <w:t xml:space="preserve"> 321–30.</w:t>
      </w:r>
    </w:p>
    <w:p w14:paraId="45E7F421" w14:textId="77777777" w:rsidR="00E62BD2" w:rsidRPr="00E62BD2" w:rsidRDefault="00E62BD2" w:rsidP="00E62BD2">
      <w:pPr>
        <w:pStyle w:val="EndNoteBibliography"/>
        <w:spacing w:after="0"/>
        <w:ind w:left="720" w:hanging="720"/>
      </w:pPr>
      <w:r w:rsidRPr="00E62BD2">
        <w:t xml:space="preserve">Kercheva M, Ryabov V, Trusov A, Stepanov I &amp; Kzhyshkowska J (2022). Characteristics of the Cardiosplenic Axis in Patients with Fatal Myocardial Infarction. </w:t>
      </w:r>
      <w:r w:rsidRPr="00E62BD2">
        <w:rPr>
          <w:i/>
        </w:rPr>
        <w:t>Life (Basel),</w:t>
      </w:r>
      <w:r w:rsidRPr="00E62BD2">
        <w:t xml:space="preserve"> 12</w:t>
      </w:r>
      <w:r w:rsidRPr="00E62BD2">
        <w:rPr>
          <w:b/>
        </w:rPr>
        <w:t>,</w:t>
      </w:r>
      <w:r w:rsidRPr="00E62BD2">
        <w:t xml:space="preserve"> 673.</w:t>
      </w:r>
    </w:p>
    <w:p w14:paraId="3B4F5C2A" w14:textId="1E297A7B" w:rsidR="00E62BD2" w:rsidRPr="00E62BD2" w:rsidRDefault="00E62BD2" w:rsidP="00E62BD2">
      <w:pPr>
        <w:pStyle w:val="EndNoteBibliography"/>
        <w:spacing w:after="0"/>
        <w:ind w:left="720" w:hanging="720"/>
      </w:pPr>
      <w:r w:rsidRPr="00E62BD2">
        <w:t>Khan SU, Lone AN, Khan MS, Virani SS, Blumenthal RS, Nasir K et al. (2021). Effect of omega-3 f</w:t>
      </w:r>
      <w:r w:rsidR="00A836B4">
        <w:t>a</w:t>
      </w:r>
      <w:r w:rsidRPr="00E62BD2">
        <w:t xml:space="preserve">tty acids on cardiovascular outcomes: A systematic review and meta-analysis. </w:t>
      </w:r>
      <w:r w:rsidRPr="00E62BD2">
        <w:rPr>
          <w:i/>
        </w:rPr>
        <w:t>EClinicalMedicine,</w:t>
      </w:r>
      <w:r w:rsidRPr="00E62BD2">
        <w:t xml:space="preserve"> 38</w:t>
      </w:r>
      <w:r w:rsidRPr="00E62BD2">
        <w:rPr>
          <w:b/>
        </w:rPr>
        <w:t>,</w:t>
      </w:r>
      <w:r w:rsidRPr="00E62BD2">
        <w:t xml:space="preserve"> 100997.</w:t>
      </w:r>
    </w:p>
    <w:p w14:paraId="3C57359E" w14:textId="30DDAA8D" w:rsidR="00E62BD2" w:rsidRDefault="00E62BD2" w:rsidP="00E62BD2">
      <w:pPr>
        <w:pStyle w:val="EndNoteBibliography"/>
        <w:spacing w:after="0"/>
        <w:ind w:left="720" w:hanging="720"/>
      </w:pPr>
      <w:r w:rsidRPr="00E62BD2">
        <w:t xml:space="preserve">Kilburg-Basnyat B, Reece SW, Crouch MJ, Luo B, Boone AD, Yaeger M et al. (2018). Specialized Pro-Resolving Lipid Mediators Regulate Ozone-Induced Pulmonary and Systemic Inflammation. </w:t>
      </w:r>
      <w:r w:rsidRPr="00E62BD2">
        <w:rPr>
          <w:i/>
        </w:rPr>
        <w:t>Toxicol Sci,</w:t>
      </w:r>
      <w:r w:rsidRPr="00E62BD2">
        <w:t xml:space="preserve"> 163</w:t>
      </w:r>
      <w:r w:rsidRPr="00E62BD2">
        <w:rPr>
          <w:b/>
        </w:rPr>
        <w:t>,</w:t>
      </w:r>
      <w:r w:rsidRPr="00E62BD2">
        <w:t xml:space="preserve"> 466-477.</w:t>
      </w:r>
    </w:p>
    <w:p w14:paraId="4DEDFE1A" w14:textId="7EE45D05" w:rsidR="006C53F1" w:rsidRPr="00E62BD2" w:rsidRDefault="006C53F1" w:rsidP="001D3018">
      <w:pPr>
        <w:pStyle w:val="EndNoteBibliography"/>
        <w:spacing w:after="0"/>
        <w:ind w:left="720" w:hanging="720"/>
      </w:pPr>
      <w:r>
        <w:t>Kohsaka S, Volcik KA, Folsom AR, </w:t>
      </w:r>
      <w:r w:rsidR="00F11690" w:rsidRPr="00F11690">
        <w:t xml:space="preserve"> Wu</w:t>
      </w:r>
      <w:r w:rsidR="00F11690">
        <w:t xml:space="preserve"> KK</w:t>
      </w:r>
      <w:r w:rsidR="00F11690" w:rsidRPr="00F11690">
        <w:t>, Ballantyne</w:t>
      </w:r>
      <w:r w:rsidR="00F11690">
        <w:t xml:space="preserve"> CM</w:t>
      </w:r>
      <w:r w:rsidR="00F11690" w:rsidRPr="00F11690">
        <w:t>, Willerson</w:t>
      </w:r>
      <w:r w:rsidR="00F11690">
        <w:t xml:space="preserve"> JT et al.</w:t>
      </w:r>
      <w:r w:rsidR="001D3018">
        <w:t xml:space="preserve"> (2008). </w:t>
      </w:r>
      <w:r>
        <w:t>Increased risk of incident stroke associated with the cyclooxygenase 2 (COX-2) G-765C polymorphism in African-Americans: the atherosclerosis risk in communities study</w:t>
      </w:r>
      <w:r w:rsidR="001D3018">
        <w:t xml:space="preserve">. </w:t>
      </w:r>
      <w:r w:rsidRPr="00A756BF">
        <w:rPr>
          <w:i/>
          <w:iCs/>
        </w:rPr>
        <w:t>Atherosclerosis</w:t>
      </w:r>
      <w:r>
        <w:t>,</w:t>
      </w:r>
      <w:r w:rsidR="001D3018">
        <w:t xml:space="preserve"> </w:t>
      </w:r>
      <w:r>
        <w:t>196</w:t>
      </w:r>
      <w:r w:rsidR="00B76F73">
        <w:t xml:space="preserve">, </w:t>
      </w:r>
      <w:r>
        <w:t>926-930</w:t>
      </w:r>
      <w:r w:rsidR="00B76F73">
        <w:t>.</w:t>
      </w:r>
    </w:p>
    <w:p w14:paraId="2EF09580" w14:textId="653C8E26" w:rsidR="00E62BD2" w:rsidRPr="00E62BD2" w:rsidRDefault="00E62BD2" w:rsidP="00E62BD2">
      <w:pPr>
        <w:pStyle w:val="EndNoteBibliography"/>
        <w:spacing w:after="0"/>
        <w:ind w:left="720" w:hanging="720"/>
      </w:pPr>
      <w:r w:rsidRPr="00E62BD2">
        <w:t xml:space="preserve">Le HH, Lee MT, Besler KR &amp; Johnson EL (2022). Host hepatic metabolism is modulated by gut microbiota-derived sphingolipids. </w:t>
      </w:r>
      <w:r w:rsidRPr="00E62BD2">
        <w:rPr>
          <w:i/>
        </w:rPr>
        <w:t>Cell Host Microbe,</w:t>
      </w:r>
      <w:r w:rsidRPr="00E62BD2">
        <w:t xml:space="preserve"> 30</w:t>
      </w:r>
      <w:r w:rsidRPr="00E62BD2">
        <w:rPr>
          <w:b/>
        </w:rPr>
        <w:t>,</w:t>
      </w:r>
      <w:r w:rsidRPr="00E62BD2">
        <w:t xml:space="preserve"> 798–808.</w:t>
      </w:r>
    </w:p>
    <w:p w14:paraId="58A4C8DD" w14:textId="62790364" w:rsidR="00E62BD2" w:rsidRPr="00A756BF" w:rsidRDefault="00E62BD2" w:rsidP="00E62BD2">
      <w:pPr>
        <w:pStyle w:val="EndNoteBibliography"/>
        <w:spacing w:after="0"/>
        <w:ind w:left="720" w:hanging="720"/>
        <w:rPr>
          <w:lang w:val="de-DE"/>
        </w:rPr>
      </w:pPr>
      <w:r w:rsidRPr="00E62BD2">
        <w:t>Lewis S</w:t>
      </w:r>
      <w:r w:rsidR="00A836B4">
        <w:t>M</w:t>
      </w:r>
      <w:r w:rsidRPr="00E62BD2">
        <w:t>, Williams A &amp; E</w:t>
      </w:r>
      <w:r w:rsidR="00A836B4">
        <w:t>isenbarth SC</w:t>
      </w:r>
      <w:r w:rsidRPr="00E62BD2">
        <w:t xml:space="preserve"> (2019). Structure and function of the immune system in the spleen. . </w:t>
      </w:r>
      <w:r w:rsidRPr="00A756BF">
        <w:rPr>
          <w:i/>
          <w:lang w:val="de-DE"/>
        </w:rPr>
        <w:t>Sci Immunol,</w:t>
      </w:r>
      <w:r w:rsidRPr="00A756BF">
        <w:rPr>
          <w:lang w:val="de-DE"/>
        </w:rPr>
        <w:t xml:space="preserve"> 4</w:t>
      </w:r>
      <w:r w:rsidRPr="00A756BF">
        <w:rPr>
          <w:b/>
          <w:lang w:val="de-DE"/>
        </w:rPr>
        <w:t>,</w:t>
      </w:r>
      <w:r w:rsidRPr="00A756BF">
        <w:rPr>
          <w:lang w:val="de-DE"/>
        </w:rPr>
        <w:t xml:space="preserve"> eaau6085.</w:t>
      </w:r>
    </w:p>
    <w:p w14:paraId="51ED1363" w14:textId="4488DA41" w:rsidR="00E62BD2" w:rsidRPr="00E62BD2" w:rsidRDefault="00E62BD2" w:rsidP="00E62BD2">
      <w:pPr>
        <w:pStyle w:val="EndNoteBibliography"/>
        <w:spacing w:after="0"/>
        <w:ind w:left="720" w:hanging="720"/>
      </w:pPr>
      <w:r w:rsidRPr="00A756BF">
        <w:rPr>
          <w:lang w:val="de-DE"/>
        </w:rPr>
        <w:t xml:space="preserve">Li H, Chen C &amp; Wang DW (2021a). </w:t>
      </w:r>
      <w:r w:rsidRPr="00E62BD2">
        <w:t xml:space="preserve">Inflammatory Cytokines, Immune Cells, and Organ Interactions in Heart Failure. </w:t>
      </w:r>
      <w:r w:rsidRPr="00E62BD2">
        <w:rPr>
          <w:i/>
        </w:rPr>
        <w:t>Front Physiol,</w:t>
      </w:r>
      <w:r w:rsidRPr="00E62BD2">
        <w:t xml:space="preserve"> 12</w:t>
      </w:r>
      <w:r w:rsidRPr="00E62BD2">
        <w:rPr>
          <w:b/>
        </w:rPr>
        <w:t>,</w:t>
      </w:r>
      <w:r w:rsidRPr="00E62BD2">
        <w:t xml:space="preserve"> 695047.</w:t>
      </w:r>
    </w:p>
    <w:p w14:paraId="3D179888" w14:textId="69F0E040" w:rsidR="00E62BD2" w:rsidRPr="00E62BD2" w:rsidRDefault="00E62BD2" w:rsidP="00E62BD2">
      <w:pPr>
        <w:pStyle w:val="EndNoteBibliography"/>
        <w:spacing w:after="0"/>
        <w:ind w:left="720" w:hanging="720"/>
      </w:pPr>
      <w:r w:rsidRPr="00E62BD2">
        <w:t xml:space="preserve">Li X, Tan W, Zheng S, Zhang J, Zhu C, Cai C et al. (2021b). Cardioprotective Effects of n-3 Polyunsaturated Fatty Acids: Orchestration of mRNA Expression, Protein Phosphorylation, and Lipid Metabolism in Pressure Overload Hearts. </w:t>
      </w:r>
      <w:r w:rsidRPr="00E62BD2">
        <w:rPr>
          <w:i/>
        </w:rPr>
        <w:t>Front Cardiovasc Med,</w:t>
      </w:r>
      <w:r w:rsidRPr="00E62BD2">
        <w:t xml:space="preserve"> 8</w:t>
      </w:r>
      <w:r w:rsidRPr="00E62BD2">
        <w:rPr>
          <w:b/>
        </w:rPr>
        <w:t>,</w:t>
      </w:r>
      <w:r w:rsidRPr="00E62BD2">
        <w:t xml:space="preserve"> 788270.</w:t>
      </w:r>
    </w:p>
    <w:p w14:paraId="3664A4D1" w14:textId="59F7458C" w:rsidR="00E62BD2" w:rsidRPr="00A756BF" w:rsidRDefault="00E62BD2" w:rsidP="00E62BD2">
      <w:pPr>
        <w:pStyle w:val="EndNoteBibliography"/>
        <w:spacing w:after="0"/>
        <w:ind w:left="720" w:hanging="720"/>
        <w:rPr>
          <w:lang w:val="de-DE"/>
        </w:rPr>
      </w:pPr>
      <w:r w:rsidRPr="00E62BD2">
        <w:t xml:space="preserve">Liang Y, Liu C, Cheng M, Geng L, Li J, Du W et al. (2024). The link between gut microbiome and Alzheimer's disease: From the perspective of new revised criteria for diagnosis and staging of Alzheimer's disease. </w:t>
      </w:r>
      <w:r w:rsidRPr="00A756BF">
        <w:rPr>
          <w:i/>
          <w:lang w:val="de-DE"/>
        </w:rPr>
        <w:t>Alzheimers Dement</w:t>
      </w:r>
      <w:r w:rsidR="000302FD" w:rsidRPr="00A756BF">
        <w:rPr>
          <w:iCs/>
          <w:lang w:val="de-DE"/>
        </w:rPr>
        <w:t>, 2024, 1-18</w:t>
      </w:r>
      <w:r w:rsidRPr="00A756BF">
        <w:rPr>
          <w:lang w:val="de-DE"/>
        </w:rPr>
        <w:t>.</w:t>
      </w:r>
    </w:p>
    <w:p w14:paraId="66F590C5" w14:textId="464CEDB8" w:rsidR="00E62BD2" w:rsidRPr="00A756BF" w:rsidRDefault="00E62BD2" w:rsidP="00E62BD2">
      <w:pPr>
        <w:pStyle w:val="EndNoteBibliography"/>
        <w:spacing w:after="0"/>
        <w:ind w:left="720" w:hanging="720"/>
        <w:rPr>
          <w:lang w:val="de-DE"/>
        </w:rPr>
      </w:pPr>
      <w:r w:rsidRPr="00A756BF">
        <w:rPr>
          <w:lang w:val="de-DE"/>
        </w:rPr>
        <w:t xml:space="preserve">Liu BN, Liu XT, Liang ZH &amp; Wang JH (2021). Gut microbiota in obesity. </w:t>
      </w:r>
      <w:r w:rsidRPr="00A756BF">
        <w:rPr>
          <w:i/>
          <w:lang w:val="de-DE"/>
        </w:rPr>
        <w:t>World J Gastroenterol,</w:t>
      </w:r>
      <w:r w:rsidRPr="00A756BF">
        <w:rPr>
          <w:lang w:val="de-DE"/>
        </w:rPr>
        <w:t xml:space="preserve"> 27</w:t>
      </w:r>
      <w:r w:rsidRPr="00A756BF">
        <w:rPr>
          <w:b/>
          <w:lang w:val="de-DE"/>
        </w:rPr>
        <w:t>,</w:t>
      </w:r>
      <w:r w:rsidRPr="00A756BF">
        <w:rPr>
          <w:lang w:val="de-DE"/>
        </w:rPr>
        <w:t xml:space="preserve"> 3837-3850.</w:t>
      </w:r>
    </w:p>
    <w:p w14:paraId="2A2FEA92" w14:textId="42D7FFB8" w:rsidR="00E62BD2" w:rsidRPr="00E62BD2" w:rsidRDefault="00E62BD2" w:rsidP="00E62BD2">
      <w:pPr>
        <w:pStyle w:val="EndNoteBibliography"/>
        <w:spacing w:after="0"/>
        <w:ind w:left="720" w:hanging="720"/>
      </w:pPr>
      <w:r w:rsidRPr="00A756BF">
        <w:rPr>
          <w:lang w:val="de-DE"/>
        </w:rPr>
        <w:t xml:space="preserve">López-Vicario C, Rius B, Alcaraz-Quiles J, González-Périz A, Martínez-Puchol Ai, Casulleras M, et al. </w:t>
      </w:r>
      <w:r w:rsidRPr="00E62BD2">
        <w:t>(2017</w:t>
      </w:r>
      <w:r w:rsidR="000302FD">
        <w:t>)</w:t>
      </w:r>
      <w:r w:rsidRPr="00E62BD2">
        <w:t xml:space="preserve">. Association of a variant in the gene encoding for ERV1/ChemR23 with reduced inflammation in visceral adipose tissue from morbidly obese individuals  </w:t>
      </w:r>
      <w:r w:rsidRPr="00E62BD2">
        <w:rPr>
          <w:i/>
        </w:rPr>
        <w:t>Sci Rep,</w:t>
      </w:r>
      <w:r w:rsidRPr="00E62BD2">
        <w:t xml:space="preserve"> 7</w:t>
      </w:r>
      <w:r w:rsidRPr="00E62BD2">
        <w:rPr>
          <w:b/>
        </w:rPr>
        <w:t>,</w:t>
      </w:r>
      <w:r w:rsidRPr="00E62BD2">
        <w:t xml:space="preserve"> 15724.</w:t>
      </w:r>
    </w:p>
    <w:p w14:paraId="29349AA4" w14:textId="65ADB8C6" w:rsidR="00E62BD2" w:rsidRPr="00E62BD2" w:rsidRDefault="00E62BD2" w:rsidP="00E62BD2">
      <w:pPr>
        <w:pStyle w:val="EndNoteBibliography"/>
        <w:spacing w:after="0"/>
        <w:ind w:left="720" w:hanging="720"/>
      </w:pPr>
      <w:r w:rsidRPr="00E62BD2">
        <w:t xml:space="preserve">Lopez-Vicario C, Titos E, Walker ME, Alcaraz-Quiles J, Casulleras M, Duran-Guell M et al. (2019). Leukocytes from obese individuals exhibit an impaired SPM signature. </w:t>
      </w:r>
      <w:r w:rsidRPr="00E62BD2">
        <w:rPr>
          <w:i/>
        </w:rPr>
        <w:t>FASEB J,</w:t>
      </w:r>
      <w:r w:rsidRPr="00E62BD2">
        <w:t xml:space="preserve"> 33</w:t>
      </w:r>
      <w:r w:rsidRPr="00E62BD2">
        <w:rPr>
          <w:b/>
        </w:rPr>
        <w:t>,</w:t>
      </w:r>
      <w:r w:rsidRPr="00E62BD2">
        <w:t xml:space="preserve"> 7072-7083.</w:t>
      </w:r>
    </w:p>
    <w:p w14:paraId="46F45660" w14:textId="761D74A0" w:rsidR="00E62BD2" w:rsidRPr="00E62BD2" w:rsidRDefault="00E62BD2" w:rsidP="00E62BD2">
      <w:pPr>
        <w:pStyle w:val="EndNoteBibliography"/>
        <w:spacing w:after="0"/>
        <w:ind w:left="720" w:hanging="720"/>
      </w:pPr>
      <w:r w:rsidRPr="00E62BD2">
        <w:t xml:space="preserve">Lundström SL, Balgoma D, Wheelock </w:t>
      </w:r>
      <w:r w:rsidR="000302FD">
        <w:t>A</w:t>
      </w:r>
      <w:r w:rsidRPr="00E62BD2">
        <w:t xml:space="preserve">M, Haeggström JZ, Dahlén SE &amp; Wheelock CE (2011). Lipid Mediator Profiling in Pulmonary Disease. </w:t>
      </w:r>
      <w:r w:rsidRPr="00E62BD2">
        <w:rPr>
          <w:i/>
        </w:rPr>
        <w:t>Current Pharmaceutical Biotechnology,</w:t>
      </w:r>
      <w:r w:rsidRPr="00E62BD2">
        <w:t xml:space="preserve"> 12</w:t>
      </w:r>
      <w:r w:rsidRPr="00E62BD2">
        <w:rPr>
          <w:b/>
        </w:rPr>
        <w:t>,</w:t>
      </w:r>
      <w:r w:rsidRPr="00E62BD2">
        <w:t xml:space="preserve"> 1026-52.</w:t>
      </w:r>
    </w:p>
    <w:p w14:paraId="574E9A02" w14:textId="0E78212E" w:rsidR="00E62BD2" w:rsidRPr="00A756BF" w:rsidRDefault="00E62BD2" w:rsidP="00E62BD2">
      <w:pPr>
        <w:pStyle w:val="EndNoteBibliography"/>
        <w:spacing w:after="0"/>
        <w:ind w:left="720" w:hanging="720"/>
        <w:rPr>
          <w:lang w:val="de-DE"/>
        </w:rPr>
      </w:pPr>
      <w:r w:rsidRPr="00E62BD2">
        <w:t xml:space="preserve">Mantel M, Derkinderen P, Bach-Ngohou K, Neunlist M &amp; Rolli-Derkinderen M (2023). Crosstalk between omega-6 oxylipins and the enteric nervous system: Implications for gut disorders? </w:t>
      </w:r>
      <w:r w:rsidRPr="00A756BF">
        <w:rPr>
          <w:i/>
          <w:lang w:val="de-DE"/>
        </w:rPr>
        <w:t>Front Med (Lausanne),</w:t>
      </w:r>
      <w:r w:rsidRPr="00A756BF">
        <w:rPr>
          <w:lang w:val="de-DE"/>
        </w:rPr>
        <w:t xml:space="preserve"> 10</w:t>
      </w:r>
      <w:r w:rsidRPr="00A756BF">
        <w:rPr>
          <w:b/>
          <w:lang w:val="de-DE"/>
        </w:rPr>
        <w:t>,</w:t>
      </w:r>
      <w:r w:rsidRPr="00A756BF">
        <w:rPr>
          <w:lang w:val="de-DE"/>
        </w:rPr>
        <w:t xml:space="preserve"> 1083351.</w:t>
      </w:r>
    </w:p>
    <w:p w14:paraId="23B688F2" w14:textId="319D9680" w:rsidR="00E62BD2" w:rsidRPr="00E62BD2" w:rsidRDefault="00E62BD2" w:rsidP="00E62BD2">
      <w:pPr>
        <w:pStyle w:val="EndNoteBibliography"/>
        <w:spacing w:after="0"/>
        <w:ind w:left="720" w:hanging="720"/>
      </w:pPr>
      <w:r w:rsidRPr="00A756BF">
        <w:rPr>
          <w:lang w:val="de-DE"/>
        </w:rPr>
        <w:t xml:space="preserve">Markowski P, Boehm O, Goelz L, Haesner Al, Ehrentraut H, Bauerfeld K et al. </w:t>
      </w:r>
      <w:r w:rsidRPr="00E62BD2">
        <w:t xml:space="preserve">(2013). Pre-conditioning with synthetic CpG-oligonucleotides attenuates myocardial ischemia/reperfusion injury via IL-10 up-regulation. </w:t>
      </w:r>
      <w:r w:rsidRPr="00E62BD2">
        <w:rPr>
          <w:i/>
        </w:rPr>
        <w:t>Basic Res Cardiol,</w:t>
      </w:r>
      <w:r w:rsidRPr="00E62BD2">
        <w:t xml:space="preserve"> 108</w:t>
      </w:r>
      <w:r w:rsidRPr="00E62BD2">
        <w:rPr>
          <w:b/>
        </w:rPr>
        <w:t>,</w:t>
      </w:r>
      <w:r w:rsidRPr="00E62BD2">
        <w:t xml:space="preserve"> 376.</w:t>
      </w:r>
    </w:p>
    <w:p w14:paraId="0705DCF5" w14:textId="2AEDB364" w:rsidR="00E62BD2" w:rsidRPr="00E62BD2" w:rsidRDefault="00E62BD2" w:rsidP="00E62BD2">
      <w:pPr>
        <w:pStyle w:val="EndNoteBibliography"/>
        <w:spacing w:after="0"/>
        <w:ind w:left="720" w:hanging="720"/>
      </w:pPr>
      <w:r w:rsidRPr="00E62BD2">
        <w:lastRenderedPageBreak/>
        <w:t>Masuda S, Murakami M, Takanezawa Y, Aoki J, Arai H, Ishikawa Y</w:t>
      </w:r>
      <w:r w:rsidR="000302FD">
        <w:t xml:space="preserve"> e</w:t>
      </w:r>
      <w:r w:rsidRPr="00E62BD2">
        <w:t xml:space="preserve">t </w:t>
      </w:r>
      <w:r w:rsidR="000302FD">
        <w:t>a</w:t>
      </w:r>
      <w:r w:rsidRPr="00E62BD2">
        <w:t xml:space="preserve">l. (2005). Neuronal expression and neuritogenic action of group X secreted phospholipase A2. </w:t>
      </w:r>
      <w:r w:rsidRPr="00E62BD2">
        <w:rPr>
          <w:i/>
        </w:rPr>
        <w:t>J Biol Chem,</w:t>
      </w:r>
      <w:r w:rsidRPr="00E62BD2">
        <w:t xml:space="preserve"> 280</w:t>
      </w:r>
      <w:r w:rsidRPr="00E62BD2">
        <w:rPr>
          <w:b/>
        </w:rPr>
        <w:t>,</w:t>
      </w:r>
      <w:r w:rsidRPr="00E62BD2">
        <w:t xml:space="preserve"> 23203–14.</w:t>
      </w:r>
    </w:p>
    <w:p w14:paraId="1495D189" w14:textId="54C5E0EB" w:rsidR="00E62BD2" w:rsidRPr="00E62BD2" w:rsidRDefault="00E62BD2" w:rsidP="00E62BD2">
      <w:pPr>
        <w:pStyle w:val="EndNoteBibliography"/>
        <w:spacing w:after="0"/>
        <w:ind w:left="720" w:hanging="720"/>
      </w:pPr>
      <w:r w:rsidRPr="00E62BD2">
        <w:t xml:space="preserve">Miao Z, Tang X, Schultzberg M, Zhao Y, Wang X &amp; Scribante A (2021). Plasma Resolvin D2 to Leukotriene B4 Ratio Is Reduced in Diabetic Patients with Ischemic Stroke and Related to Prognosis. </w:t>
      </w:r>
      <w:r w:rsidRPr="00E62BD2">
        <w:rPr>
          <w:i/>
        </w:rPr>
        <w:t>BioMed Research International,</w:t>
      </w:r>
      <w:r w:rsidRPr="00E62BD2">
        <w:t xml:space="preserve"> 2021</w:t>
      </w:r>
      <w:r w:rsidRPr="00E62BD2">
        <w:rPr>
          <w:b/>
        </w:rPr>
        <w:t>,</w:t>
      </w:r>
      <w:r w:rsidRPr="00E62BD2">
        <w:t xml:space="preserve"> 1-8.</w:t>
      </w:r>
    </w:p>
    <w:p w14:paraId="1A558FB1" w14:textId="6FE8A71D" w:rsidR="00E62BD2" w:rsidRPr="00E62BD2" w:rsidRDefault="00E62BD2" w:rsidP="00E62BD2">
      <w:pPr>
        <w:pStyle w:val="EndNoteBibliography"/>
        <w:spacing w:after="0"/>
        <w:ind w:left="720" w:hanging="720"/>
      </w:pPr>
      <w:r w:rsidRPr="00E62BD2">
        <w:t xml:space="preserve">Misheva M, Kotzamanis K, Davies LC, Tyrrell VJ, Rodrigues PRS, Benavides GA et al. (2022). Oxylipin metabolism is controlled by mitochondrial β-oxidation during bacterial inflammation. </w:t>
      </w:r>
      <w:r w:rsidRPr="00E62BD2">
        <w:rPr>
          <w:i/>
        </w:rPr>
        <w:t>Nature Communications,</w:t>
      </w:r>
      <w:r w:rsidRPr="00E62BD2">
        <w:t xml:space="preserve"> 13</w:t>
      </w:r>
      <w:r w:rsidRPr="00E62BD2">
        <w:rPr>
          <w:b/>
        </w:rPr>
        <w:t>,</w:t>
      </w:r>
      <w:r w:rsidRPr="00E62BD2">
        <w:t xml:space="preserve"> 139.</w:t>
      </w:r>
    </w:p>
    <w:p w14:paraId="76FD3ACD" w14:textId="2461FE70" w:rsidR="00E62BD2" w:rsidRPr="00E62BD2" w:rsidRDefault="00E62BD2" w:rsidP="00E62BD2">
      <w:pPr>
        <w:pStyle w:val="EndNoteBibliography"/>
        <w:spacing w:after="0"/>
        <w:ind w:left="720" w:hanging="720"/>
      </w:pPr>
      <w:r w:rsidRPr="00E62BD2">
        <w:t xml:space="preserve">Miyamoto J, Igarashi M, Watanabe K, Karaki SI, Mukouyama H, Kishino S et al. (2019). Gut microbiota confers host resistance to obesity by metabolizing dietary polyunsaturated fatty acids. </w:t>
      </w:r>
      <w:r w:rsidRPr="00E62BD2">
        <w:rPr>
          <w:i/>
        </w:rPr>
        <w:t>Nat Commun,</w:t>
      </w:r>
      <w:r w:rsidRPr="00E62BD2">
        <w:t xml:space="preserve"> 10</w:t>
      </w:r>
      <w:r w:rsidRPr="00E62BD2">
        <w:rPr>
          <w:b/>
        </w:rPr>
        <w:t>,</w:t>
      </w:r>
      <w:r w:rsidRPr="00E62BD2">
        <w:t xml:space="preserve"> 4007.</w:t>
      </w:r>
    </w:p>
    <w:p w14:paraId="55F0D7F6" w14:textId="51C44168" w:rsidR="00E62BD2" w:rsidRPr="00E62BD2" w:rsidRDefault="00E62BD2" w:rsidP="00E62BD2">
      <w:pPr>
        <w:pStyle w:val="EndNoteBibliography"/>
        <w:spacing w:after="0"/>
        <w:ind w:left="720" w:hanging="720"/>
      </w:pPr>
      <w:r w:rsidRPr="00E62BD2">
        <w:t xml:space="preserve">Muccioli GG (2010). Endocannabinoid biosynthesis and inactivation, from simple to complex. </w:t>
      </w:r>
      <w:r w:rsidRPr="00E62BD2">
        <w:rPr>
          <w:i/>
        </w:rPr>
        <w:t>Drug Discov Today,</w:t>
      </w:r>
      <w:r w:rsidRPr="00E62BD2">
        <w:t xml:space="preserve"> 15</w:t>
      </w:r>
      <w:r w:rsidRPr="00E62BD2">
        <w:rPr>
          <w:b/>
        </w:rPr>
        <w:t>,</w:t>
      </w:r>
      <w:r w:rsidRPr="00E62BD2">
        <w:t xml:space="preserve"> 474-83.</w:t>
      </w:r>
    </w:p>
    <w:p w14:paraId="0F4D2AFD" w14:textId="03DDBF62" w:rsidR="00E62BD2" w:rsidRPr="00E62BD2" w:rsidRDefault="00E62BD2" w:rsidP="00E62BD2">
      <w:pPr>
        <w:pStyle w:val="EndNoteBibliography"/>
        <w:spacing w:after="0"/>
        <w:ind w:left="720" w:hanging="720"/>
      </w:pPr>
      <w:r w:rsidRPr="00E62BD2">
        <w:t xml:space="preserve">Nakao J, Ooyama T, Ito H, Chang W &amp; Murota S (1982). Comparative effect of lipoxygenase products of arachidonic acid on rat aortic smooth muscle cell migration. </w:t>
      </w:r>
      <w:r w:rsidRPr="00E62BD2">
        <w:rPr>
          <w:i/>
        </w:rPr>
        <w:t xml:space="preserve">Atherosclerosis </w:t>
      </w:r>
      <w:r w:rsidRPr="00E62BD2">
        <w:t>44</w:t>
      </w:r>
      <w:r w:rsidRPr="00E62BD2">
        <w:rPr>
          <w:b/>
        </w:rPr>
        <w:t>,</w:t>
      </w:r>
      <w:r w:rsidRPr="00E62BD2">
        <w:t xml:space="preserve"> 339–42.</w:t>
      </w:r>
    </w:p>
    <w:p w14:paraId="4108DD81" w14:textId="3F8CEC23" w:rsidR="00E62BD2" w:rsidRPr="00E62BD2" w:rsidRDefault="00E62BD2" w:rsidP="00E62BD2">
      <w:pPr>
        <w:pStyle w:val="EndNoteBibliography"/>
        <w:spacing w:after="0"/>
        <w:ind w:left="720" w:hanging="720"/>
      </w:pPr>
      <w:r w:rsidRPr="00E62BD2">
        <w:t xml:space="preserve">Naoe S, Tsugawa H, Takahashi M, Ikeda K &amp; Arita M (2019). Characterization of Lipid Profiles after Dietary Intake of Polyunsaturated Fatty Acids Using Integrated Untargeted and Targeted Lipidomics. </w:t>
      </w:r>
      <w:r w:rsidRPr="00E62BD2">
        <w:rPr>
          <w:i/>
        </w:rPr>
        <w:t>Metabolites,</w:t>
      </w:r>
      <w:r w:rsidRPr="00E62BD2">
        <w:t xml:space="preserve"> 9</w:t>
      </w:r>
      <w:r w:rsidRPr="00E62BD2">
        <w:rPr>
          <w:b/>
        </w:rPr>
        <w:t>,</w:t>
      </w:r>
      <w:r w:rsidRPr="00E62BD2">
        <w:t xml:space="preserve"> 241.</w:t>
      </w:r>
    </w:p>
    <w:p w14:paraId="6AD7E899" w14:textId="557BB476" w:rsidR="00E62BD2" w:rsidRPr="00E62BD2" w:rsidRDefault="00E62BD2" w:rsidP="00E62BD2">
      <w:pPr>
        <w:pStyle w:val="EndNoteBibliography"/>
        <w:spacing w:after="0"/>
        <w:ind w:left="720" w:hanging="720"/>
      </w:pPr>
      <w:r w:rsidRPr="00E62BD2">
        <w:t xml:space="preserve">Nayeem M, Ponnoth D, Boegehold M, Zeldin D, Falck J &amp; Mustafa S (2009). High-salt diet enhances mouse aortic relaxation through  adenosine A2A receptor via CYP epoxygenases. </w:t>
      </w:r>
      <w:r w:rsidRPr="00E62BD2">
        <w:rPr>
          <w:i/>
        </w:rPr>
        <w:t>Am J Physiol Regul Integr Comp Physiol,</w:t>
      </w:r>
      <w:r w:rsidRPr="00E62BD2">
        <w:t xml:space="preserve"> 296</w:t>
      </w:r>
      <w:r w:rsidRPr="00E62BD2">
        <w:rPr>
          <w:b/>
        </w:rPr>
        <w:t>,</w:t>
      </w:r>
      <w:r w:rsidRPr="00E62BD2">
        <w:t xml:space="preserve"> R567–74.</w:t>
      </w:r>
    </w:p>
    <w:p w14:paraId="67C2C87B" w14:textId="61C3E946" w:rsidR="00E62BD2" w:rsidRPr="00E62BD2" w:rsidRDefault="00E62BD2" w:rsidP="00E62BD2">
      <w:pPr>
        <w:pStyle w:val="EndNoteBibliography"/>
        <w:spacing w:after="0"/>
        <w:ind w:left="720" w:hanging="720"/>
      </w:pPr>
      <w:r w:rsidRPr="00E62BD2">
        <w:t xml:space="preserve">Nayeem MA (2018). Role of oxylipins in cardiovascular diseases. </w:t>
      </w:r>
      <w:r w:rsidRPr="00E62BD2">
        <w:rPr>
          <w:i/>
        </w:rPr>
        <w:t>Acta Pharmacol Sin,</w:t>
      </w:r>
      <w:r w:rsidRPr="00E62BD2">
        <w:t xml:space="preserve"> 39</w:t>
      </w:r>
      <w:r w:rsidRPr="00E62BD2">
        <w:rPr>
          <w:b/>
        </w:rPr>
        <w:t>,</w:t>
      </w:r>
      <w:r w:rsidRPr="00E62BD2">
        <w:t xml:space="preserve"> 1142-1154.</w:t>
      </w:r>
    </w:p>
    <w:p w14:paraId="23B5D2D6" w14:textId="37D55A2B" w:rsidR="00E62BD2" w:rsidRPr="00E62BD2" w:rsidRDefault="00E62BD2" w:rsidP="00E62BD2">
      <w:pPr>
        <w:pStyle w:val="EndNoteBibliography"/>
        <w:spacing w:after="0"/>
        <w:ind w:left="720" w:hanging="720"/>
      </w:pPr>
      <w:r w:rsidRPr="00E62BD2">
        <w:t>Neuhofer A, Zeyda M, Mascher D, Itariu BK, Murano I, Leitner L</w:t>
      </w:r>
      <w:r w:rsidR="000302FD">
        <w:t xml:space="preserve"> </w:t>
      </w:r>
      <w:r w:rsidRPr="00E62BD2">
        <w:t xml:space="preserve">et al. (2013). Impaired Local Production of Proresolving Lipid Mediators in Obesity and 17-HDHA as a Potential Treatment for Obesity-Associated Inflammation. </w:t>
      </w:r>
      <w:r w:rsidRPr="00E62BD2">
        <w:rPr>
          <w:i/>
        </w:rPr>
        <w:t>Diabetes Obes Metab,</w:t>
      </w:r>
      <w:r w:rsidRPr="00E62BD2">
        <w:t xml:space="preserve"> 62</w:t>
      </w:r>
      <w:r w:rsidRPr="00E62BD2">
        <w:rPr>
          <w:b/>
        </w:rPr>
        <w:t>,</w:t>
      </w:r>
      <w:r w:rsidRPr="00E62BD2">
        <w:t xml:space="preserve"> 1945-1956.</w:t>
      </w:r>
    </w:p>
    <w:p w14:paraId="1795DC79" w14:textId="2A384A1E" w:rsidR="00E62BD2" w:rsidRPr="00E62BD2" w:rsidRDefault="00E62BD2" w:rsidP="00E62BD2">
      <w:pPr>
        <w:pStyle w:val="EndNoteBibliography"/>
        <w:spacing w:after="0"/>
        <w:ind w:left="720" w:hanging="720"/>
      </w:pPr>
      <w:r w:rsidRPr="00E62BD2">
        <w:t>Ostermann AI &amp; Schebb NH (2017</w:t>
      </w:r>
      <w:r w:rsidR="00C83CCA">
        <w:t>a</w:t>
      </w:r>
      <w:r w:rsidRPr="00E62BD2">
        <w:t xml:space="preserve">). Effects of omega-3 fatty acid supplementation on the pattern of oxylipins: a short review about the modulation of hydroxy-, dihydroxy-, and epoxy-fatty acids. </w:t>
      </w:r>
      <w:r w:rsidRPr="00E62BD2">
        <w:rPr>
          <w:i/>
        </w:rPr>
        <w:t>Food &amp; Function,</w:t>
      </w:r>
      <w:r w:rsidRPr="00E62BD2">
        <w:t xml:space="preserve"> 8</w:t>
      </w:r>
      <w:r w:rsidRPr="00E62BD2">
        <w:rPr>
          <w:b/>
        </w:rPr>
        <w:t>,</w:t>
      </w:r>
      <w:r w:rsidRPr="00E62BD2">
        <w:t xml:space="preserve"> 2355-2367.</w:t>
      </w:r>
    </w:p>
    <w:p w14:paraId="65A05A31" w14:textId="202FD6FE" w:rsidR="00E62BD2" w:rsidRDefault="00E62BD2" w:rsidP="00E62BD2">
      <w:pPr>
        <w:pStyle w:val="EndNoteBibliography"/>
        <w:spacing w:after="0"/>
        <w:ind w:left="720" w:hanging="720"/>
      </w:pPr>
      <w:r w:rsidRPr="00E62BD2">
        <w:t>Ostermann AI, Waindok P, Schmidt MJ, Chiu CY, Smyl C, Rohwer N et al. (2017</w:t>
      </w:r>
      <w:r w:rsidR="00C83CCA">
        <w:t>b</w:t>
      </w:r>
      <w:r w:rsidRPr="00E62BD2">
        <w:t xml:space="preserve">). Modulation of the endogenous omega-3 fatty acid and oxylipin profile in vivo-A comparison of the fat-1 transgenic mouse with C57BL/6 wildtype mice on an omega-3 fatty acid enriched diet. </w:t>
      </w:r>
      <w:r w:rsidRPr="00E62BD2">
        <w:rPr>
          <w:i/>
        </w:rPr>
        <w:t>PLoS One,</w:t>
      </w:r>
      <w:r w:rsidRPr="00E62BD2">
        <w:t xml:space="preserve"> 12</w:t>
      </w:r>
      <w:r w:rsidRPr="00E62BD2">
        <w:rPr>
          <w:b/>
        </w:rPr>
        <w:t>,</w:t>
      </w:r>
      <w:r w:rsidRPr="00E62BD2">
        <w:t xml:space="preserve"> e0184470.</w:t>
      </w:r>
    </w:p>
    <w:p w14:paraId="53B28D35" w14:textId="4E936C10" w:rsidR="00D14994" w:rsidRPr="00E62BD2" w:rsidRDefault="00D14994" w:rsidP="00CB4B90">
      <w:pPr>
        <w:pStyle w:val="EndNoteBibliography"/>
        <w:spacing w:after="0"/>
        <w:ind w:left="720" w:hanging="720"/>
      </w:pPr>
      <w:r>
        <w:t>Ozbayer C, Kebapci MN, Degirmenci I, Yagci E, Gunes HV</w:t>
      </w:r>
      <w:r w:rsidR="00B51E9F">
        <w:t xml:space="preserve"> &amp;n</w:t>
      </w:r>
      <w:r>
        <w:t>Kurt H</w:t>
      </w:r>
      <w:r w:rsidR="00CB4B90">
        <w:t xml:space="preserve"> (2018). </w:t>
      </w:r>
      <w:r>
        <w:t>Genetic variant in the 3′-untranslated region of the COX2 gene is associated with type 2 diabetes: A hospital-based case-control study</w:t>
      </w:r>
      <w:r w:rsidR="00CB4B90">
        <w:t xml:space="preserve">. </w:t>
      </w:r>
      <w:r w:rsidRPr="00A756BF">
        <w:rPr>
          <w:i/>
          <w:iCs/>
        </w:rPr>
        <w:t>Prostaglandins Leukot Essent Fatty Acids</w:t>
      </w:r>
      <w:r>
        <w:t>, 137</w:t>
      </w:r>
      <w:r w:rsidR="00CB4B90">
        <w:t>,</w:t>
      </w:r>
      <w:r>
        <w:t> 39-42</w:t>
      </w:r>
      <w:r w:rsidR="006C53F1">
        <w:t>.</w:t>
      </w:r>
    </w:p>
    <w:p w14:paraId="779341D1" w14:textId="3D65E7E8" w:rsidR="00E62BD2" w:rsidRPr="00E62BD2" w:rsidRDefault="00E62BD2" w:rsidP="00E62BD2">
      <w:pPr>
        <w:pStyle w:val="EndNoteBibliography"/>
        <w:spacing w:after="0"/>
        <w:ind w:left="720" w:hanging="720"/>
      </w:pPr>
      <w:r w:rsidRPr="00E62BD2">
        <w:t xml:space="preserve">Pal A, Al-Shaer AE, Guesdon W, Torres MJ, Armstrong M, Quinn K et al. (2020). Resolvin E1 derived from eicosapentaenoic acid prevents hyperinsulinemia and hyperglycemia in a host genetic manner. </w:t>
      </w:r>
      <w:r w:rsidRPr="00E62BD2">
        <w:rPr>
          <w:i/>
        </w:rPr>
        <w:t>FASEB J,</w:t>
      </w:r>
      <w:r w:rsidRPr="00E62BD2">
        <w:t xml:space="preserve"> 34</w:t>
      </w:r>
      <w:r w:rsidRPr="00E62BD2">
        <w:rPr>
          <w:b/>
        </w:rPr>
        <w:t>,</w:t>
      </w:r>
      <w:r w:rsidRPr="00E62BD2">
        <w:t xml:space="preserve"> 10640-10656.</w:t>
      </w:r>
    </w:p>
    <w:p w14:paraId="4F735777" w14:textId="33D928B5" w:rsidR="00E62BD2" w:rsidRPr="00E62BD2" w:rsidRDefault="00E62BD2" w:rsidP="00E62BD2">
      <w:pPr>
        <w:pStyle w:val="EndNoteBibliography"/>
        <w:spacing w:after="0"/>
        <w:ind w:left="720" w:hanging="720"/>
      </w:pPr>
      <w:r w:rsidRPr="00E62BD2">
        <w:t>Parchem K, Letsiou S, Petan T, Oskolkova O, Medina I, Kuda</w:t>
      </w:r>
      <w:r w:rsidR="000302FD">
        <w:t xml:space="preserve"> </w:t>
      </w:r>
      <w:r w:rsidRPr="00E62BD2">
        <w:t xml:space="preserve">O et al. (2024). Oxylipin profiling for clinical research: Current status and future perspectives. </w:t>
      </w:r>
      <w:r w:rsidRPr="00E62BD2">
        <w:rPr>
          <w:i/>
        </w:rPr>
        <w:t>Progress in Lipid Research,</w:t>
      </w:r>
      <w:r w:rsidRPr="00E62BD2">
        <w:t xml:space="preserve"> 95</w:t>
      </w:r>
      <w:r w:rsidRPr="00E62BD2">
        <w:rPr>
          <w:b/>
        </w:rPr>
        <w:t>,</w:t>
      </w:r>
      <w:r w:rsidRPr="00E62BD2">
        <w:t xml:space="preserve"> 101276.</w:t>
      </w:r>
    </w:p>
    <w:p w14:paraId="7160EA0A" w14:textId="014DD4DC" w:rsidR="00E62BD2" w:rsidRPr="00E62BD2" w:rsidRDefault="00E62BD2" w:rsidP="00E62BD2">
      <w:pPr>
        <w:pStyle w:val="EndNoteBibliography"/>
        <w:spacing w:after="0"/>
        <w:ind w:left="720" w:hanging="720"/>
      </w:pPr>
      <w:r w:rsidRPr="00E62BD2">
        <w:t>Pascoal L</w:t>
      </w:r>
      <w:r w:rsidR="000302FD">
        <w:t>B</w:t>
      </w:r>
      <w:r w:rsidRPr="00E62BD2">
        <w:t>, Palma B</w:t>
      </w:r>
      <w:r w:rsidR="000302FD">
        <w:t>B</w:t>
      </w:r>
      <w:r w:rsidRPr="00E62BD2">
        <w:t>, Chaim F</w:t>
      </w:r>
      <w:r w:rsidR="000302FD">
        <w:t>HM</w:t>
      </w:r>
      <w:r w:rsidRPr="00E62BD2">
        <w:t>, De Castro M</w:t>
      </w:r>
      <w:r w:rsidR="000302FD">
        <w:t>M</w:t>
      </w:r>
      <w:r w:rsidRPr="00E62BD2">
        <w:t>, Damázio T</w:t>
      </w:r>
      <w:r w:rsidR="000302FD">
        <w:t>A</w:t>
      </w:r>
      <w:r w:rsidRPr="00E62BD2">
        <w:t xml:space="preserve">, Franceschini </w:t>
      </w:r>
      <w:r w:rsidR="000302FD">
        <w:t>APMF</w:t>
      </w:r>
      <w:r w:rsidRPr="00E62BD2">
        <w:t xml:space="preserve"> et al. (2022). New translational and experimental insights into the role of pro-resolving lipid mediators in inflammatory bowel disease. </w:t>
      </w:r>
      <w:r w:rsidRPr="00E62BD2">
        <w:rPr>
          <w:i/>
        </w:rPr>
        <w:t>World J Exp Med,</w:t>
      </w:r>
      <w:r w:rsidRPr="00E62BD2">
        <w:t xml:space="preserve"> 12</w:t>
      </w:r>
      <w:r w:rsidRPr="00E62BD2">
        <w:rPr>
          <w:b/>
        </w:rPr>
        <w:t>,</w:t>
      </w:r>
      <w:r w:rsidRPr="00E62BD2">
        <w:t xml:space="preserve"> 1-15.</w:t>
      </w:r>
    </w:p>
    <w:p w14:paraId="3B44E199" w14:textId="6FA1E63D" w:rsidR="00E62BD2" w:rsidRPr="00E62BD2" w:rsidRDefault="00E62BD2" w:rsidP="00E62BD2">
      <w:pPr>
        <w:pStyle w:val="EndNoteBibliography"/>
        <w:spacing w:after="0"/>
        <w:ind w:left="720" w:hanging="720"/>
      </w:pPr>
      <w:r w:rsidRPr="00E62BD2">
        <w:t>Pauls SD, Du Y, Clair L, Winter T, Aukema HM, Taylor CG et al. (202</w:t>
      </w:r>
      <w:r w:rsidR="00CD4BC7">
        <w:t>0</w:t>
      </w:r>
      <w:r w:rsidR="005C1DAA">
        <w:t>a</w:t>
      </w:r>
      <w:r w:rsidRPr="00E62BD2">
        <w:t xml:space="preserve">). Impact of Age, Menopause, and Obesity on Oxylipins Linked to Vascular Health. </w:t>
      </w:r>
      <w:r w:rsidRPr="00E62BD2">
        <w:rPr>
          <w:i/>
        </w:rPr>
        <w:t>Arterioscler Thromb Vasc Biol,</w:t>
      </w:r>
      <w:r w:rsidRPr="00E62BD2">
        <w:t xml:space="preserve"> 41</w:t>
      </w:r>
      <w:r w:rsidRPr="00E62BD2">
        <w:rPr>
          <w:b/>
        </w:rPr>
        <w:t>,</w:t>
      </w:r>
      <w:r w:rsidRPr="00E62BD2">
        <w:t xml:space="preserve"> 883-897.</w:t>
      </w:r>
    </w:p>
    <w:p w14:paraId="135F5A27" w14:textId="5E6F129D" w:rsidR="00E62BD2" w:rsidRPr="00E62BD2" w:rsidRDefault="00E62BD2" w:rsidP="00E62BD2">
      <w:pPr>
        <w:pStyle w:val="EndNoteBibliography"/>
        <w:spacing w:after="0"/>
        <w:ind w:left="720" w:hanging="720"/>
      </w:pPr>
      <w:r w:rsidRPr="00E62BD2">
        <w:t>Pauls SD, Ragheb M, Winter T, Leng S, Taylor CG, Zahradka P et al. (2020</w:t>
      </w:r>
      <w:r w:rsidR="005C1DAA">
        <w:t>b</w:t>
      </w:r>
      <w:r w:rsidRPr="00E62BD2">
        <w:t xml:space="preserve">). Spleen Oxylipin and Polyunsaturated Fatty Acid Profiles are Altered by Dietary Source of Polyunsaturated Fatty Acid and by Sex. </w:t>
      </w:r>
      <w:r w:rsidRPr="00E62BD2">
        <w:rPr>
          <w:i/>
        </w:rPr>
        <w:t>Lipids,</w:t>
      </w:r>
      <w:r w:rsidRPr="00E62BD2">
        <w:t xml:space="preserve"> 55</w:t>
      </w:r>
      <w:r w:rsidRPr="00E62BD2">
        <w:rPr>
          <w:b/>
        </w:rPr>
        <w:t>,</w:t>
      </w:r>
      <w:r w:rsidRPr="00E62BD2">
        <w:t xml:space="preserve"> 261-270.</w:t>
      </w:r>
    </w:p>
    <w:p w14:paraId="6CD7DCC3" w14:textId="2E153101" w:rsidR="00E62BD2" w:rsidRPr="00E62BD2" w:rsidRDefault="00E62BD2" w:rsidP="00E62BD2">
      <w:pPr>
        <w:pStyle w:val="EndNoteBibliography"/>
        <w:spacing w:after="0"/>
        <w:ind w:left="720" w:hanging="720"/>
      </w:pPr>
      <w:r w:rsidRPr="00E62BD2">
        <w:lastRenderedPageBreak/>
        <w:t xml:space="preserve">Pawelzik SC, Avignon A, Idborg H, Boegner C, Stanke-Labesque F, Jakobsson PJ et al. (2019). Urinary prostaglandin D2 and E2 metabolites associate with abdominal obesity, glucose metabolism, and triglycerides in obese subjects. </w:t>
      </w:r>
      <w:r w:rsidRPr="00E62BD2">
        <w:rPr>
          <w:i/>
        </w:rPr>
        <w:t>Prostaglandins &amp; Other Lipid Mediators,</w:t>
      </w:r>
      <w:r w:rsidRPr="00E62BD2">
        <w:t xml:space="preserve"> 145</w:t>
      </w:r>
      <w:r w:rsidRPr="00E62BD2">
        <w:rPr>
          <w:b/>
        </w:rPr>
        <w:t>,</w:t>
      </w:r>
      <w:r w:rsidRPr="00E62BD2">
        <w:t xml:space="preserve"> 106361.</w:t>
      </w:r>
    </w:p>
    <w:p w14:paraId="7BA87144" w14:textId="1E7EA5E6" w:rsidR="00E62BD2" w:rsidRPr="00E62BD2" w:rsidRDefault="00E62BD2" w:rsidP="00E62BD2">
      <w:pPr>
        <w:pStyle w:val="EndNoteBibliography"/>
        <w:spacing w:after="0"/>
        <w:ind w:left="720" w:hanging="720"/>
      </w:pPr>
      <w:r w:rsidRPr="00E62BD2">
        <w:t xml:space="preserve">Pochard C, Coquenlorge S, Jaulin J, Cenac N, Vergnolle N &amp; Meurette G (2016). Defects in 15-HETE production and control of epithelial permeability by human enteric glial cells from patients with Crohn’s disease. </w:t>
      </w:r>
      <w:r w:rsidRPr="00E62BD2">
        <w:rPr>
          <w:i/>
        </w:rPr>
        <w:t>Gastroenterology,</w:t>
      </w:r>
      <w:r w:rsidRPr="00E62BD2">
        <w:t xml:space="preserve"> 150</w:t>
      </w:r>
      <w:r w:rsidRPr="00E62BD2">
        <w:rPr>
          <w:b/>
        </w:rPr>
        <w:t>,</w:t>
      </w:r>
      <w:r w:rsidRPr="00E62BD2">
        <w:t xml:space="preserve"> :168–80.</w:t>
      </w:r>
    </w:p>
    <w:p w14:paraId="1E2A31AE" w14:textId="6840BDAE" w:rsidR="00E62BD2" w:rsidRPr="00E62BD2" w:rsidRDefault="00E62BD2" w:rsidP="00E62BD2">
      <w:pPr>
        <w:pStyle w:val="EndNoteBibliography"/>
        <w:spacing w:after="0"/>
        <w:ind w:left="720" w:hanging="720"/>
      </w:pPr>
      <w:r w:rsidRPr="00E62BD2">
        <w:t xml:space="preserve">Rabiee M, Marjani A, Khajeniazi S &amp; Mojerloo M (2018). Genetic polymorphisms of cytochrome p450 (2C9) enzyme in patients with type 2 diabetes mellitus in Turkmen and Fars ethnic groups. </w:t>
      </w:r>
      <w:r w:rsidRPr="00E62BD2">
        <w:rPr>
          <w:i/>
        </w:rPr>
        <w:t>Endocr. Metab. Immune Disord. Drug. Targets,</w:t>
      </w:r>
      <w:r w:rsidRPr="00E62BD2">
        <w:t xml:space="preserve"> 18</w:t>
      </w:r>
      <w:r w:rsidRPr="00E62BD2">
        <w:rPr>
          <w:b/>
        </w:rPr>
        <w:t>,</w:t>
      </w:r>
      <w:r w:rsidRPr="00E62BD2">
        <w:t xml:space="preserve"> 653–661.</w:t>
      </w:r>
    </w:p>
    <w:p w14:paraId="1FFF80D1" w14:textId="2C57222B" w:rsidR="00E62BD2" w:rsidRPr="00E62BD2" w:rsidRDefault="00E62BD2" w:rsidP="00E62BD2">
      <w:pPr>
        <w:pStyle w:val="EndNoteBibliography"/>
        <w:spacing w:after="0"/>
        <w:ind w:left="720" w:hanging="720"/>
      </w:pPr>
      <w:r w:rsidRPr="00E62BD2">
        <w:t xml:space="preserve">Rein H &amp; Dohrn A (1951). The role of the spleen and liver in coronary or hypoxic myocardial insufciency. </w:t>
      </w:r>
      <w:r w:rsidRPr="00E62BD2">
        <w:rPr>
          <w:i/>
        </w:rPr>
        <w:t>Pflügers Archiv: European Journal of Physiology,</w:t>
      </w:r>
      <w:r w:rsidRPr="00E62BD2">
        <w:t xml:space="preserve"> 253</w:t>
      </w:r>
      <w:r w:rsidRPr="00E62BD2">
        <w:rPr>
          <w:b/>
        </w:rPr>
        <w:t>,</w:t>
      </w:r>
      <w:r w:rsidRPr="00E62BD2">
        <w:t xml:space="preserve"> 435–458.</w:t>
      </w:r>
    </w:p>
    <w:p w14:paraId="0D937D49" w14:textId="25C6A697" w:rsidR="00E62BD2" w:rsidRPr="00E62BD2" w:rsidRDefault="00E62BD2" w:rsidP="00E62BD2">
      <w:pPr>
        <w:pStyle w:val="EndNoteBibliography"/>
        <w:spacing w:after="0"/>
        <w:ind w:left="720" w:hanging="720"/>
      </w:pPr>
      <w:r w:rsidRPr="00E62BD2">
        <w:t xml:space="preserve">Rius B, Titos E, Morán-Salvador E, López-Vicario C, García-Alonso V, González-Périz A et al. (2014). Resolvin D1 primes the resolution process initiated by calorie restriction in obesity-induced steatohepatitis. </w:t>
      </w:r>
      <w:r w:rsidRPr="00E62BD2">
        <w:rPr>
          <w:i/>
        </w:rPr>
        <w:t>FASEB J.</w:t>
      </w:r>
      <w:r w:rsidRPr="00E62BD2">
        <w:rPr>
          <w:b/>
        </w:rPr>
        <w:t>,</w:t>
      </w:r>
      <w:r w:rsidRPr="00E62BD2">
        <w:t xml:space="preserve"> 836-848.</w:t>
      </w:r>
    </w:p>
    <w:p w14:paraId="2193E4C5" w14:textId="133EB13F" w:rsidR="00E62BD2" w:rsidRPr="00E62BD2" w:rsidRDefault="00E62BD2" w:rsidP="00E62BD2">
      <w:pPr>
        <w:pStyle w:val="EndNoteBibliography"/>
        <w:spacing w:after="0"/>
        <w:ind w:left="720" w:hanging="720"/>
      </w:pPr>
      <w:r w:rsidRPr="00E62BD2">
        <w:t xml:space="preserve">Rossmeisl M, Pavlisova J, Janovska P, Kuda O, Bardova K, Hansikova J et al. (2018). Differential modulation of white adipose tissue endocannabinoid levels by n-3 fatty acids in obese mice and type 2 diabetic patients. </w:t>
      </w:r>
      <w:r w:rsidRPr="00E62BD2">
        <w:rPr>
          <w:i/>
        </w:rPr>
        <w:t xml:space="preserve">BBA - Molecular and Cell Biology of Lipids  </w:t>
      </w:r>
      <w:r w:rsidRPr="00E62BD2">
        <w:t>1863</w:t>
      </w:r>
      <w:r w:rsidRPr="00E62BD2">
        <w:rPr>
          <w:b/>
        </w:rPr>
        <w:t>,</w:t>
      </w:r>
      <w:r w:rsidRPr="00E62BD2">
        <w:t xml:space="preserve"> 712–725.</w:t>
      </w:r>
    </w:p>
    <w:p w14:paraId="3384375C" w14:textId="663E1B23" w:rsidR="00E62BD2" w:rsidRPr="00A756BF" w:rsidRDefault="00E62BD2" w:rsidP="00E62BD2">
      <w:pPr>
        <w:pStyle w:val="EndNoteBibliography"/>
        <w:spacing w:after="0"/>
        <w:ind w:left="720" w:hanging="720"/>
        <w:rPr>
          <w:lang w:val="de-DE"/>
        </w:rPr>
      </w:pPr>
      <w:r w:rsidRPr="00E62BD2">
        <w:t xml:space="preserve">Roussel C, Sola M, Lessard-Lord J, Nallabelli N, Genereux P, Cavestri C et al. (2024). Human gut microbiota and their production of endocannabinoid-like mediators are directly affected by a dietary oil. </w:t>
      </w:r>
      <w:r w:rsidRPr="00A756BF">
        <w:rPr>
          <w:i/>
          <w:lang w:val="de-DE"/>
        </w:rPr>
        <w:t>Gut Microbes,</w:t>
      </w:r>
      <w:r w:rsidRPr="00A756BF">
        <w:rPr>
          <w:lang w:val="de-DE"/>
        </w:rPr>
        <w:t xml:space="preserve"> 16</w:t>
      </w:r>
      <w:r w:rsidRPr="00A756BF">
        <w:rPr>
          <w:b/>
          <w:lang w:val="de-DE"/>
        </w:rPr>
        <w:t>,</w:t>
      </w:r>
      <w:r w:rsidRPr="00A756BF">
        <w:rPr>
          <w:lang w:val="de-DE"/>
        </w:rPr>
        <w:t xml:space="preserve"> 2335879.</w:t>
      </w:r>
    </w:p>
    <w:p w14:paraId="3D999A7E" w14:textId="4194E14C" w:rsidR="00E62BD2" w:rsidRPr="00A756BF" w:rsidRDefault="00E62BD2" w:rsidP="00E62BD2">
      <w:pPr>
        <w:pStyle w:val="EndNoteBibliography"/>
        <w:spacing w:after="0"/>
        <w:ind w:left="720" w:hanging="720"/>
        <w:rPr>
          <w:lang w:val="de-DE"/>
        </w:rPr>
      </w:pPr>
      <w:r w:rsidRPr="00A756BF">
        <w:rPr>
          <w:lang w:val="de-DE"/>
        </w:rPr>
        <w:t>Saleh R</w:t>
      </w:r>
      <w:r w:rsidR="00153A73" w:rsidRPr="00A756BF">
        <w:rPr>
          <w:lang w:val="de-DE"/>
        </w:rPr>
        <w:t>NM</w:t>
      </w:r>
      <w:r w:rsidRPr="00A756BF">
        <w:rPr>
          <w:lang w:val="de-DE"/>
        </w:rPr>
        <w:t>, West A</w:t>
      </w:r>
      <w:r w:rsidR="00153A73" w:rsidRPr="00A756BF">
        <w:rPr>
          <w:lang w:val="de-DE"/>
        </w:rPr>
        <w:t>L</w:t>
      </w:r>
      <w:r w:rsidRPr="00A756BF">
        <w:rPr>
          <w:lang w:val="de-DE"/>
        </w:rPr>
        <w:t>, Ostermann A</w:t>
      </w:r>
      <w:r w:rsidR="00153A73" w:rsidRPr="00A756BF">
        <w:rPr>
          <w:lang w:val="de-DE"/>
        </w:rPr>
        <w:t>I</w:t>
      </w:r>
      <w:r w:rsidRPr="00A756BF">
        <w:rPr>
          <w:lang w:val="de-DE"/>
        </w:rPr>
        <w:t>, Schebb N</w:t>
      </w:r>
      <w:r w:rsidR="00153A73" w:rsidRPr="00A756BF">
        <w:rPr>
          <w:lang w:val="de-DE"/>
        </w:rPr>
        <w:t>H</w:t>
      </w:r>
      <w:r w:rsidRPr="00A756BF">
        <w:rPr>
          <w:lang w:val="de-DE"/>
        </w:rPr>
        <w:t>, Calder P</w:t>
      </w:r>
      <w:r w:rsidR="00153A73" w:rsidRPr="00A756BF">
        <w:rPr>
          <w:lang w:val="de-DE"/>
        </w:rPr>
        <w:t>C</w:t>
      </w:r>
      <w:r w:rsidRPr="00A756BF">
        <w:rPr>
          <w:lang w:val="de-DE"/>
        </w:rPr>
        <w:t xml:space="preserve"> &amp; </w:t>
      </w:r>
      <w:r w:rsidR="00153A73" w:rsidRPr="00A756BF">
        <w:rPr>
          <w:lang w:val="de-DE"/>
        </w:rPr>
        <w:t>Minihane AM</w:t>
      </w:r>
      <w:r w:rsidRPr="00A756BF">
        <w:rPr>
          <w:lang w:val="de-DE"/>
        </w:rPr>
        <w:t xml:space="preserve"> (2021). </w:t>
      </w:r>
      <w:r w:rsidRPr="00E62BD2">
        <w:t xml:space="preserve">APOE Genotype Modifies the Plasma Oxylipin Response to Omega-3 Polyunsaturated Fatty Acid Supplementation in Healthy Individuals. </w:t>
      </w:r>
      <w:r w:rsidRPr="00A756BF">
        <w:rPr>
          <w:i/>
          <w:lang w:val="de-DE"/>
        </w:rPr>
        <w:t>Front Nutr,</w:t>
      </w:r>
      <w:r w:rsidRPr="00A756BF">
        <w:rPr>
          <w:lang w:val="de-DE"/>
        </w:rPr>
        <w:t xml:space="preserve"> 8</w:t>
      </w:r>
      <w:r w:rsidRPr="00A756BF">
        <w:rPr>
          <w:b/>
          <w:lang w:val="de-DE"/>
        </w:rPr>
        <w:t>,</w:t>
      </w:r>
      <w:r w:rsidRPr="00A756BF">
        <w:rPr>
          <w:lang w:val="de-DE"/>
        </w:rPr>
        <w:t xml:space="preserve"> 723813.</w:t>
      </w:r>
    </w:p>
    <w:p w14:paraId="38E6FE04" w14:textId="64BB1A73" w:rsidR="00E62BD2" w:rsidRPr="00E62BD2" w:rsidRDefault="00E62BD2" w:rsidP="00E62BD2">
      <w:pPr>
        <w:pStyle w:val="EndNoteBibliography"/>
        <w:spacing w:after="0"/>
        <w:ind w:left="720" w:hanging="720"/>
      </w:pPr>
      <w:r w:rsidRPr="00A756BF">
        <w:rPr>
          <w:lang w:val="de-DE"/>
        </w:rPr>
        <w:t xml:space="preserve">Sandhu K V, Sherwin E, Schellekens H, Stanton C, Dinan TG &amp; Cryan JF (2017). </w:t>
      </w:r>
      <w:r w:rsidRPr="00E62BD2">
        <w:t xml:space="preserve">Feeding the microbiota-gut-brain axis: Diet, microbiome, and neuropsychiatry. </w:t>
      </w:r>
      <w:r w:rsidRPr="00E62BD2">
        <w:rPr>
          <w:i/>
        </w:rPr>
        <w:t>Transl. Res,</w:t>
      </w:r>
      <w:r w:rsidRPr="00E62BD2">
        <w:t xml:space="preserve"> 179</w:t>
      </w:r>
      <w:r w:rsidRPr="00E62BD2">
        <w:rPr>
          <w:b/>
        </w:rPr>
        <w:t>,</w:t>
      </w:r>
      <w:r w:rsidRPr="00E62BD2">
        <w:t xml:space="preserve"> 223–244.</w:t>
      </w:r>
    </w:p>
    <w:p w14:paraId="1F972A17" w14:textId="759859A2" w:rsidR="00E62BD2" w:rsidRPr="00A756BF" w:rsidRDefault="00E62BD2" w:rsidP="00E62BD2">
      <w:pPr>
        <w:pStyle w:val="EndNoteBibliography"/>
        <w:spacing w:after="0"/>
        <w:ind w:left="720" w:hanging="720"/>
        <w:rPr>
          <w:lang w:val="de-DE"/>
        </w:rPr>
      </w:pPr>
      <w:r w:rsidRPr="00E62BD2">
        <w:t xml:space="preserve">Saxami G, Kerezoudi EN, Eliopoulos C, Arapoglou D &amp; Kyriacou A (2023). The Gut-Organ Axis within the Human Body: Gut Dysbiosis and the Role of Prebiotics. </w:t>
      </w:r>
      <w:r w:rsidRPr="00A756BF">
        <w:rPr>
          <w:i/>
          <w:lang w:val="de-DE"/>
        </w:rPr>
        <w:t>Life (Basel),</w:t>
      </w:r>
      <w:r w:rsidRPr="00A756BF">
        <w:rPr>
          <w:lang w:val="de-DE"/>
        </w:rPr>
        <w:t xml:space="preserve"> 13</w:t>
      </w:r>
      <w:r w:rsidR="00153A73" w:rsidRPr="00A756BF">
        <w:rPr>
          <w:lang w:val="de-DE"/>
        </w:rPr>
        <w:t>, 2023</w:t>
      </w:r>
      <w:r w:rsidRPr="00A756BF">
        <w:rPr>
          <w:lang w:val="de-DE"/>
        </w:rPr>
        <w:t>.</w:t>
      </w:r>
    </w:p>
    <w:p w14:paraId="17113BD3" w14:textId="0A243C44" w:rsidR="00E62BD2" w:rsidRDefault="00E62BD2" w:rsidP="00E62BD2">
      <w:pPr>
        <w:pStyle w:val="EndNoteBibliography"/>
        <w:spacing w:after="0"/>
        <w:ind w:left="720" w:hanging="720"/>
      </w:pPr>
      <w:r w:rsidRPr="00A756BF">
        <w:rPr>
          <w:lang w:val="de-DE"/>
        </w:rPr>
        <w:t>Schmocker C, Zhang IW, Kiesler S, Kassner U, Ostermann AI, Steinhagen-Thiessen E</w:t>
      </w:r>
      <w:r w:rsidR="00153A73" w:rsidRPr="00A756BF">
        <w:rPr>
          <w:lang w:val="de-DE"/>
        </w:rPr>
        <w:t xml:space="preserve"> </w:t>
      </w:r>
      <w:r w:rsidRPr="00A756BF">
        <w:rPr>
          <w:lang w:val="de-DE"/>
        </w:rPr>
        <w:t xml:space="preserve">et al. </w:t>
      </w:r>
      <w:r w:rsidRPr="00E62BD2">
        <w:t xml:space="preserve">(2018). Effect of Omega-3 Fatty Acid Supplementation on Oxylipins in a Routine Clinical Setting. </w:t>
      </w:r>
      <w:r w:rsidRPr="00E62BD2">
        <w:rPr>
          <w:i/>
        </w:rPr>
        <w:t>Int J Mol Sci,</w:t>
      </w:r>
      <w:r w:rsidRPr="00E62BD2">
        <w:t xml:space="preserve"> 19</w:t>
      </w:r>
      <w:r w:rsidRPr="00E62BD2">
        <w:rPr>
          <w:b/>
        </w:rPr>
        <w:t>,</w:t>
      </w:r>
      <w:r w:rsidRPr="00E62BD2">
        <w:t xml:space="preserve"> 180.</w:t>
      </w:r>
    </w:p>
    <w:p w14:paraId="6EA83D7C" w14:textId="662A98DA" w:rsidR="000974AF" w:rsidRPr="00E62BD2" w:rsidRDefault="000974AF" w:rsidP="00E62BD2">
      <w:pPr>
        <w:pStyle w:val="EndNoteBibliography"/>
        <w:spacing w:after="0"/>
        <w:ind w:left="720" w:hanging="720"/>
      </w:pPr>
      <w:r w:rsidRPr="000974AF">
        <w:t xml:space="preserve">Schuchardt JP, Beinhorn P, Hu XF, Chan HM, Roke K, Bernasconi A, </w:t>
      </w:r>
      <w:r>
        <w:t>et al</w:t>
      </w:r>
      <w:r w:rsidRPr="000974AF">
        <w:t xml:space="preserve"> </w:t>
      </w:r>
      <w:r>
        <w:t>(2024).</w:t>
      </w:r>
      <w:r w:rsidRPr="000974AF">
        <w:t xml:space="preserve"> Omega-3 world map: 2024 update. </w:t>
      </w:r>
      <w:r w:rsidRPr="00A756BF">
        <w:rPr>
          <w:i/>
          <w:iCs/>
        </w:rPr>
        <w:t>Prog Lipid Res</w:t>
      </w:r>
      <w:r>
        <w:t xml:space="preserve">, </w:t>
      </w:r>
      <w:r w:rsidRPr="000974AF">
        <w:t>95:101286</w:t>
      </w:r>
      <w:r>
        <w:t>.</w:t>
      </w:r>
    </w:p>
    <w:p w14:paraId="055DE334" w14:textId="0769231A" w:rsidR="00E62BD2" w:rsidRPr="00E62BD2" w:rsidRDefault="00E62BD2" w:rsidP="00E62BD2">
      <w:pPr>
        <w:pStyle w:val="EndNoteBibliography"/>
        <w:spacing w:after="0"/>
        <w:ind w:left="720" w:hanging="720"/>
      </w:pPr>
      <w:r w:rsidRPr="00E62BD2">
        <w:t>Scorletti E, Afolabi P</w:t>
      </w:r>
      <w:r w:rsidR="00153A73">
        <w:t>R</w:t>
      </w:r>
      <w:r w:rsidRPr="00E62BD2">
        <w:t>, Miles E</w:t>
      </w:r>
      <w:r w:rsidR="00153A73">
        <w:t>A</w:t>
      </w:r>
      <w:r w:rsidRPr="00E62BD2">
        <w:t>, Smith D</w:t>
      </w:r>
      <w:r w:rsidR="00153A73">
        <w:t>E</w:t>
      </w:r>
      <w:r w:rsidRPr="00E62BD2">
        <w:t>, Almehmadi A, Alshathry A</w:t>
      </w:r>
      <w:r w:rsidR="00153A73">
        <w:t xml:space="preserve"> </w:t>
      </w:r>
      <w:r w:rsidRPr="00E62BD2">
        <w:t xml:space="preserve">et al. (2020 ). Synbiotics Alter Fecal Microbiomes, But Not Liver Fat or Fibrosis, in a Randomized Trial of Patients With Nonalcoholic Fatty Liver Disease. </w:t>
      </w:r>
      <w:r w:rsidRPr="00E62BD2">
        <w:rPr>
          <w:i/>
        </w:rPr>
        <w:t>Gastroenterology,</w:t>
      </w:r>
      <w:r w:rsidRPr="00E62BD2">
        <w:t xml:space="preserve"> 158</w:t>
      </w:r>
      <w:r w:rsidRPr="00E62BD2">
        <w:rPr>
          <w:b/>
        </w:rPr>
        <w:t>,</w:t>
      </w:r>
      <w:r w:rsidRPr="00E62BD2">
        <w:t xml:space="preserve"> 1597-1610.e7.</w:t>
      </w:r>
    </w:p>
    <w:p w14:paraId="5FE27094" w14:textId="5669B7C8" w:rsidR="00E62BD2" w:rsidRPr="00E62BD2" w:rsidRDefault="00E62BD2" w:rsidP="00E62BD2">
      <w:pPr>
        <w:pStyle w:val="EndNoteBibliography"/>
        <w:spacing w:after="0"/>
        <w:ind w:left="720" w:hanging="720"/>
      </w:pPr>
      <w:r w:rsidRPr="00E62BD2">
        <w:t xml:space="preserve">Serhan CN, Dalli J, Colas RA, Winkler JW &amp; Chiang N (2015). Protectins and maresins: New pro-resolving families of mediators in acute inflammation and resolution bioactive metabolome. </w:t>
      </w:r>
      <w:r w:rsidRPr="00E62BD2">
        <w:rPr>
          <w:i/>
        </w:rPr>
        <w:t>Biochim Biophys Acta,</w:t>
      </w:r>
      <w:r w:rsidRPr="00E62BD2">
        <w:t xml:space="preserve"> 1851</w:t>
      </w:r>
      <w:r w:rsidRPr="00E62BD2">
        <w:rPr>
          <w:b/>
        </w:rPr>
        <w:t>,</w:t>
      </w:r>
      <w:r w:rsidRPr="00E62BD2">
        <w:t xml:space="preserve"> 397-413.</w:t>
      </w:r>
    </w:p>
    <w:p w14:paraId="4920CC15" w14:textId="3B113637" w:rsidR="00E62BD2" w:rsidRPr="00E62BD2" w:rsidRDefault="00E62BD2" w:rsidP="00E62BD2">
      <w:pPr>
        <w:pStyle w:val="EndNoteBibliography"/>
        <w:spacing w:after="0"/>
        <w:ind w:left="720" w:hanging="720"/>
      </w:pPr>
      <w:r w:rsidRPr="00E62BD2">
        <w:t xml:space="preserve">Serhan CN, Yacoubian S &amp; Yang R (2008). Anti-inflammatory and proresolving lipid mediators. </w:t>
      </w:r>
      <w:r w:rsidRPr="00E62BD2">
        <w:rPr>
          <w:i/>
        </w:rPr>
        <w:t>Annu Rev Pathol,</w:t>
      </w:r>
      <w:r w:rsidRPr="00E62BD2">
        <w:t xml:space="preserve"> 3</w:t>
      </w:r>
      <w:r w:rsidRPr="00E62BD2">
        <w:rPr>
          <w:b/>
        </w:rPr>
        <w:t>,</w:t>
      </w:r>
      <w:r w:rsidRPr="00E62BD2">
        <w:t xml:space="preserve"> 279-312.</w:t>
      </w:r>
    </w:p>
    <w:p w14:paraId="1E514E8C" w14:textId="7D5535E7" w:rsidR="00E62BD2" w:rsidRDefault="00E62BD2" w:rsidP="00E62BD2">
      <w:pPr>
        <w:pStyle w:val="EndNoteBibliography"/>
        <w:spacing w:after="0"/>
        <w:ind w:left="720" w:hanging="720"/>
      </w:pPr>
      <w:r w:rsidRPr="00E62BD2">
        <w:t xml:space="preserve">Serhan CN, Yang R, Martinod K, Kasuga K, Pillai PS, Porter TF et al. (2009). Maresins: novel macrophage mediators with potent antiinflammatory and proresolving actions. </w:t>
      </w:r>
      <w:r w:rsidRPr="00E62BD2">
        <w:rPr>
          <w:i/>
        </w:rPr>
        <w:t>J Exp Med,</w:t>
      </w:r>
      <w:r w:rsidRPr="00E62BD2">
        <w:t xml:space="preserve"> 206</w:t>
      </w:r>
      <w:r w:rsidRPr="00E62BD2">
        <w:rPr>
          <w:b/>
        </w:rPr>
        <w:t>,</w:t>
      </w:r>
      <w:r w:rsidRPr="00E62BD2">
        <w:t xml:space="preserve"> 15-23.</w:t>
      </w:r>
    </w:p>
    <w:p w14:paraId="2F16A582" w14:textId="143B55B2" w:rsidR="00596183" w:rsidRPr="00E62BD2" w:rsidRDefault="00596183" w:rsidP="0066796D">
      <w:pPr>
        <w:pStyle w:val="EndNoteBibliography"/>
        <w:spacing w:after="0"/>
        <w:ind w:left="720" w:hanging="720"/>
      </w:pPr>
      <w:r>
        <w:t>Šerý O, Hlinecká L, Povová J,</w:t>
      </w:r>
      <w:r w:rsidR="00C056F6" w:rsidRPr="00C056F6">
        <w:t xml:space="preserve"> Bonczek </w:t>
      </w:r>
      <w:r w:rsidR="00C056F6">
        <w:t xml:space="preserve">O, </w:t>
      </w:r>
      <w:r w:rsidR="00C056F6" w:rsidRPr="00C056F6">
        <w:t xml:space="preserve"> Zeman</w:t>
      </w:r>
      <w:r w:rsidR="00C056F6">
        <w:t xml:space="preserve"> T,</w:t>
      </w:r>
      <w:r w:rsidR="00C056F6" w:rsidRPr="00C056F6">
        <w:t xml:space="preserve"> Janout </w:t>
      </w:r>
      <w:r w:rsidR="0066796D">
        <w:t xml:space="preserve">V </w:t>
      </w:r>
      <w:r>
        <w:t>et al.</w:t>
      </w:r>
      <w:r w:rsidR="0066796D">
        <w:t xml:space="preserve"> (2016). </w:t>
      </w:r>
      <w:r>
        <w:t>Arachidonate 5-lipoxygenase (ALOX5) gene polymorphism is associated with Alzheimer’s disease and body mass index</w:t>
      </w:r>
      <w:r w:rsidR="0066796D">
        <w:t xml:space="preserve">. </w:t>
      </w:r>
      <w:r w:rsidRPr="00A756BF">
        <w:rPr>
          <w:i/>
          <w:iCs/>
        </w:rPr>
        <w:t>J. Neurol. Sci</w:t>
      </w:r>
      <w:r>
        <w:t>, 362</w:t>
      </w:r>
      <w:r w:rsidR="0066796D">
        <w:t>,</w:t>
      </w:r>
      <w:r>
        <w:t> 27-32</w:t>
      </w:r>
      <w:r w:rsidR="0066796D">
        <w:t>.</w:t>
      </w:r>
    </w:p>
    <w:p w14:paraId="7D4860E4" w14:textId="1CB7263D" w:rsidR="00E62BD2" w:rsidRPr="00E62BD2" w:rsidRDefault="00E62BD2" w:rsidP="00E62BD2">
      <w:pPr>
        <w:pStyle w:val="EndNoteBibliography"/>
        <w:spacing w:after="0"/>
        <w:ind w:left="720" w:hanging="720"/>
      </w:pPr>
      <w:r w:rsidRPr="00E62BD2">
        <w:t>Shaikh S</w:t>
      </w:r>
      <w:r w:rsidR="00153A73">
        <w:t>R</w:t>
      </w:r>
      <w:r w:rsidRPr="00E62BD2">
        <w:t>, Beck M</w:t>
      </w:r>
      <w:r w:rsidR="00153A73">
        <w:t>A</w:t>
      </w:r>
      <w:r w:rsidRPr="00E62BD2">
        <w:t>, Alwarawrah Y &amp; Maciver N</w:t>
      </w:r>
      <w:r w:rsidR="00153A73">
        <w:t>J</w:t>
      </w:r>
      <w:r w:rsidRPr="00E62BD2">
        <w:t xml:space="preserve"> (2024). Emerging mechanisms of obesity-associated immune dysfunction. </w:t>
      </w:r>
      <w:r w:rsidRPr="00E62BD2">
        <w:rPr>
          <w:i/>
        </w:rPr>
        <w:t>Nature Reviews Endocrinology,</w:t>
      </w:r>
      <w:r w:rsidRPr="00E62BD2">
        <w:t xml:space="preserve"> 20</w:t>
      </w:r>
      <w:r w:rsidRPr="00E62BD2">
        <w:rPr>
          <w:b/>
        </w:rPr>
        <w:t>,</w:t>
      </w:r>
      <w:r w:rsidRPr="00E62BD2">
        <w:t xml:space="preserve"> 136–148.</w:t>
      </w:r>
    </w:p>
    <w:p w14:paraId="3F3C7BA8" w14:textId="7B03AC98" w:rsidR="00E62BD2" w:rsidRPr="00E62BD2" w:rsidRDefault="00E62BD2" w:rsidP="00E62BD2">
      <w:pPr>
        <w:pStyle w:val="EndNoteBibliography"/>
        <w:spacing w:after="0"/>
        <w:ind w:left="720" w:hanging="720"/>
      </w:pPr>
      <w:r w:rsidRPr="00E62BD2">
        <w:t>Sima C, Montero E, Nguyen D, Freire M, Norris P, Serhan C</w:t>
      </w:r>
      <w:r w:rsidR="00153A73">
        <w:t xml:space="preserve">N </w:t>
      </w:r>
      <w:r w:rsidRPr="00E62BD2">
        <w:t xml:space="preserve">et al. (2017). ERV1 Overexpression in Myeloid Cells Protects against High Fat Diet Induced Obesity and Glucose Intolerance. </w:t>
      </w:r>
      <w:r w:rsidRPr="00E62BD2">
        <w:rPr>
          <w:i/>
        </w:rPr>
        <w:t>Sci Rep,</w:t>
      </w:r>
      <w:r w:rsidRPr="00E62BD2">
        <w:t xml:space="preserve"> 1</w:t>
      </w:r>
      <w:r w:rsidRPr="00E62BD2">
        <w:rPr>
          <w:b/>
        </w:rPr>
        <w:t>,</w:t>
      </w:r>
      <w:r w:rsidRPr="00E62BD2">
        <w:t xml:space="preserve"> 12848.</w:t>
      </w:r>
    </w:p>
    <w:p w14:paraId="66DECB0F" w14:textId="5701407F" w:rsidR="00E62BD2" w:rsidRPr="00E62BD2" w:rsidRDefault="00E62BD2" w:rsidP="00E62BD2">
      <w:pPr>
        <w:pStyle w:val="EndNoteBibliography"/>
        <w:spacing w:after="0"/>
        <w:ind w:left="720" w:hanging="720"/>
      </w:pPr>
      <w:r w:rsidRPr="00E62BD2">
        <w:lastRenderedPageBreak/>
        <w:t xml:space="preserve">Srivastava RK, Lutz B &amp; Ruiz-De-Azua I (2022). The Microbiome and Gut Endocannabinoid System in the Regulation of Stress Responses and Metabolism. </w:t>
      </w:r>
      <w:r w:rsidRPr="00E62BD2">
        <w:rPr>
          <w:i/>
        </w:rPr>
        <w:t>Frontiers in Cellular Neuroscience,</w:t>
      </w:r>
      <w:r w:rsidRPr="00E62BD2">
        <w:t xml:space="preserve"> 16.</w:t>
      </w:r>
    </w:p>
    <w:p w14:paraId="67F8C84C" w14:textId="77777777" w:rsidR="00E62BD2" w:rsidRPr="00E62BD2" w:rsidRDefault="00E62BD2" w:rsidP="00E62BD2">
      <w:pPr>
        <w:pStyle w:val="EndNoteBibliography"/>
        <w:spacing w:after="0"/>
        <w:ind w:left="720" w:hanging="720"/>
      </w:pPr>
      <w:r w:rsidRPr="00E62BD2">
        <w:t xml:space="preserve">Sun, M. F. &amp; Q, S. Y. (2018). Dysbiosis of Gut Microbiota and Microbial Metabolites in Parkinson’s Disease. </w:t>
      </w:r>
      <w:r w:rsidRPr="00E62BD2">
        <w:rPr>
          <w:i/>
        </w:rPr>
        <w:t>Ageing Res. Rev.,</w:t>
      </w:r>
      <w:r w:rsidRPr="00E62BD2">
        <w:t xml:space="preserve"> 45</w:t>
      </w:r>
      <w:r w:rsidRPr="00E62BD2">
        <w:rPr>
          <w:b/>
        </w:rPr>
        <w:t>,</w:t>
      </w:r>
      <w:r w:rsidRPr="00E62BD2">
        <w:t xml:space="preserve"> 53–61.</w:t>
      </w:r>
    </w:p>
    <w:p w14:paraId="1FB89EA1" w14:textId="3CDC5ED2" w:rsidR="00E62BD2" w:rsidRPr="00E62BD2" w:rsidRDefault="00E62BD2" w:rsidP="00E62BD2">
      <w:pPr>
        <w:pStyle w:val="EndNoteBibliography"/>
        <w:spacing w:after="0"/>
        <w:ind w:left="720" w:hanging="720"/>
      </w:pPr>
      <w:r w:rsidRPr="00E62BD2">
        <w:t xml:space="preserve">Surrel F, Jemel I, Boilard E, Bollinger J, Payré C &amp; Mounier C (2009). Group X phospholipase A2 stimulates the proliferation of colon cancer cells by producing various lipid mediators. </w:t>
      </w:r>
      <w:r w:rsidRPr="00E62BD2">
        <w:rPr>
          <w:i/>
        </w:rPr>
        <w:t>Mol Pharmacol,</w:t>
      </w:r>
      <w:r w:rsidRPr="00E62BD2">
        <w:t xml:space="preserve"> 76</w:t>
      </w:r>
      <w:r w:rsidRPr="00E62BD2">
        <w:rPr>
          <w:b/>
        </w:rPr>
        <w:t>,</w:t>
      </w:r>
      <w:r w:rsidRPr="00E62BD2">
        <w:t xml:space="preserve"> 778–90.</w:t>
      </w:r>
    </w:p>
    <w:p w14:paraId="06039708" w14:textId="72EFEFAF" w:rsidR="00E62BD2" w:rsidRPr="00E62BD2" w:rsidRDefault="00E62BD2" w:rsidP="00E62BD2">
      <w:pPr>
        <w:pStyle w:val="EndNoteBibliography"/>
        <w:spacing w:after="0"/>
        <w:ind w:left="720" w:hanging="720"/>
      </w:pPr>
      <w:r w:rsidRPr="00E62BD2">
        <w:t xml:space="preserve">Swirski F, Nahrendorf M, Etzrodt M, Wildgruber M, Cortez-Retamozo V, Panizzi P, et al. (2009). Identification of Splenic Reservoir Monocytes and Their Deployment to Inflammatory Sites. </w:t>
      </w:r>
      <w:r w:rsidRPr="00E62BD2">
        <w:rPr>
          <w:i/>
        </w:rPr>
        <w:t>Science,</w:t>
      </w:r>
      <w:r w:rsidRPr="00E62BD2">
        <w:t xml:space="preserve"> 325 612-616.</w:t>
      </w:r>
    </w:p>
    <w:p w14:paraId="719A7CDB" w14:textId="4E7C4DC5" w:rsidR="00E62BD2" w:rsidRPr="00E62BD2" w:rsidRDefault="00E62BD2" w:rsidP="00E62BD2">
      <w:pPr>
        <w:pStyle w:val="EndNoteBibliography"/>
        <w:spacing w:after="0"/>
        <w:ind w:left="720" w:hanging="720"/>
      </w:pPr>
      <w:r w:rsidRPr="00E62BD2">
        <w:t>Tian Y, Miao B, Charles E</w:t>
      </w:r>
      <w:r w:rsidR="00153A73">
        <w:t>J</w:t>
      </w:r>
      <w:r w:rsidRPr="00E62BD2">
        <w:t>, Wu D, Kron I</w:t>
      </w:r>
      <w:r w:rsidR="00153A73">
        <w:t>L</w:t>
      </w:r>
      <w:r w:rsidRPr="00E62BD2">
        <w:t>, French B</w:t>
      </w:r>
      <w:r w:rsidR="00153A73">
        <w:t xml:space="preserve">A </w:t>
      </w:r>
      <w:r w:rsidRPr="00E62BD2">
        <w:t xml:space="preserve">et al. (2018). Stimulation of the Beta2 Adrenergic Receptor at Reperfusion Limits Myocardial Reperfusion Injury via an Interleukin-10-Dependent Anti-Inflammatory Pathway in the Spleen. </w:t>
      </w:r>
      <w:r w:rsidRPr="00E62BD2">
        <w:rPr>
          <w:i/>
        </w:rPr>
        <w:t>Circ J,</w:t>
      </w:r>
      <w:r w:rsidRPr="00E62BD2">
        <w:t xml:space="preserve"> 82</w:t>
      </w:r>
      <w:r w:rsidRPr="00E62BD2">
        <w:rPr>
          <w:b/>
        </w:rPr>
        <w:t>,</w:t>
      </w:r>
      <w:r w:rsidRPr="00E62BD2">
        <w:t xml:space="preserve"> 2829-2836.</w:t>
      </w:r>
    </w:p>
    <w:p w14:paraId="6129B50A" w14:textId="27B195DD" w:rsidR="00E62BD2" w:rsidRPr="00E62BD2" w:rsidRDefault="00E62BD2" w:rsidP="00E62BD2">
      <w:pPr>
        <w:pStyle w:val="EndNoteBibliography"/>
        <w:spacing w:after="0"/>
        <w:ind w:left="720" w:hanging="720"/>
      </w:pPr>
      <w:r w:rsidRPr="00E62BD2">
        <w:t>Tourki B, Kain V, Shaikh S</w:t>
      </w:r>
      <w:r w:rsidR="00153A73">
        <w:t>R</w:t>
      </w:r>
      <w:r w:rsidRPr="00E62BD2">
        <w:t>, Leroy X, Serhan C</w:t>
      </w:r>
      <w:r w:rsidR="00153A73">
        <w:t>N</w:t>
      </w:r>
      <w:r w:rsidRPr="00E62BD2">
        <w:t xml:space="preserve"> &amp; </w:t>
      </w:r>
      <w:r w:rsidR="00153A73">
        <w:t xml:space="preserve">Halade </w:t>
      </w:r>
      <w:r w:rsidRPr="00E62BD2">
        <w:t>G</w:t>
      </w:r>
      <w:r w:rsidR="00153A73">
        <w:t>V</w:t>
      </w:r>
      <w:r w:rsidRPr="00E62BD2">
        <w:t xml:space="preserve"> (2020). Deficit of resolution receptor magnifies inflammatory leukocyte directed cardiorenal and endothelial dysfunction with signs of cardiomyopathy of obesity. </w:t>
      </w:r>
      <w:r w:rsidRPr="00E62BD2">
        <w:rPr>
          <w:i/>
        </w:rPr>
        <w:t>FASEB J,</w:t>
      </w:r>
      <w:r w:rsidRPr="00E62BD2">
        <w:t xml:space="preserve"> 34</w:t>
      </w:r>
      <w:r w:rsidRPr="00E62BD2">
        <w:rPr>
          <w:b/>
        </w:rPr>
        <w:t>,</w:t>
      </w:r>
      <w:r w:rsidRPr="00E62BD2">
        <w:t xml:space="preserve"> 10560-10573.</w:t>
      </w:r>
    </w:p>
    <w:p w14:paraId="4366CDC9" w14:textId="3E0C51E9" w:rsidR="00E62BD2" w:rsidRDefault="00E62BD2" w:rsidP="00E62BD2">
      <w:pPr>
        <w:pStyle w:val="EndNoteBibliography"/>
        <w:spacing w:after="0"/>
        <w:ind w:left="720" w:hanging="720"/>
      </w:pPr>
      <w:r w:rsidRPr="00E62BD2">
        <w:t xml:space="preserve">Tremaroli V, Karlsson F, Werling M, Ståhlman M, Kovatcheva-Datchary P, Olbers T et al. (2015). Roux-en-Y Gastric Bypass and Vertical Banded Gastroplasty Induce Long-Term Changes on the Human Gut Microbiome Contributing to Fat Mass Regulation. </w:t>
      </w:r>
      <w:r w:rsidRPr="00E62BD2">
        <w:rPr>
          <w:i/>
        </w:rPr>
        <w:t>Cell Metab,</w:t>
      </w:r>
      <w:r w:rsidRPr="00E62BD2">
        <w:t xml:space="preserve"> 22</w:t>
      </w:r>
      <w:r w:rsidRPr="00E62BD2">
        <w:rPr>
          <w:b/>
        </w:rPr>
        <w:t>,</w:t>
      </w:r>
      <w:r w:rsidRPr="00E62BD2">
        <w:t xml:space="preserve"> 228–238.</w:t>
      </w:r>
    </w:p>
    <w:p w14:paraId="6F85C0F0" w14:textId="3769F6F8" w:rsidR="00933165" w:rsidRPr="00E62BD2" w:rsidRDefault="00933165" w:rsidP="00E62BD2">
      <w:pPr>
        <w:pStyle w:val="EndNoteBibliography"/>
        <w:spacing w:after="0"/>
        <w:ind w:left="720" w:hanging="720"/>
      </w:pPr>
      <w:r w:rsidRPr="00933165">
        <w:t xml:space="preserve">Troesch B, Eggersdorfer M, Laviano A, Rolland Y, Smith AD, Warnke I </w:t>
      </w:r>
      <w:r>
        <w:t>et al.</w:t>
      </w:r>
      <w:r w:rsidR="00EE485D">
        <w:t xml:space="preserve"> (2020)</w:t>
      </w:r>
      <w:r w:rsidRPr="00933165">
        <w:t xml:space="preserve">. Expert Opinion on Benefits of Long-Chain Omega-3 Fatty Acids (DHA and EPA) in Aging and Clinical Nutrition. </w:t>
      </w:r>
      <w:r w:rsidRPr="00A756BF">
        <w:rPr>
          <w:i/>
          <w:iCs/>
        </w:rPr>
        <w:t>Nutrients</w:t>
      </w:r>
      <w:r w:rsidRPr="00933165">
        <w:t xml:space="preserve">. 12:2555. </w:t>
      </w:r>
    </w:p>
    <w:p w14:paraId="39B8F017" w14:textId="11A6352E" w:rsidR="00E62BD2" w:rsidRPr="00E62BD2" w:rsidRDefault="00E62BD2" w:rsidP="00E62BD2">
      <w:pPr>
        <w:pStyle w:val="EndNoteBibliography"/>
        <w:spacing w:after="0"/>
        <w:ind w:left="720" w:hanging="720"/>
      </w:pPr>
      <w:r w:rsidRPr="00E62BD2">
        <w:t>Tschope C, Ammirati E, Bozkurt B, Caforio ALP, Cooper</w:t>
      </w:r>
      <w:r w:rsidR="00153A73">
        <w:t xml:space="preserve"> </w:t>
      </w:r>
      <w:r w:rsidRPr="00E62BD2">
        <w:t xml:space="preserve">LT, Felix SB et al. (2021). Myocarditis and inflammatory cardiomyopathy: current evidence and future directions. </w:t>
      </w:r>
      <w:r w:rsidRPr="00E62BD2">
        <w:rPr>
          <w:i/>
        </w:rPr>
        <w:t>Nat Rev Cardiol,</w:t>
      </w:r>
      <w:r w:rsidRPr="00E62BD2">
        <w:t xml:space="preserve"> 18</w:t>
      </w:r>
      <w:r w:rsidRPr="00E62BD2">
        <w:rPr>
          <w:b/>
        </w:rPr>
        <w:t>,</w:t>
      </w:r>
      <w:r w:rsidRPr="00E62BD2">
        <w:t xml:space="preserve"> 169-193.</w:t>
      </w:r>
    </w:p>
    <w:p w14:paraId="7F167C7F" w14:textId="2BF8352C" w:rsidR="00E62BD2" w:rsidRPr="00E62BD2" w:rsidRDefault="00E62BD2" w:rsidP="00E62BD2">
      <w:pPr>
        <w:pStyle w:val="EndNoteBibliography"/>
        <w:spacing w:after="0"/>
        <w:ind w:left="720" w:hanging="720"/>
      </w:pPr>
      <w:r w:rsidRPr="00E62BD2">
        <w:t xml:space="preserve">Tuomisto K, Palmu J, Long T, Watrous JD, Mercader K, Lagerborg KA et al. (2022). A plasma metabolite score of three eicosanoids predicts incident type 2 diabetes: a prospective study in three independent cohorts. </w:t>
      </w:r>
      <w:r w:rsidRPr="00E62BD2">
        <w:rPr>
          <w:i/>
        </w:rPr>
        <w:t>BMJ Open Diabetes Res Care,</w:t>
      </w:r>
      <w:r w:rsidRPr="00E62BD2">
        <w:t xml:space="preserve"> 10</w:t>
      </w:r>
      <w:r w:rsidRPr="00E62BD2">
        <w:rPr>
          <w:b/>
        </w:rPr>
        <w:t>,</w:t>
      </w:r>
      <w:r w:rsidRPr="00E62BD2">
        <w:t xml:space="preserve"> e002519.</w:t>
      </w:r>
    </w:p>
    <w:p w14:paraId="04EAAF2F" w14:textId="5BFD0AEC" w:rsidR="00E62BD2" w:rsidRPr="00E62BD2" w:rsidRDefault="00E62BD2" w:rsidP="00E62BD2">
      <w:pPr>
        <w:pStyle w:val="EndNoteBibliography"/>
        <w:spacing w:after="0"/>
        <w:ind w:left="720" w:hanging="720"/>
      </w:pPr>
      <w:r w:rsidRPr="00E62BD2">
        <w:t>Tutunchi H, Ostadrahimi A, Saghafi-Asl M, Hosseinzadeh-Attar M</w:t>
      </w:r>
      <w:r w:rsidR="00153A73">
        <w:t>J</w:t>
      </w:r>
      <w:r w:rsidRPr="00E62BD2">
        <w:t xml:space="preserve">, Shakeri A, Asghari-Jafarabadi M, et al. (2020). Oleoylethanolamide supplementation in obese patients newly diagnosed with non-alcoholic fatty liver disease: Effects on metabolic parameters, anthropometric indices, and expression of PPAR-α, UCP1, and UCP2 gene. </w:t>
      </w:r>
      <w:r w:rsidRPr="00E62BD2">
        <w:rPr>
          <w:i/>
        </w:rPr>
        <w:t>Pharmacol Res,</w:t>
      </w:r>
      <w:r w:rsidRPr="00E62BD2">
        <w:t xml:space="preserve"> 156</w:t>
      </w:r>
      <w:r w:rsidRPr="00E62BD2">
        <w:rPr>
          <w:b/>
        </w:rPr>
        <w:t>,</w:t>
      </w:r>
      <w:r w:rsidRPr="00E62BD2">
        <w:t xml:space="preserve"> 104770.</w:t>
      </w:r>
    </w:p>
    <w:p w14:paraId="0FD021B5" w14:textId="61E901C5" w:rsidR="00E62BD2" w:rsidRPr="00E62BD2" w:rsidRDefault="00E62BD2" w:rsidP="00E62BD2">
      <w:pPr>
        <w:pStyle w:val="EndNoteBibliography"/>
        <w:spacing w:after="0"/>
        <w:ind w:left="720" w:hanging="720"/>
      </w:pPr>
      <w:r w:rsidRPr="00E62BD2">
        <w:t xml:space="preserve">Varesi A, Pierella E, Romeo M, Piccini GB, Alfano C, Bjorklund G et al. (2022). The Potential Role of Gut Microbiota in Alzheimer's Disease: From Diagnosis to Treatment. </w:t>
      </w:r>
      <w:r w:rsidRPr="00E62BD2">
        <w:rPr>
          <w:i/>
        </w:rPr>
        <w:t>Nutrients,</w:t>
      </w:r>
      <w:r w:rsidRPr="00E62BD2">
        <w:t xml:space="preserve"> 14.</w:t>
      </w:r>
    </w:p>
    <w:p w14:paraId="7839D6A4" w14:textId="575AA7FC" w:rsidR="00E62BD2" w:rsidRPr="00E62BD2" w:rsidRDefault="00E62BD2" w:rsidP="00E62BD2">
      <w:pPr>
        <w:pStyle w:val="EndNoteBibliography"/>
        <w:spacing w:after="0"/>
        <w:ind w:left="720" w:hanging="720"/>
      </w:pPr>
      <w:r w:rsidRPr="00E62BD2">
        <w:t>Vijay A, Astbury S, Le Roy C, Spector</w:t>
      </w:r>
      <w:r w:rsidR="00153A73">
        <w:t xml:space="preserve"> </w:t>
      </w:r>
      <w:r w:rsidRPr="00E62BD2">
        <w:t xml:space="preserve">TD &amp; Valdes AM (2021). The prebiotic effects of omega-3 fatty acid supplementation: A six-week randomised intervention trial. </w:t>
      </w:r>
      <w:r w:rsidRPr="00E62BD2">
        <w:rPr>
          <w:i/>
        </w:rPr>
        <w:t>Gut Microbes,</w:t>
      </w:r>
      <w:r w:rsidRPr="00E62BD2">
        <w:t xml:space="preserve"> 13</w:t>
      </w:r>
      <w:r w:rsidRPr="00E62BD2">
        <w:rPr>
          <w:b/>
        </w:rPr>
        <w:t>,</w:t>
      </w:r>
      <w:r w:rsidRPr="00E62BD2">
        <w:t xml:space="preserve"> 1-11.</w:t>
      </w:r>
    </w:p>
    <w:p w14:paraId="5D40EC0C" w14:textId="03FDA658" w:rsidR="00E62BD2" w:rsidRPr="00E62BD2" w:rsidRDefault="00E62BD2" w:rsidP="00E62BD2">
      <w:pPr>
        <w:pStyle w:val="EndNoteBibliography"/>
        <w:spacing w:after="0"/>
        <w:ind w:left="720" w:hanging="720"/>
      </w:pPr>
      <w:r w:rsidRPr="00E62BD2">
        <w:t xml:space="preserve">Virk R, Buddenbaum N, Al-Shaer A, Armstrong M, Manke J, Reisdorph N et al. (2022). Obesity reprograms the pulmonary polyunsaturated fatty acid-derived lipidome, transcriptome, and gene-oxylipin networks. </w:t>
      </w:r>
      <w:r w:rsidRPr="00E62BD2">
        <w:rPr>
          <w:i/>
        </w:rPr>
        <w:t>Journal of Lipid Research,</w:t>
      </w:r>
      <w:r w:rsidRPr="00E62BD2">
        <w:t xml:space="preserve"> 63</w:t>
      </w:r>
      <w:r w:rsidRPr="00E62BD2">
        <w:rPr>
          <w:b/>
        </w:rPr>
        <w:t>,</w:t>
      </w:r>
      <w:r w:rsidRPr="00E62BD2">
        <w:t xml:space="preserve"> 100267.</w:t>
      </w:r>
    </w:p>
    <w:p w14:paraId="237DB696" w14:textId="0B9C0C33" w:rsidR="00E62BD2" w:rsidRPr="00E62BD2" w:rsidRDefault="00E62BD2" w:rsidP="00E62BD2">
      <w:pPr>
        <w:pStyle w:val="EndNoteBibliography"/>
        <w:spacing w:after="0"/>
        <w:ind w:left="720" w:hanging="720"/>
      </w:pPr>
      <w:r w:rsidRPr="00E62BD2">
        <w:t>Wallace J</w:t>
      </w:r>
      <w:r w:rsidR="00153A73">
        <w:t>L</w:t>
      </w:r>
      <w:r w:rsidRPr="00E62BD2">
        <w:t xml:space="preserve"> (2019). Eicosanoids in the gastrointestinal tract. </w:t>
      </w:r>
      <w:r w:rsidRPr="00E62BD2">
        <w:rPr>
          <w:i/>
        </w:rPr>
        <w:t>Br J Pharmacol,</w:t>
      </w:r>
      <w:r w:rsidRPr="00E62BD2">
        <w:t xml:space="preserve"> 176</w:t>
      </w:r>
      <w:r w:rsidRPr="00E62BD2">
        <w:rPr>
          <w:b/>
        </w:rPr>
        <w:t>,</w:t>
      </w:r>
      <w:r w:rsidRPr="00E62BD2">
        <w:t xml:space="preserve"> 1000-1008.</w:t>
      </w:r>
    </w:p>
    <w:p w14:paraId="4097A8D4" w14:textId="360D8607" w:rsidR="00E62BD2" w:rsidRDefault="00E62BD2" w:rsidP="00E62BD2">
      <w:pPr>
        <w:pStyle w:val="EndNoteBibliography"/>
        <w:spacing w:after="0"/>
        <w:ind w:left="720" w:hanging="720"/>
      </w:pPr>
      <w:r w:rsidRPr="00E62BD2">
        <w:t xml:space="preserve">Wang B, Kong Q, Cui S, Li X, Gu Z, Zhao J et al. (2021). Bifidobacterium adolescentis Isolated from Different Hosts Modifies the Intestinal Microbiota and Displays Differential Metabolic and Immunomodulatory Properties in Mice Fed a High-Fat Diet. </w:t>
      </w:r>
      <w:r w:rsidRPr="00E62BD2">
        <w:rPr>
          <w:i/>
        </w:rPr>
        <w:t>Nutrients,</w:t>
      </w:r>
      <w:r w:rsidRPr="00E62BD2">
        <w:t xml:space="preserve"> 13</w:t>
      </w:r>
      <w:r w:rsidRPr="00E62BD2">
        <w:rPr>
          <w:b/>
        </w:rPr>
        <w:t>,</w:t>
      </w:r>
      <w:r w:rsidRPr="00E62BD2">
        <w:t xml:space="preserve"> 1017.</w:t>
      </w:r>
    </w:p>
    <w:p w14:paraId="390E2D03" w14:textId="7BB21005" w:rsidR="00F03BA3" w:rsidRPr="00E62BD2" w:rsidRDefault="00F03BA3" w:rsidP="00121313">
      <w:pPr>
        <w:pStyle w:val="EndNoteBibliography"/>
        <w:spacing w:after="0"/>
        <w:ind w:left="720" w:hanging="720"/>
      </w:pPr>
      <w:r>
        <w:t>Xiao WJ, He JW, Zhang H,</w:t>
      </w:r>
      <w:r w:rsidR="00121313" w:rsidRPr="00121313">
        <w:t xml:space="preserve"> Hu</w:t>
      </w:r>
      <w:r w:rsidR="00121313">
        <w:t xml:space="preserve"> WW</w:t>
      </w:r>
      <w:r w:rsidR="00121313" w:rsidRPr="00121313">
        <w:t>, Gu</w:t>
      </w:r>
      <w:r w:rsidR="00121313">
        <w:t xml:space="preserve"> JM</w:t>
      </w:r>
      <w:r w:rsidR="00121313" w:rsidRPr="00121313">
        <w:t>, Yue</w:t>
      </w:r>
      <w:r w:rsidR="00121313">
        <w:t xml:space="preserve"> H </w:t>
      </w:r>
      <w:r>
        <w:t>et al.</w:t>
      </w:r>
      <w:r w:rsidR="00121313">
        <w:t xml:space="preserve"> (2011). </w:t>
      </w:r>
      <w:r>
        <w:t>ALOX12 polymorphisms are associated with fat mass but not peak bone mineral density in Chinese nuclear families</w:t>
      </w:r>
      <w:r w:rsidR="00121313">
        <w:t xml:space="preserve">. </w:t>
      </w:r>
      <w:r w:rsidRPr="00A756BF">
        <w:rPr>
          <w:i/>
          <w:iCs/>
        </w:rPr>
        <w:t>Int. J. Obes.</w:t>
      </w:r>
      <w:r>
        <w:t>, 35</w:t>
      </w:r>
      <w:r w:rsidR="00121313">
        <w:t xml:space="preserve">, </w:t>
      </w:r>
      <w:r>
        <w:t>378-386</w:t>
      </w:r>
      <w:r w:rsidR="00121313">
        <w:t>.</w:t>
      </w:r>
    </w:p>
    <w:p w14:paraId="46C2F7F5" w14:textId="2D420048" w:rsidR="00E62BD2" w:rsidRPr="00E62BD2" w:rsidRDefault="00E62BD2" w:rsidP="00E62BD2">
      <w:pPr>
        <w:pStyle w:val="EndNoteBibliography"/>
        <w:spacing w:after="0"/>
        <w:ind w:left="720" w:hanging="720"/>
      </w:pPr>
      <w:r w:rsidRPr="00E62BD2">
        <w:t>Xu H, Jurado-Fasoli L, Ortiz-Alvarez L, Osuna-Prieto F</w:t>
      </w:r>
      <w:r w:rsidR="00A12DDD">
        <w:t>J</w:t>
      </w:r>
      <w:r w:rsidRPr="00E62BD2">
        <w:t xml:space="preserve">, Kohler I, DX, Vilchez-Vargas R et al. (2022). Plasma Levels of Omega-3 and Omega-6 Derived Oxylipins Are Associated with Fecal Microbiota Composition in Young Adults. </w:t>
      </w:r>
      <w:r w:rsidRPr="00E62BD2">
        <w:rPr>
          <w:i/>
        </w:rPr>
        <w:t>Nutrients,</w:t>
      </w:r>
      <w:r w:rsidRPr="00E62BD2">
        <w:t xml:space="preserve"> 14</w:t>
      </w:r>
      <w:r w:rsidRPr="00E62BD2">
        <w:rPr>
          <w:b/>
        </w:rPr>
        <w:t>,</w:t>
      </w:r>
      <w:r w:rsidRPr="00E62BD2">
        <w:t xml:space="preserve"> 4991.</w:t>
      </w:r>
    </w:p>
    <w:p w14:paraId="1DFAE64B" w14:textId="58119B01" w:rsidR="00E62BD2" w:rsidRPr="00A756BF" w:rsidRDefault="00E62BD2" w:rsidP="00E62BD2">
      <w:pPr>
        <w:pStyle w:val="EndNoteBibliography"/>
        <w:spacing w:after="0"/>
        <w:ind w:left="720" w:hanging="720"/>
        <w:rPr>
          <w:lang w:val="de-DE"/>
        </w:rPr>
      </w:pPr>
      <w:r w:rsidRPr="00E62BD2">
        <w:lastRenderedPageBreak/>
        <w:t xml:space="preserve">Ya H, Fan C, Lu Y, Fan X, Xia L, Li P et al. (2020). Alteration of gut microbiota affects expression of adiponectin and resistin through modifying DNA methylation in high-fat diet-induced obese mice. </w:t>
      </w:r>
      <w:r w:rsidRPr="00A756BF">
        <w:rPr>
          <w:i/>
          <w:lang w:val="de-DE"/>
        </w:rPr>
        <w:t>Genes Nutr,</w:t>
      </w:r>
      <w:r w:rsidRPr="00A756BF">
        <w:rPr>
          <w:lang w:val="de-DE"/>
        </w:rPr>
        <w:t xml:space="preserve"> 15</w:t>
      </w:r>
      <w:r w:rsidRPr="00A756BF">
        <w:rPr>
          <w:b/>
          <w:lang w:val="de-DE"/>
        </w:rPr>
        <w:t>,</w:t>
      </w:r>
      <w:r w:rsidRPr="00A756BF">
        <w:rPr>
          <w:lang w:val="de-DE"/>
        </w:rPr>
        <w:t xml:space="preserve"> 12.</w:t>
      </w:r>
    </w:p>
    <w:p w14:paraId="7B7E8AFD" w14:textId="6362E3C2" w:rsidR="00E62BD2" w:rsidRPr="00E62BD2" w:rsidRDefault="00E62BD2" w:rsidP="00E62BD2">
      <w:pPr>
        <w:pStyle w:val="EndNoteBibliography"/>
        <w:spacing w:after="0"/>
        <w:ind w:left="720" w:hanging="720"/>
      </w:pPr>
      <w:r w:rsidRPr="00A756BF">
        <w:rPr>
          <w:lang w:val="de-DE"/>
        </w:rPr>
        <w:t xml:space="preserve">Zhang D, Li S, Wang N, Tan HY, Zhang Z &amp; Feng Y (2020). </w:t>
      </w:r>
      <w:r w:rsidRPr="00E62BD2">
        <w:t xml:space="preserve">The Cross-Talk Between Gut Microbiota and Lungs in Common Lung Diseases. </w:t>
      </w:r>
      <w:r w:rsidRPr="00E62BD2">
        <w:rPr>
          <w:i/>
        </w:rPr>
        <w:t>Front Microbiol,</w:t>
      </w:r>
      <w:r w:rsidRPr="00E62BD2">
        <w:t xml:space="preserve"> 11</w:t>
      </w:r>
      <w:r w:rsidRPr="00E62BD2">
        <w:rPr>
          <w:b/>
        </w:rPr>
        <w:t>,</w:t>
      </w:r>
      <w:r w:rsidRPr="00E62BD2">
        <w:t xml:space="preserve"> 301.</w:t>
      </w:r>
    </w:p>
    <w:p w14:paraId="48C604C2" w14:textId="71148EBD" w:rsidR="00E62BD2" w:rsidRDefault="00E62BD2" w:rsidP="00E62BD2">
      <w:pPr>
        <w:pStyle w:val="EndNoteBibliography"/>
        <w:spacing w:after="0"/>
        <w:ind w:left="720" w:hanging="720"/>
      </w:pPr>
      <w:r w:rsidRPr="00E62BD2">
        <w:t xml:space="preserve">Zhao Y, Calon F, Julien C, Winkler JW, Petasis NA, Lukiw WJ et al. (2011). Docosahexaenoic Acid-Derived Neuroprotectin D1 Induces Neuronal Survival via Secretase- and PPARγ-Mediated Mechanisms in Alzheimer's Disease Models. </w:t>
      </w:r>
      <w:r w:rsidRPr="00E62BD2">
        <w:rPr>
          <w:i/>
        </w:rPr>
        <w:t>PLoS ONE,</w:t>
      </w:r>
      <w:r w:rsidRPr="00E62BD2">
        <w:t xml:space="preserve"> 6</w:t>
      </w:r>
      <w:r w:rsidRPr="00E62BD2">
        <w:rPr>
          <w:b/>
        </w:rPr>
        <w:t>,</w:t>
      </w:r>
      <w:r w:rsidRPr="00E62BD2">
        <w:t xml:space="preserve"> e15816.</w:t>
      </w:r>
    </w:p>
    <w:p w14:paraId="4B3A5C08" w14:textId="6C3FACC7" w:rsidR="00927BA7" w:rsidRPr="00E62BD2" w:rsidRDefault="00927BA7" w:rsidP="00445DDD">
      <w:pPr>
        <w:pStyle w:val="EndNoteBibliography"/>
        <w:spacing w:after="0"/>
        <w:ind w:left="720" w:hanging="720"/>
      </w:pPr>
      <w:r>
        <w:t>Zhao J, He Z, Ma S, Li L</w:t>
      </w:r>
      <w:r w:rsidR="00445DDD">
        <w:t xml:space="preserve"> (2012). </w:t>
      </w:r>
      <w:r>
        <w:t>Association of ALOX15 gene polymorphism with ischemic stroke in northern Chinese Han population</w:t>
      </w:r>
      <w:r w:rsidR="00445DDD">
        <w:t xml:space="preserve">. </w:t>
      </w:r>
      <w:r w:rsidRPr="00A756BF">
        <w:rPr>
          <w:i/>
          <w:iCs/>
        </w:rPr>
        <w:t>J. Mol. Neurosci.</w:t>
      </w:r>
      <w:r>
        <w:t>, 47</w:t>
      </w:r>
      <w:r w:rsidR="00445DDD">
        <w:t xml:space="preserve">, </w:t>
      </w:r>
      <w:r>
        <w:t>458-464,</w:t>
      </w:r>
    </w:p>
    <w:p w14:paraId="578109B3" w14:textId="4E646039" w:rsidR="00E62BD2" w:rsidRPr="00E62BD2" w:rsidRDefault="00E62BD2" w:rsidP="00E62BD2">
      <w:pPr>
        <w:pStyle w:val="EndNoteBibliography"/>
        <w:spacing w:after="0"/>
        <w:ind w:left="720" w:hanging="720"/>
      </w:pPr>
      <w:r w:rsidRPr="00E62BD2">
        <w:t>Zhuang Z</w:t>
      </w:r>
      <w:r w:rsidR="00A12DDD">
        <w:t>Q</w:t>
      </w:r>
      <w:r w:rsidRPr="00E62BD2">
        <w:t>, Shen L</w:t>
      </w:r>
      <w:r w:rsidR="00A12DDD">
        <w:t>L</w:t>
      </w:r>
      <w:r w:rsidRPr="00E62BD2">
        <w:t>, Li W</w:t>
      </w:r>
      <w:r w:rsidR="00A12DDD">
        <w:t xml:space="preserve">W, Fu </w:t>
      </w:r>
      <w:r w:rsidR="00A12DDD" w:rsidRPr="00A12DDD">
        <w:t xml:space="preserve">X, Zeng </w:t>
      </w:r>
      <w:r w:rsidR="00A12DDD">
        <w:t xml:space="preserve">F &amp; </w:t>
      </w:r>
      <w:r w:rsidR="00A12DDD" w:rsidRPr="00A12DDD">
        <w:t xml:space="preserve">Gui </w:t>
      </w:r>
      <w:r w:rsidR="00A12DDD">
        <w:t>L</w:t>
      </w:r>
      <w:r w:rsidRPr="00E62BD2">
        <w:t xml:space="preserve"> (2018). Gut microbiota is altered inpatients with Alzheimer’s disease. </w:t>
      </w:r>
      <w:r w:rsidRPr="00E62BD2">
        <w:rPr>
          <w:i/>
        </w:rPr>
        <w:t>J Alzheimers Dis,</w:t>
      </w:r>
      <w:r w:rsidRPr="00E62BD2">
        <w:t xml:space="preserve"> 63</w:t>
      </w:r>
      <w:r w:rsidRPr="00E62BD2">
        <w:rPr>
          <w:b/>
        </w:rPr>
        <w:t>,</w:t>
      </w:r>
      <w:r w:rsidRPr="00E62BD2">
        <w:t xml:space="preserve"> 1337-1346.</w:t>
      </w:r>
    </w:p>
    <w:p w14:paraId="0C1A378E" w14:textId="0D9D9F85" w:rsidR="00E62BD2" w:rsidRPr="00E62BD2" w:rsidRDefault="00E62BD2" w:rsidP="00E62BD2">
      <w:pPr>
        <w:pStyle w:val="EndNoteBibliography"/>
        <w:ind w:left="720" w:hanging="720"/>
      </w:pPr>
      <w:r w:rsidRPr="00E62BD2">
        <w:t>Zorena K, Jachimowicz-Duda O, Ślęzak D, Robakowska M &amp;</w:t>
      </w:r>
      <w:r w:rsidR="00A12DDD" w:rsidRPr="00A12DDD">
        <w:t xml:space="preserve"> Mrugacz</w:t>
      </w:r>
      <w:r w:rsidRPr="00E62BD2">
        <w:t xml:space="preserve"> M</w:t>
      </w:r>
      <w:r w:rsidR="00A12DDD">
        <w:t xml:space="preserve"> (2020). </w:t>
      </w:r>
      <w:r w:rsidRPr="00E62BD2">
        <w:t xml:space="preserve">Adipokines and Obesity. Potential Link to Metabolic Disorders and Chronic Complications. </w:t>
      </w:r>
      <w:r w:rsidRPr="00E62BD2">
        <w:rPr>
          <w:i/>
        </w:rPr>
        <w:t>International Journal of Molecular Sciences,</w:t>
      </w:r>
      <w:r w:rsidRPr="00E62BD2">
        <w:t xml:space="preserve"> 21</w:t>
      </w:r>
      <w:r w:rsidRPr="00E62BD2">
        <w:rPr>
          <w:b/>
        </w:rPr>
        <w:t>,</w:t>
      </w:r>
      <w:r w:rsidRPr="00E62BD2">
        <w:t xml:space="preserve"> 3570.</w:t>
      </w:r>
    </w:p>
    <w:p w14:paraId="3C20E355" w14:textId="0C5DF8B0" w:rsidR="00DC3921" w:rsidRDefault="00F93DEF" w:rsidP="00442046">
      <w:pPr>
        <w:pStyle w:val="EndNoteBibliography"/>
      </w:pPr>
      <w:r>
        <w:fldChar w:fldCharType="end"/>
      </w:r>
    </w:p>
    <w:p w14:paraId="45914354" w14:textId="62A7E37C" w:rsidR="004069CE" w:rsidRPr="004069CE" w:rsidRDefault="004069CE" w:rsidP="00442046">
      <w:pPr>
        <w:pStyle w:val="EndNoteBibliography"/>
        <w:rPr>
          <w:b/>
          <w:bCs/>
          <w:u w:val="single"/>
        </w:rPr>
      </w:pPr>
      <w:r w:rsidRPr="004069CE">
        <w:rPr>
          <w:b/>
          <w:bCs/>
          <w:u w:val="single"/>
        </w:rPr>
        <w:t xml:space="preserve">Figure </w:t>
      </w:r>
      <w:r>
        <w:rPr>
          <w:b/>
          <w:bCs/>
          <w:u w:val="single"/>
        </w:rPr>
        <w:t>l</w:t>
      </w:r>
      <w:r w:rsidRPr="004069CE">
        <w:rPr>
          <w:b/>
          <w:bCs/>
          <w:u w:val="single"/>
        </w:rPr>
        <w:t>egends</w:t>
      </w:r>
    </w:p>
    <w:p w14:paraId="514D59B9" w14:textId="77777777" w:rsidR="004069CE" w:rsidRDefault="004069CE" w:rsidP="004069CE">
      <w:pPr>
        <w:pStyle w:val="EndNoteBibliography"/>
      </w:pPr>
      <w:r>
        <w:t>Figure 1. Regulation of the cardiosplenic axis by oxylipins, and effects of dietary omega-3 intervention.</w:t>
      </w:r>
    </w:p>
    <w:p w14:paraId="7F1BF784" w14:textId="039659C5" w:rsidR="006515BF" w:rsidRDefault="006515BF" w:rsidP="00442046">
      <w:pPr>
        <w:pStyle w:val="EndNoteBibliography"/>
      </w:pPr>
      <w:r>
        <w:t xml:space="preserve">Oxylipins play a role in cardiac remodelling and repair after injury </w:t>
      </w:r>
      <w:r w:rsidR="0001084B">
        <w:t>in a cardiosplenic manner</w:t>
      </w:r>
      <w:r w:rsidR="002B3E22">
        <w:t xml:space="preserve">. There is </w:t>
      </w:r>
      <w:r w:rsidR="00C24C9E">
        <w:t>e</w:t>
      </w:r>
      <w:r w:rsidR="002B3E22">
        <w:t xml:space="preserve">vidence for the role of splenic oxylipin </w:t>
      </w:r>
      <w:r w:rsidR="00E05C90">
        <w:t xml:space="preserve">synthesis and signalling </w:t>
      </w:r>
      <w:r w:rsidR="002B3E22">
        <w:t xml:space="preserve">pathways </w:t>
      </w:r>
      <w:r w:rsidR="00210219">
        <w:t>(</w:t>
      </w:r>
      <w:r w:rsidR="00C24C9E">
        <w:t xml:space="preserve">demonstrated here through deletion of </w:t>
      </w:r>
      <w:r w:rsidR="00210219">
        <w:t>12/15-LOX and ALX) regulating immune cell polarisation, inflammation resolution</w:t>
      </w:r>
      <w:r w:rsidR="00E05C90">
        <w:t>,</w:t>
      </w:r>
      <w:r w:rsidR="00210219">
        <w:t xml:space="preserve"> and cardiac repair </w:t>
      </w:r>
      <w:r w:rsidR="00CC666D">
        <w:t>following cardiac injury</w:t>
      </w:r>
      <w:r w:rsidR="00E05C90">
        <w:t xml:space="preserve">. </w:t>
      </w:r>
      <w:r w:rsidR="00C31F99">
        <w:t xml:space="preserve">Furthermore, dietary omega-3 intervention has been seen to </w:t>
      </w:r>
      <w:r w:rsidR="00C120C1">
        <w:t>decrease</w:t>
      </w:r>
      <w:r w:rsidR="00C31F99">
        <w:t xml:space="preserve"> synthesis of AA derived HETEs, and </w:t>
      </w:r>
      <w:r w:rsidR="00C120C1">
        <w:t>increase EPA and DHA derived oxylipins</w:t>
      </w:r>
      <w:r w:rsidR="00D12CC9">
        <w:t xml:space="preserve"> (</w:t>
      </w:r>
      <w:r w:rsidR="00C120C1">
        <w:t>HEPEs</w:t>
      </w:r>
      <w:r w:rsidR="0011342C">
        <w:t>,</w:t>
      </w:r>
      <w:r w:rsidR="00C120C1">
        <w:t xml:space="preserve"> and HDHAs and PD1</w:t>
      </w:r>
      <w:r w:rsidR="0011342C">
        <w:t xml:space="preserve"> respectively</w:t>
      </w:r>
      <w:r w:rsidR="00D12CC9">
        <w:t>)</w:t>
      </w:r>
      <w:r w:rsidR="0011342C">
        <w:t>. These oxylipins have been observed to have a r</w:t>
      </w:r>
      <w:r w:rsidR="00D12CC9">
        <w:t>e</w:t>
      </w:r>
      <w:r w:rsidR="0011342C">
        <w:t>parative effect following myocardial infa</w:t>
      </w:r>
      <w:r w:rsidR="00D12CC9">
        <w:t>rc</w:t>
      </w:r>
      <w:r w:rsidR="0011342C">
        <w:t xml:space="preserve">tion and in </w:t>
      </w:r>
      <w:r w:rsidR="00FD57F0">
        <w:t>ac</w:t>
      </w:r>
      <w:r w:rsidR="00D12CC9">
        <w:t>ut</w:t>
      </w:r>
      <w:r w:rsidR="00FD57F0">
        <w:t>e and chronic heart failure.</w:t>
      </w:r>
    </w:p>
    <w:p w14:paraId="1264A80C" w14:textId="21D52276" w:rsidR="00FD57F0" w:rsidRDefault="00067BFF" w:rsidP="00442046">
      <w:pPr>
        <w:pStyle w:val="EndNoteBibliography"/>
      </w:pPr>
      <w:r>
        <w:t xml:space="preserve">12/15-LOX, 12/15 lipoxygenase; ALX, </w:t>
      </w:r>
      <w:r w:rsidR="001B39C4">
        <w:t>l</w:t>
      </w:r>
      <w:r>
        <w:t>ip</w:t>
      </w:r>
      <w:r w:rsidR="00D12CC9">
        <w:t>oxi</w:t>
      </w:r>
      <w:r>
        <w:t xml:space="preserve">n receptor; </w:t>
      </w:r>
      <w:r w:rsidR="00FD57F0">
        <w:t xml:space="preserve">EETs, </w:t>
      </w:r>
      <w:r w:rsidR="00810B29" w:rsidRPr="00810B29">
        <w:t>epoxy</w:t>
      </w:r>
      <w:r w:rsidR="001B39C4">
        <w:t>-</w:t>
      </w:r>
      <w:r w:rsidR="00810B29" w:rsidRPr="00810B29">
        <w:t>eicosatrienoic acid</w:t>
      </w:r>
      <w:r w:rsidR="00810B29">
        <w:t>s</w:t>
      </w:r>
      <w:r w:rsidR="00C24C9E">
        <w:t>;</w:t>
      </w:r>
      <w:r w:rsidR="00810B29">
        <w:t xml:space="preserve"> </w:t>
      </w:r>
      <w:r>
        <w:t>HDHAs, hydroxy</w:t>
      </w:r>
      <w:r w:rsidR="001B39C4">
        <w:t>-</w:t>
      </w:r>
      <w:r>
        <w:t>docosahexaenoic acids; HEPEs, hydroxy</w:t>
      </w:r>
      <w:r w:rsidR="001B39C4">
        <w:t>-</w:t>
      </w:r>
      <w:r>
        <w:t>eicosapentaenoic acids; HETEs, hydroxy</w:t>
      </w:r>
      <w:r w:rsidR="001B39C4">
        <w:t>-</w:t>
      </w:r>
      <w:r>
        <w:t>eicosatetraenoic acids; M1</w:t>
      </w:r>
      <w:r w:rsidR="001B39C4">
        <w:t>L</w:t>
      </w:r>
      <w:r>
        <w:t xml:space="preserve">, </w:t>
      </w:r>
      <w:r w:rsidR="001B39C4">
        <w:t xml:space="preserve">M1- like </w:t>
      </w:r>
      <w:r>
        <w:t xml:space="preserve">pro-inflammatory macrophage phenotype; </w:t>
      </w:r>
      <w:r w:rsidR="001B39C4">
        <w:t xml:space="preserve">M2L, </w:t>
      </w:r>
      <w:r>
        <w:t>M2</w:t>
      </w:r>
      <w:r w:rsidR="00DD1D3B">
        <w:t>-like</w:t>
      </w:r>
      <w:r w:rsidR="001B39C4">
        <w:t xml:space="preserve"> </w:t>
      </w:r>
      <w:r>
        <w:t xml:space="preserve">pro-resolving macrophage phenotype; </w:t>
      </w:r>
      <w:r w:rsidR="001B39C4">
        <w:t xml:space="preserve">N1L, </w:t>
      </w:r>
      <w:r w:rsidR="00BE3E0D">
        <w:t>N1</w:t>
      </w:r>
      <w:r w:rsidR="00DD1D3B">
        <w:t>-like</w:t>
      </w:r>
      <w:r w:rsidR="00BE3E0D">
        <w:t xml:space="preserve"> pro-inflammatory neutrophil phenotype; </w:t>
      </w:r>
      <w:r w:rsidR="001B39C4">
        <w:t xml:space="preserve">N2L, </w:t>
      </w:r>
      <w:r w:rsidR="00BE3E0D">
        <w:t>N2</w:t>
      </w:r>
      <w:r w:rsidR="00DD1D3B">
        <w:t>-like</w:t>
      </w:r>
      <w:r w:rsidR="001B39C4">
        <w:t xml:space="preserve"> </w:t>
      </w:r>
      <w:r w:rsidR="00BE3E0D">
        <w:t xml:space="preserve">pro-resolving neutrophil phenotype; </w:t>
      </w:r>
      <w:r w:rsidR="0082644F">
        <w:t xml:space="preserve">n-6, omega-6; </w:t>
      </w:r>
      <w:r w:rsidR="00DD1D3B">
        <w:t>SPMs, specialised pro-resolving mediators</w:t>
      </w:r>
      <w:r>
        <w:t>.</w:t>
      </w:r>
    </w:p>
    <w:p w14:paraId="55563B6A" w14:textId="6B3F7EEC" w:rsidR="003604F9" w:rsidRDefault="003604F9">
      <w:pPr>
        <w:pStyle w:val="EndNoteBibliography"/>
      </w:pPr>
    </w:p>
    <w:p w14:paraId="58EDC4EC" w14:textId="77777777" w:rsidR="004069CE" w:rsidRDefault="004069CE" w:rsidP="004069CE">
      <w:pPr>
        <w:pStyle w:val="EndNoteBibliography"/>
      </w:pPr>
      <w:r>
        <w:t>Figure 2. Regulation of gut-linked axis and organ crosstalk by microbiota and oxylipins</w:t>
      </w:r>
    </w:p>
    <w:p w14:paraId="6D01F6FE" w14:textId="310A9571" w:rsidR="00EF550D" w:rsidRDefault="008017D3">
      <w:pPr>
        <w:pStyle w:val="EndNoteBibliography"/>
      </w:pPr>
      <w:r>
        <w:t xml:space="preserve">There is evidence for augmented </w:t>
      </w:r>
      <w:r w:rsidR="00216882">
        <w:t>microbiome</w:t>
      </w:r>
      <w:r>
        <w:t xml:space="preserve"> and oxylipin profiles in a range of conditions </w:t>
      </w:r>
      <w:r w:rsidR="002B642E">
        <w:t>spanning multiple organs</w:t>
      </w:r>
      <w:r w:rsidR="00D114CD">
        <w:t>;</w:t>
      </w:r>
      <w:r w:rsidR="002B642E">
        <w:t xml:space="preserve"> for example, obesity and metabolic syndrome, </w:t>
      </w:r>
      <w:r w:rsidR="004A5F10">
        <w:t>MASLD</w:t>
      </w:r>
      <w:r w:rsidR="002B642E">
        <w:t xml:space="preserve">, </w:t>
      </w:r>
      <w:r w:rsidR="00B73034">
        <w:t>and n</w:t>
      </w:r>
      <w:r w:rsidR="00D114CD">
        <w:t>eu</w:t>
      </w:r>
      <w:r w:rsidR="00B73034">
        <w:t xml:space="preserve">rological conditions such as as </w:t>
      </w:r>
      <w:r w:rsidR="00D114CD">
        <w:t>Alzheimer’s</w:t>
      </w:r>
      <w:r w:rsidR="00B73034">
        <w:t xml:space="preserve"> and Parkinson’s</w:t>
      </w:r>
      <w:r w:rsidR="00E40033">
        <w:t xml:space="preserve"> diseases</w:t>
      </w:r>
      <w:r w:rsidR="00B73034">
        <w:t xml:space="preserve">. Associations between these profiles are not </w:t>
      </w:r>
      <w:r w:rsidR="00216882">
        <w:t xml:space="preserve">understood but there is evidence </w:t>
      </w:r>
      <w:r w:rsidR="00877BF8">
        <w:t xml:space="preserve">of expression of </w:t>
      </w:r>
      <w:r w:rsidR="003665E0">
        <w:t>enzymes involved in oxylipin synthesis in the small</w:t>
      </w:r>
      <w:r w:rsidR="00877BF8">
        <w:t xml:space="preserve"> intestine </w:t>
      </w:r>
      <w:r w:rsidR="00046F56">
        <w:t xml:space="preserve">and </w:t>
      </w:r>
      <w:r w:rsidR="00216882">
        <w:t>for the role of the endocannabinoid system</w:t>
      </w:r>
      <w:r w:rsidR="00046F56">
        <w:t xml:space="preserve"> in regulating intestinal microbiome and </w:t>
      </w:r>
      <w:r w:rsidR="00BA428B">
        <w:t>whole-body metabolism</w:t>
      </w:r>
      <w:r w:rsidR="00216882">
        <w:t xml:space="preserve">. </w:t>
      </w:r>
      <w:r w:rsidR="00877BF8">
        <w:t>Cannabinoid receptors</w:t>
      </w:r>
      <w:r w:rsidR="00BA428B">
        <w:t xml:space="preserve"> are expressed in the small intestine, </w:t>
      </w:r>
      <w:r w:rsidR="00CC4282">
        <w:t xml:space="preserve">adipose tissue, liver and the brain, highlighting a key route of organ crosstalk for the regulation of inflammation and metabolism. Deletion of </w:t>
      </w:r>
      <w:r w:rsidR="006B7097">
        <w:t xml:space="preserve">adipose </w:t>
      </w:r>
      <w:r w:rsidR="00CC4282">
        <w:t xml:space="preserve">NAPE-PLD </w:t>
      </w:r>
      <w:r w:rsidR="006B7097">
        <w:t>result</w:t>
      </w:r>
      <w:r w:rsidR="008C3D6D">
        <w:t>s in augmented intestinal microbiome</w:t>
      </w:r>
      <w:r w:rsidR="004F5E12">
        <w:t>, e</w:t>
      </w:r>
      <w:r w:rsidR="00E547A4">
        <w:t>ndoc</w:t>
      </w:r>
      <w:r w:rsidR="004F5E12">
        <w:t>annabinoids</w:t>
      </w:r>
      <w:r w:rsidR="003D4BAB">
        <w:t xml:space="preserve">, </w:t>
      </w:r>
      <w:r w:rsidR="004F5E12">
        <w:t xml:space="preserve">and hepatic steatosis. </w:t>
      </w:r>
    </w:p>
    <w:p w14:paraId="7D8B8EC6" w14:textId="11042F9E" w:rsidR="00AD03F5" w:rsidRDefault="00D96A59">
      <w:pPr>
        <w:pStyle w:val="EndNoteBibliography"/>
      </w:pPr>
      <w:r>
        <w:t xml:space="preserve">12,13-DiHOME, </w:t>
      </w:r>
      <w:r w:rsidR="004326F2">
        <w:t>12, 13-</w:t>
      </w:r>
      <w:r w:rsidRPr="00B43D37">
        <w:t>dihydroxy</w:t>
      </w:r>
      <w:r w:rsidR="001B39C4">
        <w:t>-</w:t>
      </w:r>
      <w:r w:rsidRPr="00B43D37">
        <w:t>octadecamonoenoic acid</w:t>
      </w:r>
      <w:r>
        <w:t xml:space="preserve">; 12,13-EpOME, </w:t>
      </w:r>
      <w:r w:rsidRPr="00AD03F5">
        <w:t>epoxy</w:t>
      </w:r>
      <w:r w:rsidR="001B39C4">
        <w:t>-</w:t>
      </w:r>
      <w:r w:rsidRPr="00AD03F5">
        <w:t>octadecamonoenoic acid</w:t>
      </w:r>
      <w:r>
        <w:t>;</w:t>
      </w:r>
      <w:r w:rsidRPr="00D96A59">
        <w:t xml:space="preserve"> </w:t>
      </w:r>
      <w:r>
        <w:t xml:space="preserve">14,15-DHET, </w:t>
      </w:r>
      <w:r w:rsidR="004326F2">
        <w:t>14,15-</w:t>
      </w:r>
      <w:r>
        <w:t>d</w:t>
      </w:r>
      <w:r w:rsidRPr="00B43D37">
        <w:t>ihydroxy</w:t>
      </w:r>
      <w:r w:rsidR="001B39C4">
        <w:t>-</w:t>
      </w:r>
      <w:r w:rsidRPr="00B43D37">
        <w:t>eicosatrienoic acid</w:t>
      </w:r>
      <w:r>
        <w:t>;</w:t>
      </w:r>
      <w:r w:rsidRPr="00D96A59">
        <w:t xml:space="preserve"> </w:t>
      </w:r>
      <w:r>
        <w:t>14,15-EET, 14,15-</w:t>
      </w:r>
      <w:r w:rsidRPr="00810B29">
        <w:t>epoxy</w:t>
      </w:r>
      <w:r w:rsidR="001B39C4">
        <w:t>-</w:t>
      </w:r>
      <w:r w:rsidRPr="00810B29">
        <w:t>eicosatrienoic acid</w:t>
      </w:r>
      <w:r>
        <w:t xml:space="preserve">; </w:t>
      </w:r>
      <w:r w:rsidR="00CA3141">
        <w:t xml:space="preserve">15-LOX, 15-lipoxygenase; </w:t>
      </w:r>
      <w:r w:rsidR="00090E45">
        <w:t xml:space="preserve">AEA, arachidonyl ethanolamide, anandamide; </w:t>
      </w:r>
      <w:r w:rsidR="00542DEE">
        <w:t xml:space="preserve">ANS, </w:t>
      </w:r>
      <w:r w:rsidR="00090E45">
        <w:t>a</w:t>
      </w:r>
      <w:r w:rsidR="00542DEE">
        <w:t xml:space="preserve">utonomic nervous system; </w:t>
      </w:r>
      <w:r w:rsidR="00CA3141">
        <w:t xml:space="preserve">CB1, cannabinoid receptor </w:t>
      </w:r>
      <w:r w:rsidR="006A55C5">
        <w:t>1</w:t>
      </w:r>
      <w:r w:rsidR="00CA3141">
        <w:t>; CB2</w:t>
      </w:r>
      <w:r w:rsidR="006A55C5">
        <w:t>,</w:t>
      </w:r>
      <w:r w:rsidR="00CA3141">
        <w:t xml:space="preserve"> </w:t>
      </w:r>
      <w:r w:rsidR="006A55C5">
        <w:t>c</w:t>
      </w:r>
      <w:r w:rsidR="00CA3141">
        <w:t xml:space="preserve">annabinoid receptor 2; CNS, central </w:t>
      </w:r>
      <w:r w:rsidR="00CA3141">
        <w:lastRenderedPageBreak/>
        <w:t xml:space="preserve">nervous system, </w:t>
      </w:r>
      <w:r w:rsidR="00C47235">
        <w:t>COX-1, cyclooxygenase-1; COX-2</w:t>
      </w:r>
      <w:r w:rsidR="006A55C5">
        <w:t>,</w:t>
      </w:r>
      <w:r w:rsidR="00C47235">
        <w:t xml:space="preserve"> cyclooxygenase-2; </w:t>
      </w:r>
      <w:r w:rsidR="004326F2">
        <w:t>DHETs,</w:t>
      </w:r>
      <w:r w:rsidR="004326F2" w:rsidRPr="004326F2">
        <w:t xml:space="preserve"> </w:t>
      </w:r>
      <w:r w:rsidR="004326F2">
        <w:t>d</w:t>
      </w:r>
      <w:r w:rsidR="004326F2" w:rsidRPr="00B43D37">
        <w:t>ihydroxy</w:t>
      </w:r>
      <w:r w:rsidR="001B39C4">
        <w:t>-</w:t>
      </w:r>
      <w:r w:rsidR="004326F2" w:rsidRPr="00B43D37">
        <w:t>eicosatrienoic acid</w:t>
      </w:r>
      <w:r w:rsidR="004326F2">
        <w:t>s;</w:t>
      </w:r>
      <w:r w:rsidR="004326F2" w:rsidRPr="00D96A59">
        <w:t xml:space="preserve"> </w:t>
      </w:r>
      <w:r w:rsidR="004326F2">
        <w:t xml:space="preserve"> DiHDPAs, d</w:t>
      </w:r>
      <w:r w:rsidR="004326F2" w:rsidRPr="00B43D37">
        <w:t>ihydroxy</w:t>
      </w:r>
      <w:r w:rsidR="001B39C4">
        <w:t>-</w:t>
      </w:r>
      <w:r w:rsidR="004326F2">
        <w:t>doc</w:t>
      </w:r>
      <w:r w:rsidR="004326F2" w:rsidRPr="00B43D37">
        <w:t>osa</w:t>
      </w:r>
      <w:r w:rsidR="004326F2">
        <w:t>pentaenoic</w:t>
      </w:r>
      <w:r w:rsidR="004326F2" w:rsidRPr="00B43D37">
        <w:t xml:space="preserve"> acid</w:t>
      </w:r>
      <w:r w:rsidR="004326F2">
        <w:t xml:space="preserve">s; DiHOMEs, </w:t>
      </w:r>
      <w:r w:rsidR="004326F2" w:rsidRPr="004326F2">
        <w:t>dihydroxy</w:t>
      </w:r>
      <w:r w:rsidR="001B39C4">
        <w:t>-</w:t>
      </w:r>
      <w:r w:rsidR="004326F2" w:rsidRPr="004326F2">
        <w:t>octadecamonoenoic acid</w:t>
      </w:r>
      <w:r w:rsidR="004326F2">
        <w:t>s</w:t>
      </w:r>
      <w:r w:rsidR="004326F2" w:rsidRPr="004326F2">
        <w:t xml:space="preserve">; </w:t>
      </w:r>
      <w:r w:rsidR="00090E45">
        <w:t>ENS, enteric nervous system</w:t>
      </w:r>
      <w:r w:rsidR="00A31BD7">
        <w:t>; HDHAs, hydroxy</w:t>
      </w:r>
      <w:r w:rsidR="001B39C4">
        <w:t>-</w:t>
      </w:r>
      <w:r w:rsidR="00A31BD7">
        <w:t>docosahexaenoic acids</w:t>
      </w:r>
      <w:r w:rsidR="00090E45">
        <w:t xml:space="preserve">; </w:t>
      </w:r>
      <w:r w:rsidR="00A31BD7">
        <w:t>HEPEs, hydroxy</w:t>
      </w:r>
      <w:r w:rsidR="001B39C4">
        <w:t>-</w:t>
      </w:r>
      <w:r w:rsidR="00A31BD7">
        <w:t xml:space="preserve">eicosapentaenoic acids; </w:t>
      </w:r>
      <w:r w:rsidR="006F4C35">
        <w:t xml:space="preserve">NAPE-PLD, </w:t>
      </w:r>
      <w:r w:rsidR="0035495F" w:rsidRPr="0035495F">
        <w:t>N-acyl phosphatidylethanolamine-phospholipase D</w:t>
      </w:r>
      <w:r w:rsidR="0035495F">
        <w:t>; PLA2, phospholipase</w:t>
      </w:r>
      <w:r w:rsidR="00A8648C">
        <w:t>-A2.</w:t>
      </w:r>
    </w:p>
    <w:p w14:paraId="009F5241" w14:textId="7052DC0D" w:rsidR="00DC45A4" w:rsidRDefault="00DC45A4">
      <w:pPr>
        <w:pStyle w:val="EndNoteBibliography"/>
      </w:pPr>
    </w:p>
    <w:p w14:paraId="3F0257BE" w14:textId="7E13DD73" w:rsidR="004069CE" w:rsidRDefault="004069CE" w:rsidP="004069CE">
      <w:pPr>
        <w:pStyle w:val="EndNoteBibliography"/>
      </w:pPr>
      <w:r>
        <w:t>Figure 3. Dietary lipid regulation of intestinal microbiome and oxylipins across the gut-linked ax</w:t>
      </w:r>
      <w:r w:rsidR="00692039">
        <w:t>es</w:t>
      </w:r>
      <w:r>
        <w:t>’</w:t>
      </w:r>
    </w:p>
    <w:p w14:paraId="199E833F" w14:textId="011ED2B6" w:rsidR="005F435C" w:rsidRDefault="00341B6E" w:rsidP="00DC45A4">
      <w:pPr>
        <w:pStyle w:val="EndNoteBibliography"/>
      </w:pPr>
      <w:r>
        <w:t>Dietary lipid inter</w:t>
      </w:r>
      <w:r w:rsidR="005F435C">
        <w:t>v</w:t>
      </w:r>
      <w:r>
        <w:t xml:space="preserve">ention has been shown to alter </w:t>
      </w:r>
      <w:r w:rsidR="004932E5">
        <w:t xml:space="preserve">gut microbiome and intestinal, </w:t>
      </w:r>
      <w:r w:rsidR="000E5A78">
        <w:t xml:space="preserve">adipose, hepatic, and brain oxylipin profiles. </w:t>
      </w:r>
      <w:r w:rsidR="004864D9">
        <w:t>However, t</w:t>
      </w:r>
      <w:r w:rsidR="00EF4723">
        <w:t>he</w:t>
      </w:r>
      <w:r w:rsidR="000E5A78">
        <w:t xml:space="preserve"> association between augmented </w:t>
      </w:r>
      <w:r w:rsidR="00693CA6">
        <w:t>microbiota</w:t>
      </w:r>
      <w:r w:rsidR="0059132A">
        <w:t xml:space="preserve"> and oxylipins</w:t>
      </w:r>
      <w:r w:rsidR="00693CA6">
        <w:t>,</w:t>
      </w:r>
      <w:r w:rsidR="0059132A">
        <w:t xml:space="preserve"> and mechanisms of cross-regulation are not understood</w:t>
      </w:r>
      <w:r w:rsidR="00310E43">
        <w:t xml:space="preserve">, particularly </w:t>
      </w:r>
      <w:r w:rsidR="007A0963">
        <w:t>in response to</w:t>
      </w:r>
      <w:r w:rsidR="00310E43">
        <w:t xml:space="preserve"> LC n-3 PUFA</w:t>
      </w:r>
      <w:r w:rsidR="0059132A">
        <w:t>. Ahiflower oil intervention h</w:t>
      </w:r>
      <w:r w:rsidR="00EF4723">
        <w:t>ighlights a</w:t>
      </w:r>
      <w:r w:rsidR="000D5737">
        <w:t>n emerging</w:t>
      </w:r>
      <w:r w:rsidR="00EF4723">
        <w:t xml:space="preserve"> </w:t>
      </w:r>
      <w:r w:rsidR="009F46FD">
        <w:t>relationship between intestinal microbiota and</w:t>
      </w:r>
      <w:r w:rsidR="00F22C2F">
        <w:t xml:space="preserve"> intestinal</w:t>
      </w:r>
      <w:r w:rsidR="009F46FD">
        <w:t xml:space="preserve"> endocannabinoid synthesis</w:t>
      </w:r>
      <w:r w:rsidR="00EF4723">
        <w:t>, and</w:t>
      </w:r>
      <w:r w:rsidR="00F22C2F">
        <w:t xml:space="preserve"> </w:t>
      </w:r>
      <w:r w:rsidR="00EF4723">
        <w:t>i</w:t>
      </w:r>
      <w:r w:rsidR="00F22C2F">
        <w:t xml:space="preserve">ntervention with the linoleic acid microbial metabolite HYA, </w:t>
      </w:r>
      <w:r w:rsidR="006176DE">
        <w:t>demonstrates a relationship between oxylipins, intestinal microbiota, and metabolic health.</w:t>
      </w:r>
      <w:r w:rsidR="00B00258">
        <w:t xml:space="preserve"> </w:t>
      </w:r>
      <w:r w:rsidR="00D0072A">
        <w:t xml:space="preserve">In addition, linoleic acid intervention </w:t>
      </w:r>
      <w:r w:rsidR="001F483A">
        <w:t xml:space="preserve">provides further evidence of microbial oxylipin synthesis in response to dietary lipids. </w:t>
      </w:r>
      <w:r w:rsidR="00DD1D3B">
        <w:t>Further investigation is required to understand the mechanisms of crosstalk underpinning these emerging relationships and how these may be targeted to improve health.</w:t>
      </w:r>
    </w:p>
    <w:p w14:paraId="79FEB38D" w14:textId="2E252C31" w:rsidR="005F435C" w:rsidRDefault="00EA557F" w:rsidP="00DC45A4">
      <w:pPr>
        <w:pStyle w:val="EndNoteBibliography"/>
      </w:pPr>
      <w:r>
        <w:t xml:space="preserve">DHEA, docosahexaenoyl ethanolamide; </w:t>
      </w:r>
      <w:r w:rsidR="00047148">
        <w:t>DiHDPEs,</w:t>
      </w:r>
      <w:r w:rsidR="00A045AA">
        <w:t xml:space="preserve"> </w:t>
      </w:r>
      <w:r w:rsidR="00A045AA" w:rsidRPr="00A045AA">
        <w:t>dihydroxy</w:t>
      </w:r>
      <w:r w:rsidR="001B39C4">
        <w:t>-</w:t>
      </w:r>
      <w:r w:rsidR="00A045AA" w:rsidRPr="00A045AA">
        <w:t>docosapentaenoic acid</w:t>
      </w:r>
      <w:r w:rsidR="00A045AA">
        <w:t xml:space="preserve">s; DiHETEs, </w:t>
      </w:r>
      <w:r w:rsidR="00A045AA" w:rsidRPr="00A045AA">
        <w:t>dihydroxy</w:t>
      </w:r>
      <w:r w:rsidR="001B39C4">
        <w:t>-</w:t>
      </w:r>
      <w:r w:rsidR="00A045AA" w:rsidRPr="00A045AA">
        <w:t>eicosatetraenoic acids</w:t>
      </w:r>
      <w:r w:rsidR="00A045AA">
        <w:t>;</w:t>
      </w:r>
      <w:r w:rsidR="00047148">
        <w:t xml:space="preserve"> </w:t>
      </w:r>
      <w:r w:rsidR="00A045AA">
        <w:t xml:space="preserve">DiHETrEs, </w:t>
      </w:r>
      <w:r w:rsidR="009938E4" w:rsidRPr="009938E4">
        <w:t>dihydroxy</w:t>
      </w:r>
      <w:r w:rsidR="001B39C4">
        <w:t>-</w:t>
      </w:r>
      <w:r w:rsidR="009938E4" w:rsidRPr="009938E4">
        <w:t>eicosatrienoic acids</w:t>
      </w:r>
      <w:r w:rsidR="009938E4">
        <w:t xml:space="preserve">; </w:t>
      </w:r>
      <w:r w:rsidR="007F19F0">
        <w:t xml:space="preserve">EPEA, eicosapentaenoyl ethanolamide; </w:t>
      </w:r>
      <w:r w:rsidR="009938E4">
        <w:t xml:space="preserve">EpDPEs, </w:t>
      </w:r>
      <w:r w:rsidR="002D12BA" w:rsidRPr="002D12BA">
        <w:t>epoxy</w:t>
      </w:r>
      <w:r w:rsidR="001B39C4">
        <w:t>-</w:t>
      </w:r>
      <w:r w:rsidR="002D12BA" w:rsidRPr="002D12BA">
        <w:t>docosapentaenoic acid</w:t>
      </w:r>
      <w:r w:rsidR="007F19F0">
        <w:t>s</w:t>
      </w:r>
      <w:r w:rsidR="002D12BA">
        <w:t xml:space="preserve">; EpETEs, </w:t>
      </w:r>
      <w:r w:rsidR="002D12BA" w:rsidRPr="002D12BA">
        <w:t>epoxy</w:t>
      </w:r>
      <w:r w:rsidR="001B39C4">
        <w:t>-</w:t>
      </w:r>
      <w:r w:rsidR="002D12BA" w:rsidRPr="002D12BA">
        <w:t>eicosatetraenoic acid</w:t>
      </w:r>
      <w:r w:rsidR="002D12BA">
        <w:t xml:space="preserve">; </w:t>
      </w:r>
      <w:r w:rsidR="000361DE">
        <w:t xml:space="preserve">EpETrEs, </w:t>
      </w:r>
      <w:r w:rsidR="007F19F0" w:rsidRPr="007F19F0">
        <w:t>epoxy</w:t>
      </w:r>
      <w:r w:rsidR="001B39C4">
        <w:t>-</w:t>
      </w:r>
      <w:r w:rsidR="007F19F0" w:rsidRPr="007F19F0">
        <w:t>eicosatrienoic acid</w:t>
      </w:r>
      <w:r w:rsidR="007F19F0">
        <w:t xml:space="preserve">s; </w:t>
      </w:r>
      <w:r w:rsidR="00F7030A">
        <w:t xml:space="preserve">HDHAs, </w:t>
      </w:r>
      <w:r w:rsidR="0018213F" w:rsidRPr="0018213F">
        <w:t>hydroxy</w:t>
      </w:r>
      <w:r w:rsidR="001B39C4">
        <w:t>-</w:t>
      </w:r>
      <w:r w:rsidR="0018213F" w:rsidRPr="0018213F">
        <w:t>docosahexaenoic acid</w:t>
      </w:r>
      <w:r w:rsidR="0018213F">
        <w:t xml:space="preserve">s; HEPEs, </w:t>
      </w:r>
      <w:r w:rsidR="0018213F" w:rsidRPr="0018213F">
        <w:t>hydroxy</w:t>
      </w:r>
      <w:r w:rsidR="001B39C4">
        <w:t>-</w:t>
      </w:r>
      <w:r w:rsidR="0018213F" w:rsidRPr="0018213F">
        <w:t>eicosapentaenoic acid</w:t>
      </w:r>
      <w:r w:rsidR="0018213F">
        <w:t>s;</w:t>
      </w:r>
      <w:r w:rsidR="0018213F" w:rsidRPr="0018213F">
        <w:t xml:space="preserve"> </w:t>
      </w:r>
      <w:r w:rsidR="00F7030A">
        <w:t xml:space="preserve">HETEs, </w:t>
      </w:r>
      <w:r w:rsidR="00F7030A" w:rsidRPr="00F7030A">
        <w:t>hydroxy-eicosatetraenoic acid</w:t>
      </w:r>
      <w:r w:rsidR="00F7030A">
        <w:t xml:space="preserve">s; </w:t>
      </w:r>
      <w:r w:rsidR="00384609">
        <w:t xml:space="preserve">HFD, high fat diet; </w:t>
      </w:r>
      <w:r w:rsidR="00DB169E">
        <w:t xml:space="preserve">HYA, </w:t>
      </w:r>
      <w:r w:rsidR="00DB169E" w:rsidRPr="00932B42">
        <w:t>10-hydroxy-cis-12-octadecenoic acid</w:t>
      </w:r>
      <w:r w:rsidR="00DB169E">
        <w:t>;</w:t>
      </w:r>
      <w:r w:rsidR="00C06DF9">
        <w:t xml:space="preserve"> </w:t>
      </w:r>
      <w:r w:rsidR="001D3C79">
        <w:t xml:space="preserve">IR, insulin resistance; </w:t>
      </w:r>
      <w:r w:rsidR="007A0963">
        <w:t xml:space="preserve">LC n-3 PUFAs, long chain omega-3 polyunsaturated fatty acids; </w:t>
      </w:r>
      <w:r w:rsidR="005F435C">
        <w:t xml:space="preserve">SCFAs, short chain fatty acids; </w:t>
      </w:r>
      <w:r w:rsidR="00DB169E">
        <w:t xml:space="preserve">PGs, prostaglandins; </w:t>
      </w:r>
      <w:r w:rsidR="005F435C">
        <w:t>SDA, stearidonic acid; SDEA,</w:t>
      </w:r>
      <w:r w:rsidR="007F19F0">
        <w:t xml:space="preserve"> </w:t>
      </w:r>
      <w:r w:rsidR="005F435C">
        <w:t xml:space="preserve">stearidonoyl ethanolamide; </w:t>
      </w:r>
      <w:r w:rsidR="00DB169E">
        <w:t>TXB2, thromboxane</w:t>
      </w:r>
      <w:r w:rsidR="001D3C79">
        <w:t xml:space="preserve"> B2</w:t>
      </w:r>
      <w:r w:rsidR="00384609">
        <w:t>; WAT, white adipose tissue.</w:t>
      </w:r>
    </w:p>
    <w:p w14:paraId="64D0F5EF" w14:textId="77777777" w:rsidR="00A8648C" w:rsidRDefault="00A8648C">
      <w:pPr>
        <w:pStyle w:val="EndNoteBibliography"/>
      </w:pPr>
    </w:p>
    <w:p w14:paraId="174FB124" w14:textId="3EA99CE9" w:rsidR="00542DEE" w:rsidRDefault="00542DEE">
      <w:pPr>
        <w:pStyle w:val="EndNoteBibliography"/>
      </w:pPr>
    </w:p>
    <w:p w14:paraId="451A3C28" w14:textId="795E0626" w:rsidR="00FE4233" w:rsidRPr="002816EE" w:rsidRDefault="00FE4233" w:rsidP="004209F6">
      <w:pPr>
        <w:pStyle w:val="EndNoteBibliography"/>
      </w:pPr>
    </w:p>
    <w:sectPr w:rsidR="00FE4233" w:rsidRPr="002816EE" w:rsidSect="00F22F3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72FCAB" w14:textId="77777777" w:rsidR="008675C4" w:rsidRDefault="008675C4" w:rsidP="002C41F8">
      <w:pPr>
        <w:spacing w:after="0" w:line="240" w:lineRule="auto"/>
      </w:pPr>
      <w:r>
        <w:separator/>
      </w:r>
    </w:p>
  </w:endnote>
  <w:endnote w:type="continuationSeparator" w:id="0">
    <w:p w14:paraId="51AED1F1" w14:textId="77777777" w:rsidR="008675C4" w:rsidRDefault="008675C4" w:rsidP="002C41F8">
      <w:pPr>
        <w:spacing w:after="0" w:line="240" w:lineRule="auto"/>
      </w:pPr>
      <w:r>
        <w:continuationSeparator/>
      </w:r>
    </w:p>
  </w:endnote>
  <w:endnote w:type="continuationNotice" w:id="1">
    <w:p w14:paraId="63B9AF81" w14:textId="77777777" w:rsidR="008675C4" w:rsidRDefault="008675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402CB" w14:textId="4D0CBCF8" w:rsidR="002C41F8" w:rsidRDefault="00B543F3">
    <w:pPr>
      <w:pStyle w:val="Footer"/>
    </w:pPr>
    <w:r>
      <w:tab/>
    </w:r>
    <w:r>
      <w:tab/>
    </w:r>
    <w:sdt>
      <w:sdtPr>
        <w:id w:val="1881284087"/>
        <w:docPartObj>
          <w:docPartGallery w:val="Page Numbers (Bottom of Page)"/>
          <w:docPartUnique/>
        </w:docPartObj>
      </w:sdtPr>
      <w:sdtEndPr>
        <w:rPr>
          <w:noProof/>
        </w:rPr>
      </w:sdtEndPr>
      <w:sdtContent>
        <w:r w:rsidR="002C41F8">
          <w:fldChar w:fldCharType="begin"/>
        </w:r>
        <w:r w:rsidR="002C41F8">
          <w:instrText xml:space="preserve"> PAGE   \* MERGEFORMAT </w:instrText>
        </w:r>
        <w:r w:rsidR="002C41F8">
          <w:fldChar w:fldCharType="separate"/>
        </w:r>
        <w:r w:rsidR="002C41F8">
          <w:rPr>
            <w:noProof/>
          </w:rPr>
          <w:t>2</w:t>
        </w:r>
        <w:r w:rsidR="002C41F8">
          <w:rPr>
            <w:noProof/>
          </w:rPr>
          <w:fldChar w:fldCharType="end"/>
        </w:r>
      </w:sdtContent>
    </w:sdt>
  </w:p>
  <w:p w14:paraId="4E31FFB1" w14:textId="77777777" w:rsidR="002C41F8" w:rsidRDefault="002C41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028E93" w14:textId="77777777" w:rsidR="008675C4" w:rsidRDefault="008675C4" w:rsidP="002C41F8">
      <w:pPr>
        <w:spacing w:after="0" w:line="240" w:lineRule="auto"/>
      </w:pPr>
      <w:r>
        <w:separator/>
      </w:r>
    </w:p>
  </w:footnote>
  <w:footnote w:type="continuationSeparator" w:id="0">
    <w:p w14:paraId="1867AC18" w14:textId="77777777" w:rsidR="008675C4" w:rsidRDefault="008675C4" w:rsidP="002C41F8">
      <w:pPr>
        <w:spacing w:after="0" w:line="240" w:lineRule="auto"/>
      </w:pPr>
      <w:r>
        <w:continuationSeparator/>
      </w:r>
    </w:p>
  </w:footnote>
  <w:footnote w:type="continuationNotice" w:id="1">
    <w:p w14:paraId="6239DCE1" w14:textId="77777777" w:rsidR="008675C4" w:rsidRDefault="008675C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D0EDE"/>
    <w:multiLevelType w:val="multilevel"/>
    <w:tmpl w:val="0782596A"/>
    <w:lvl w:ilvl="0">
      <w:start w:val="6"/>
      <w:numFmt w:val="decimal"/>
      <w:lvlText w:val="%1.0"/>
      <w:lvlJc w:val="left"/>
      <w:pPr>
        <w:ind w:left="720" w:hanging="360"/>
      </w:pPr>
      <w:rPr>
        <w:rFonts w:eastAsia="Times New Roman" w:hint="default"/>
        <w:color w:val="000000"/>
      </w:rPr>
    </w:lvl>
    <w:lvl w:ilvl="1">
      <w:start w:val="1"/>
      <w:numFmt w:val="decimal"/>
      <w:lvlText w:val="%1.%2"/>
      <w:lvlJc w:val="left"/>
      <w:pPr>
        <w:ind w:left="1440" w:hanging="360"/>
      </w:pPr>
      <w:rPr>
        <w:rFonts w:eastAsia="Times New Roman" w:hint="default"/>
        <w:color w:val="000000"/>
      </w:rPr>
    </w:lvl>
    <w:lvl w:ilvl="2">
      <w:start w:val="1"/>
      <w:numFmt w:val="decimal"/>
      <w:lvlText w:val="%1.%2.%3"/>
      <w:lvlJc w:val="left"/>
      <w:pPr>
        <w:ind w:left="2520" w:hanging="720"/>
      </w:pPr>
      <w:rPr>
        <w:rFonts w:eastAsia="Times New Roman" w:hint="default"/>
        <w:color w:val="000000"/>
      </w:rPr>
    </w:lvl>
    <w:lvl w:ilvl="3">
      <w:start w:val="1"/>
      <w:numFmt w:val="decimal"/>
      <w:lvlText w:val="%1.%2.%3.%4"/>
      <w:lvlJc w:val="left"/>
      <w:pPr>
        <w:ind w:left="3240" w:hanging="720"/>
      </w:pPr>
      <w:rPr>
        <w:rFonts w:eastAsia="Times New Roman" w:hint="default"/>
        <w:color w:val="000000"/>
      </w:rPr>
    </w:lvl>
    <w:lvl w:ilvl="4">
      <w:start w:val="1"/>
      <w:numFmt w:val="decimal"/>
      <w:lvlText w:val="%1.%2.%3.%4.%5"/>
      <w:lvlJc w:val="left"/>
      <w:pPr>
        <w:ind w:left="4320" w:hanging="1080"/>
      </w:pPr>
      <w:rPr>
        <w:rFonts w:eastAsia="Times New Roman" w:hint="default"/>
        <w:color w:val="000000"/>
      </w:rPr>
    </w:lvl>
    <w:lvl w:ilvl="5">
      <w:start w:val="1"/>
      <w:numFmt w:val="decimal"/>
      <w:lvlText w:val="%1.%2.%3.%4.%5.%6"/>
      <w:lvlJc w:val="left"/>
      <w:pPr>
        <w:ind w:left="5040" w:hanging="1080"/>
      </w:pPr>
      <w:rPr>
        <w:rFonts w:eastAsia="Times New Roman" w:hint="default"/>
        <w:color w:val="000000"/>
      </w:rPr>
    </w:lvl>
    <w:lvl w:ilvl="6">
      <w:start w:val="1"/>
      <w:numFmt w:val="decimal"/>
      <w:lvlText w:val="%1.%2.%3.%4.%5.%6.%7"/>
      <w:lvlJc w:val="left"/>
      <w:pPr>
        <w:ind w:left="6120" w:hanging="1440"/>
      </w:pPr>
      <w:rPr>
        <w:rFonts w:eastAsia="Times New Roman" w:hint="default"/>
        <w:color w:val="000000"/>
      </w:rPr>
    </w:lvl>
    <w:lvl w:ilvl="7">
      <w:start w:val="1"/>
      <w:numFmt w:val="decimal"/>
      <w:lvlText w:val="%1.%2.%3.%4.%5.%6.%7.%8"/>
      <w:lvlJc w:val="left"/>
      <w:pPr>
        <w:ind w:left="6840" w:hanging="1440"/>
      </w:pPr>
      <w:rPr>
        <w:rFonts w:eastAsia="Times New Roman" w:hint="default"/>
        <w:color w:val="000000"/>
      </w:rPr>
    </w:lvl>
    <w:lvl w:ilvl="8">
      <w:start w:val="1"/>
      <w:numFmt w:val="decimal"/>
      <w:lvlText w:val="%1.%2.%3.%4.%5.%6.%7.%8.%9"/>
      <w:lvlJc w:val="left"/>
      <w:pPr>
        <w:ind w:left="7560" w:hanging="1440"/>
      </w:pPr>
      <w:rPr>
        <w:rFonts w:eastAsia="Times New Roman" w:hint="default"/>
        <w:color w:val="000000"/>
      </w:rPr>
    </w:lvl>
  </w:abstractNum>
  <w:abstractNum w:abstractNumId="1" w15:restartNumberingAfterBreak="0">
    <w:nsid w:val="02605CDE"/>
    <w:multiLevelType w:val="hybridMultilevel"/>
    <w:tmpl w:val="4C446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196474"/>
    <w:multiLevelType w:val="multilevel"/>
    <w:tmpl w:val="0F58DE32"/>
    <w:lvl w:ilvl="0">
      <w:start w:val="2"/>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3" w15:restartNumberingAfterBreak="0">
    <w:nsid w:val="31277307"/>
    <w:multiLevelType w:val="hybridMultilevel"/>
    <w:tmpl w:val="2DE05F6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B5912"/>
    <w:multiLevelType w:val="multilevel"/>
    <w:tmpl w:val="7E18E07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E029C4"/>
    <w:multiLevelType w:val="multilevel"/>
    <w:tmpl w:val="0164D15A"/>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4EF8363F"/>
    <w:multiLevelType w:val="hybridMultilevel"/>
    <w:tmpl w:val="35F8ED1A"/>
    <w:lvl w:ilvl="0" w:tplc="9FF04C80">
      <w:start w:val="5"/>
      <w:numFmt w:val="decimal"/>
      <w:lvlText w:val="%1."/>
      <w:lvlJc w:val="left"/>
      <w:pPr>
        <w:ind w:left="720" w:hanging="360"/>
      </w:pPr>
      <w:rPr>
        <w:rFonts w:eastAsia="Times New Roman" w:hint="default"/>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065F99"/>
    <w:multiLevelType w:val="multilevel"/>
    <w:tmpl w:val="680C2DDA"/>
    <w:lvl w:ilvl="0">
      <w:start w:val="6"/>
      <w:numFmt w:val="decimal"/>
      <w:lvlText w:val="%1.0"/>
      <w:lvlJc w:val="left"/>
      <w:pPr>
        <w:ind w:left="360" w:hanging="360"/>
      </w:pPr>
      <w:rPr>
        <w:rFonts w:eastAsia="Times New Roman" w:hint="default"/>
        <w:color w:val="000000"/>
      </w:rPr>
    </w:lvl>
    <w:lvl w:ilvl="1">
      <w:start w:val="1"/>
      <w:numFmt w:val="decimal"/>
      <w:lvlText w:val="%1.%2"/>
      <w:lvlJc w:val="left"/>
      <w:pPr>
        <w:ind w:left="1080" w:hanging="360"/>
      </w:pPr>
      <w:rPr>
        <w:rFonts w:eastAsia="Times New Roman" w:hint="default"/>
        <w:color w:val="000000"/>
      </w:rPr>
    </w:lvl>
    <w:lvl w:ilvl="2">
      <w:start w:val="1"/>
      <w:numFmt w:val="decimal"/>
      <w:lvlText w:val="%1.%2.%3"/>
      <w:lvlJc w:val="left"/>
      <w:pPr>
        <w:ind w:left="2160" w:hanging="720"/>
      </w:pPr>
      <w:rPr>
        <w:rFonts w:eastAsia="Times New Roman" w:hint="default"/>
        <w:color w:val="000000"/>
      </w:rPr>
    </w:lvl>
    <w:lvl w:ilvl="3">
      <w:start w:val="1"/>
      <w:numFmt w:val="decimal"/>
      <w:lvlText w:val="%1.%2.%3.%4"/>
      <w:lvlJc w:val="left"/>
      <w:pPr>
        <w:ind w:left="2880" w:hanging="720"/>
      </w:pPr>
      <w:rPr>
        <w:rFonts w:eastAsia="Times New Roman" w:hint="default"/>
        <w:color w:val="000000"/>
      </w:rPr>
    </w:lvl>
    <w:lvl w:ilvl="4">
      <w:start w:val="1"/>
      <w:numFmt w:val="decimal"/>
      <w:lvlText w:val="%1.%2.%3.%4.%5"/>
      <w:lvlJc w:val="left"/>
      <w:pPr>
        <w:ind w:left="3960" w:hanging="1080"/>
      </w:pPr>
      <w:rPr>
        <w:rFonts w:eastAsia="Times New Roman" w:hint="default"/>
        <w:color w:val="000000"/>
      </w:rPr>
    </w:lvl>
    <w:lvl w:ilvl="5">
      <w:start w:val="1"/>
      <w:numFmt w:val="decimal"/>
      <w:lvlText w:val="%1.%2.%3.%4.%5.%6"/>
      <w:lvlJc w:val="left"/>
      <w:pPr>
        <w:ind w:left="4680" w:hanging="1080"/>
      </w:pPr>
      <w:rPr>
        <w:rFonts w:eastAsia="Times New Roman" w:hint="default"/>
        <w:color w:val="000000"/>
      </w:rPr>
    </w:lvl>
    <w:lvl w:ilvl="6">
      <w:start w:val="1"/>
      <w:numFmt w:val="decimal"/>
      <w:lvlText w:val="%1.%2.%3.%4.%5.%6.%7"/>
      <w:lvlJc w:val="left"/>
      <w:pPr>
        <w:ind w:left="5760" w:hanging="1440"/>
      </w:pPr>
      <w:rPr>
        <w:rFonts w:eastAsia="Times New Roman" w:hint="default"/>
        <w:color w:val="000000"/>
      </w:rPr>
    </w:lvl>
    <w:lvl w:ilvl="7">
      <w:start w:val="1"/>
      <w:numFmt w:val="decimal"/>
      <w:lvlText w:val="%1.%2.%3.%4.%5.%6.%7.%8"/>
      <w:lvlJc w:val="left"/>
      <w:pPr>
        <w:ind w:left="6480" w:hanging="1440"/>
      </w:pPr>
      <w:rPr>
        <w:rFonts w:eastAsia="Times New Roman" w:hint="default"/>
        <w:color w:val="000000"/>
      </w:rPr>
    </w:lvl>
    <w:lvl w:ilvl="8">
      <w:start w:val="1"/>
      <w:numFmt w:val="decimal"/>
      <w:lvlText w:val="%1.%2.%3.%4.%5.%6.%7.%8.%9"/>
      <w:lvlJc w:val="left"/>
      <w:pPr>
        <w:ind w:left="7200" w:hanging="1440"/>
      </w:pPr>
      <w:rPr>
        <w:rFonts w:eastAsia="Times New Roman" w:hint="default"/>
        <w:color w:val="000000"/>
      </w:rPr>
    </w:lvl>
  </w:abstractNum>
  <w:abstractNum w:abstractNumId="8" w15:restartNumberingAfterBreak="0">
    <w:nsid w:val="5CA16471"/>
    <w:multiLevelType w:val="multilevel"/>
    <w:tmpl w:val="315AA36A"/>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67851560"/>
    <w:multiLevelType w:val="hybridMultilevel"/>
    <w:tmpl w:val="7C6467F6"/>
    <w:lvl w:ilvl="0" w:tplc="3884962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A85366"/>
    <w:multiLevelType w:val="hybridMultilevel"/>
    <w:tmpl w:val="C2A4830C"/>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E44C54"/>
    <w:multiLevelType w:val="hybridMultilevel"/>
    <w:tmpl w:val="2DE05F6A"/>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3465758">
    <w:abstractNumId w:val="8"/>
  </w:num>
  <w:num w:numId="2" w16cid:durableId="1197505262">
    <w:abstractNumId w:val="10"/>
  </w:num>
  <w:num w:numId="3" w16cid:durableId="62679277">
    <w:abstractNumId w:val="4"/>
  </w:num>
  <w:num w:numId="4" w16cid:durableId="1044909882">
    <w:abstractNumId w:val="6"/>
  </w:num>
  <w:num w:numId="5" w16cid:durableId="557937101">
    <w:abstractNumId w:val="3"/>
  </w:num>
  <w:num w:numId="6" w16cid:durableId="1930115026">
    <w:abstractNumId w:val="11"/>
  </w:num>
  <w:num w:numId="7" w16cid:durableId="300817557">
    <w:abstractNumId w:val="1"/>
  </w:num>
  <w:num w:numId="8" w16cid:durableId="1507406382">
    <w:abstractNumId w:val="2"/>
  </w:num>
  <w:num w:numId="9" w16cid:durableId="324939858">
    <w:abstractNumId w:val="5"/>
  </w:num>
  <w:num w:numId="10" w16cid:durableId="1699044495">
    <w:abstractNumId w:val="9"/>
  </w:num>
  <w:num w:numId="11" w16cid:durableId="1729303148">
    <w:abstractNumId w:val="0"/>
  </w:num>
  <w:num w:numId="12" w16cid:durableId="9462293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Nut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2f2ts2z05aweesrrxwascpvr0s2wwvwvd&quot;&gt;My EndNote Library 120418 Copy-Converted&lt;record-ids&gt;&lt;item&gt;332&lt;/item&gt;&lt;item&gt;384&lt;/item&gt;&lt;item&gt;807&lt;/item&gt;&lt;item&gt;960&lt;/item&gt;&lt;item&gt;962&lt;/item&gt;&lt;item&gt;1065&lt;/item&gt;&lt;item&gt;1266&lt;/item&gt;&lt;item&gt;1274&lt;/item&gt;&lt;item&gt;1275&lt;/item&gt;&lt;item&gt;1276&lt;/item&gt;&lt;item&gt;1281&lt;/item&gt;&lt;item&gt;1282&lt;/item&gt;&lt;item&gt;1284&lt;/item&gt;&lt;item&gt;1285&lt;/item&gt;&lt;item&gt;1286&lt;/item&gt;&lt;item&gt;1287&lt;/item&gt;&lt;item&gt;1288&lt;/item&gt;&lt;item&gt;1289&lt;/item&gt;&lt;item&gt;1290&lt;/item&gt;&lt;item&gt;1291&lt;/item&gt;&lt;item&gt;1292&lt;/item&gt;&lt;item&gt;1293&lt;/item&gt;&lt;item&gt;1294&lt;/item&gt;&lt;item&gt;1295&lt;/item&gt;&lt;item&gt;1298&lt;/item&gt;&lt;item&gt;1299&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2&lt;/item&gt;&lt;item&gt;1333&lt;/item&gt;&lt;item&gt;1334&lt;/item&gt;&lt;item&gt;1335&lt;/item&gt;&lt;item&gt;1336&lt;/item&gt;&lt;item&gt;1337&lt;/item&gt;&lt;item&gt;1338&lt;/item&gt;&lt;item&gt;1339&lt;/item&gt;&lt;item&gt;1340&lt;/item&gt;&lt;item&gt;1341&lt;/item&gt;&lt;item&gt;1343&lt;/item&gt;&lt;item&gt;1344&lt;/item&gt;&lt;item&gt;1345&lt;/item&gt;&lt;item&gt;1346&lt;/item&gt;&lt;item&gt;1347&lt;/item&gt;&lt;item&gt;1348&lt;/item&gt;&lt;item&gt;1349&lt;/item&gt;&lt;item&gt;1350&lt;/item&gt;&lt;item&gt;1352&lt;/item&gt;&lt;item&gt;1354&lt;/item&gt;&lt;item&gt;1355&lt;/item&gt;&lt;item&gt;1356&lt;/item&gt;&lt;item&gt;1357&lt;/item&gt;&lt;item&gt;1358&lt;/item&gt;&lt;item&gt;1359&lt;/item&gt;&lt;item&gt;1360&lt;/item&gt;&lt;item&gt;1361&lt;/item&gt;&lt;item&gt;1362&lt;/item&gt;&lt;/record-ids&gt;&lt;/item&gt;&lt;/Libraries&gt;"/>
  </w:docVars>
  <w:rsids>
    <w:rsidRoot w:val="002816EE"/>
    <w:rsid w:val="0000035D"/>
    <w:rsid w:val="000019D4"/>
    <w:rsid w:val="00001A05"/>
    <w:rsid w:val="000027B6"/>
    <w:rsid w:val="00002BD4"/>
    <w:rsid w:val="000030F8"/>
    <w:rsid w:val="00004712"/>
    <w:rsid w:val="000050D8"/>
    <w:rsid w:val="00006F13"/>
    <w:rsid w:val="00007653"/>
    <w:rsid w:val="00007F63"/>
    <w:rsid w:val="0001084B"/>
    <w:rsid w:val="00010D31"/>
    <w:rsid w:val="0001108D"/>
    <w:rsid w:val="00012F94"/>
    <w:rsid w:val="0001387C"/>
    <w:rsid w:val="000149F0"/>
    <w:rsid w:val="00015247"/>
    <w:rsid w:val="000154B9"/>
    <w:rsid w:val="00015589"/>
    <w:rsid w:val="000156C1"/>
    <w:rsid w:val="00015BE9"/>
    <w:rsid w:val="000174AD"/>
    <w:rsid w:val="00023F54"/>
    <w:rsid w:val="00026C35"/>
    <w:rsid w:val="000273F8"/>
    <w:rsid w:val="000302FD"/>
    <w:rsid w:val="00031110"/>
    <w:rsid w:val="00032A6F"/>
    <w:rsid w:val="00032D17"/>
    <w:rsid w:val="00032D94"/>
    <w:rsid w:val="000335BA"/>
    <w:rsid w:val="000361DE"/>
    <w:rsid w:val="000369B2"/>
    <w:rsid w:val="000372DB"/>
    <w:rsid w:val="000409AC"/>
    <w:rsid w:val="00041097"/>
    <w:rsid w:val="000413E9"/>
    <w:rsid w:val="000416BE"/>
    <w:rsid w:val="00041D9E"/>
    <w:rsid w:val="00043A6A"/>
    <w:rsid w:val="00043CDA"/>
    <w:rsid w:val="00044409"/>
    <w:rsid w:val="00044F4A"/>
    <w:rsid w:val="00046EE5"/>
    <w:rsid w:val="00046F56"/>
    <w:rsid w:val="00047148"/>
    <w:rsid w:val="00051B89"/>
    <w:rsid w:val="00052848"/>
    <w:rsid w:val="00052FD5"/>
    <w:rsid w:val="00053EB3"/>
    <w:rsid w:val="000557C3"/>
    <w:rsid w:val="00055C3E"/>
    <w:rsid w:val="00055E61"/>
    <w:rsid w:val="00056594"/>
    <w:rsid w:val="00057F4B"/>
    <w:rsid w:val="00060484"/>
    <w:rsid w:val="00060BE7"/>
    <w:rsid w:val="0006334E"/>
    <w:rsid w:val="00067BFF"/>
    <w:rsid w:val="00074193"/>
    <w:rsid w:val="0007469A"/>
    <w:rsid w:val="000746DB"/>
    <w:rsid w:val="000779B1"/>
    <w:rsid w:val="00081ADA"/>
    <w:rsid w:val="00083C39"/>
    <w:rsid w:val="00085663"/>
    <w:rsid w:val="00085F49"/>
    <w:rsid w:val="00085F96"/>
    <w:rsid w:val="0009080C"/>
    <w:rsid w:val="00090D51"/>
    <w:rsid w:val="00090E45"/>
    <w:rsid w:val="00090F3E"/>
    <w:rsid w:val="000926C7"/>
    <w:rsid w:val="000926E9"/>
    <w:rsid w:val="00093952"/>
    <w:rsid w:val="000950C3"/>
    <w:rsid w:val="00096D3D"/>
    <w:rsid w:val="000971E4"/>
    <w:rsid w:val="000974AF"/>
    <w:rsid w:val="000A0A00"/>
    <w:rsid w:val="000A1F6E"/>
    <w:rsid w:val="000A4DEE"/>
    <w:rsid w:val="000A61BB"/>
    <w:rsid w:val="000B0A43"/>
    <w:rsid w:val="000B0A91"/>
    <w:rsid w:val="000B0DC6"/>
    <w:rsid w:val="000B18FB"/>
    <w:rsid w:val="000B3216"/>
    <w:rsid w:val="000B3787"/>
    <w:rsid w:val="000B569E"/>
    <w:rsid w:val="000B6412"/>
    <w:rsid w:val="000B721B"/>
    <w:rsid w:val="000B7CBF"/>
    <w:rsid w:val="000C05E2"/>
    <w:rsid w:val="000C21C9"/>
    <w:rsid w:val="000C319B"/>
    <w:rsid w:val="000C5A49"/>
    <w:rsid w:val="000C612B"/>
    <w:rsid w:val="000C6D4A"/>
    <w:rsid w:val="000D166A"/>
    <w:rsid w:val="000D2169"/>
    <w:rsid w:val="000D2ED9"/>
    <w:rsid w:val="000D2FAB"/>
    <w:rsid w:val="000D33C9"/>
    <w:rsid w:val="000D3F53"/>
    <w:rsid w:val="000D5737"/>
    <w:rsid w:val="000D5B21"/>
    <w:rsid w:val="000D7451"/>
    <w:rsid w:val="000E0428"/>
    <w:rsid w:val="000E1406"/>
    <w:rsid w:val="000E2483"/>
    <w:rsid w:val="000E27E7"/>
    <w:rsid w:val="000E4FD8"/>
    <w:rsid w:val="000E50DD"/>
    <w:rsid w:val="000E57BE"/>
    <w:rsid w:val="000E5A78"/>
    <w:rsid w:val="000E5F35"/>
    <w:rsid w:val="000E60B4"/>
    <w:rsid w:val="000E6D56"/>
    <w:rsid w:val="000E72DA"/>
    <w:rsid w:val="000F12C3"/>
    <w:rsid w:val="000F1852"/>
    <w:rsid w:val="000F2BF3"/>
    <w:rsid w:val="000F576D"/>
    <w:rsid w:val="000F6B6F"/>
    <w:rsid w:val="000F7F53"/>
    <w:rsid w:val="00100EE7"/>
    <w:rsid w:val="00100F2B"/>
    <w:rsid w:val="001036BB"/>
    <w:rsid w:val="00103BD5"/>
    <w:rsid w:val="00103BF9"/>
    <w:rsid w:val="00104300"/>
    <w:rsid w:val="00104B3F"/>
    <w:rsid w:val="0011152E"/>
    <w:rsid w:val="00111A27"/>
    <w:rsid w:val="00112A6B"/>
    <w:rsid w:val="0011342C"/>
    <w:rsid w:val="001136B0"/>
    <w:rsid w:val="0011389F"/>
    <w:rsid w:val="00113C45"/>
    <w:rsid w:val="0011450E"/>
    <w:rsid w:val="001153C3"/>
    <w:rsid w:val="0011627B"/>
    <w:rsid w:val="00117AF2"/>
    <w:rsid w:val="0012063D"/>
    <w:rsid w:val="00121313"/>
    <w:rsid w:val="001222BF"/>
    <w:rsid w:val="00122A47"/>
    <w:rsid w:val="00123371"/>
    <w:rsid w:val="0012340D"/>
    <w:rsid w:val="001235FE"/>
    <w:rsid w:val="00123FC4"/>
    <w:rsid w:val="001243E5"/>
    <w:rsid w:val="00124CBC"/>
    <w:rsid w:val="001255F1"/>
    <w:rsid w:val="0012583D"/>
    <w:rsid w:val="0012647C"/>
    <w:rsid w:val="001276B7"/>
    <w:rsid w:val="001317C5"/>
    <w:rsid w:val="00131A3A"/>
    <w:rsid w:val="00133CBE"/>
    <w:rsid w:val="001344A0"/>
    <w:rsid w:val="00134DDA"/>
    <w:rsid w:val="00136B83"/>
    <w:rsid w:val="00137797"/>
    <w:rsid w:val="00137DA9"/>
    <w:rsid w:val="00140B9B"/>
    <w:rsid w:val="00141B5D"/>
    <w:rsid w:val="001428CD"/>
    <w:rsid w:val="00144840"/>
    <w:rsid w:val="001451EA"/>
    <w:rsid w:val="00145613"/>
    <w:rsid w:val="001461FB"/>
    <w:rsid w:val="00146EB7"/>
    <w:rsid w:val="00147B0B"/>
    <w:rsid w:val="0015094F"/>
    <w:rsid w:val="00151873"/>
    <w:rsid w:val="00151D49"/>
    <w:rsid w:val="001529CF"/>
    <w:rsid w:val="001538C5"/>
    <w:rsid w:val="00153A5E"/>
    <w:rsid w:val="00153A73"/>
    <w:rsid w:val="00153F78"/>
    <w:rsid w:val="0015433F"/>
    <w:rsid w:val="00154631"/>
    <w:rsid w:val="00154666"/>
    <w:rsid w:val="001552C0"/>
    <w:rsid w:val="00155309"/>
    <w:rsid w:val="00155327"/>
    <w:rsid w:val="00157699"/>
    <w:rsid w:val="001625AF"/>
    <w:rsid w:val="001637CB"/>
    <w:rsid w:val="00163F19"/>
    <w:rsid w:val="00165431"/>
    <w:rsid w:val="001657CC"/>
    <w:rsid w:val="001657E6"/>
    <w:rsid w:val="00170703"/>
    <w:rsid w:val="0017119E"/>
    <w:rsid w:val="001711F4"/>
    <w:rsid w:val="00172C57"/>
    <w:rsid w:val="00172EB9"/>
    <w:rsid w:val="00177108"/>
    <w:rsid w:val="00177782"/>
    <w:rsid w:val="001801C1"/>
    <w:rsid w:val="0018046F"/>
    <w:rsid w:val="00180907"/>
    <w:rsid w:val="00180A92"/>
    <w:rsid w:val="00180AC2"/>
    <w:rsid w:val="00180F01"/>
    <w:rsid w:val="0018126D"/>
    <w:rsid w:val="00181938"/>
    <w:rsid w:val="00181B9A"/>
    <w:rsid w:val="0018213F"/>
    <w:rsid w:val="001825AC"/>
    <w:rsid w:val="00183F13"/>
    <w:rsid w:val="001870EB"/>
    <w:rsid w:val="00187557"/>
    <w:rsid w:val="00190AE9"/>
    <w:rsid w:val="00193728"/>
    <w:rsid w:val="00194FD4"/>
    <w:rsid w:val="00196244"/>
    <w:rsid w:val="0019643E"/>
    <w:rsid w:val="001964B4"/>
    <w:rsid w:val="001971CE"/>
    <w:rsid w:val="0019748F"/>
    <w:rsid w:val="001974D3"/>
    <w:rsid w:val="0019751C"/>
    <w:rsid w:val="00197D21"/>
    <w:rsid w:val="00197EDA"/>
    <w:rsid w:val="001A0482"/>
    <w:rsid w:val="001A1388"/>
    <w:rsid w:val="001A1A4B"/>
    <w:rsid w:val="001A300B"/>
    <w:rsid w:val="001A3908"/>
    <w:rsid w:val="001A46DC"/>
    <w:rsid w:val="001A512A"/>
    <w:rsid w:val="001A7E5C"/>
    <w:rsid w:val="001B0940"/>
    <w:rsid w:val="001B1867"/>
    <w:rsid w:val="001B234B"/>
    <w:rsid w:val="001B3228"/>
    <w:rsid w:val="001B39C4"/>
    <w:rsid w:val="001B4B3B"/>
    <w:rsid w:val="001B4C8A"/>
    <w:rsid w:val="001B51B1"/>
    <w:rsid w:val="001B55A3"/>
    <w:rsid w:val="001B619C"/>
    <w:rsid w:val="001B6A0E"/>
    <w:rsid w:val="001B7FBC"/>
    <w:rsid w:val="001C005B"/>
    <w:rsid w:val="001C0445"/>
    <w:rsid w:val="001C2B3F"/>
    <w:rsid w:val="001C45EC"/>
    <w:rsid w:val="001C5600"/>
    <w:rsid w:val="001C6873"/>
    <w:rsid w:val="001D209C"/>
    <w:rsid w:val="001D2CEF"/>
    <w:rsid w:val="001D3018"/>
    <w:rsid w:val="001D3C79"/>
    <w:rsid w:val="001D422F"/>
    <w:rsid w:val="001D516C"/>
    <w:rsid w:val="001D6AF9"/>
    <w:rsid w:val="001D72EA"/>
    <w:rsid w:val="001E0967"/>
    <w:rsid w:val="001E0D77"/>
    <w:rsid w:val="001E16D3"/>
    <w:rsid w:val="001E183E"/>
    <w:rsid w:val="001E1F35"/>
    <w:rsid w:val="001E46A9"/>
    <w:rsid w:val="001E5477"/>
    <w:rsid w:val="001E5E8E"/>
    <w:rsid w:val="001F01DA"/>
    <w:rsid w:val="001F0360"/>
    <w:rsid w:val="001F16EC"/>
    <w:rsid w:val="001F2D09"/>
    <w:rsid w:val="001F2E67"/>
    <w:rsid w:val="001F3313"/>
    <w:rsid w:val="001F339B"/>
    <w:rsid w:val="001F483A"/>
    <w:rsid w:val="001F6B93"/>
    <w:rsid w:val="00202598"/>
    <w:rsid w:val="00202E7F"/>
    <w:rsid w:val="002037F4"/>
    <w:rsid w:val="00203804"/>
    <w:rsid w:val="0020397A"/>
    <w:rsid w:val="00204A53"/>
    <w:rsid w:val="00204AF5"/>
    <w:rsid w:val="00206858"/>
    <w:rsid w:val="00210219"/>
    <w:rsid w:val="00210A54"/>
    <w:rsid w:val="00211FD8"/>
    <w:rsid w:val="00212676"/>
    <w:rsid w:val="00212910"/>
    <w:rsid w:val="00213DEA"/>
    <w:rsid w:val="00214332"/>
    <w:rsid w:val="002144AE"/>
    <w:rsid w:val="002146D1"/>
    <w:rsid w:val="00215D1E"/>
    <w:rsid w:val="002163A8"/>
    <w:rsid w:val="00216882"/>
    <w:rsid w:val="00216A24"/>
    <w:rsid w:val="002171F8"/>
    <w:rsid w:val="00217833"/>
    <w:rsid w:val="0022176F"/>
    <w:rsid w:val="002225FA"/>
    <w:rsid w:val="00225AFA"/>
    <w:rsid w:val="00227F2C"/>
    <w:rsid w:val="00231237"/>
    <w:rsid w:val="002313B5"/>
    <w:rsid w:val="00231BA3"/>
    <w:rsid w:val="00233120"/>
    <w:rsid w:val="002357A3"/>
    <w:rsid w:val="00235FA9"/>
    <w:rsid w:val="00241BFE"/>
    <w:rsid w:val="00241FB0"/>
    <w:rsid w:val="00245F4D"/>
    <w:rsid w:val="00246476"/>
    <w:rsid w:val="00247B83"/>
    <w:rsid w:val="002524C9"/>
    <w:rsid w:val="002525F6"/>
    <w:rsid w:val="002527DA"/>
    <w:rsid w:val="00255D66"/>
    <w:rsid w:val="002619D3"/>
    <w:rsid w:val="00261CF2"/>
    <w:rsid w:val="00262263"/>
    <w:rsid w:val="00263BF9"/>
    <w:rsid w:val="002642D3"/>
    <w:rsid w:val="002651FD"/>
    <w:rsid w:val="0026526F"/>
    <w:rsid w:val="00266A68"/>
    <w:rsid w:val="002678B5"/>
    <w:rsid w:val="0027284F"/>
    <w:rsid w:val="00272ACF"/>
    <w:rsid w:val="002737F1"/>
    <w:rsid w:val="002747FE"/>
    <w:rsid w:val="002757AB"/>
    <w:rsid w:val="002759B9"/>
    <w:rsid w:val="00276DA3"/>
    <w:rsid w:val="00277519"/>
    <w:rsid w:val="002816EE"/>
    <w:rsid w:val="002817D1"/>
    <w:rsid w:val="00283373"/>
    <w:rsid w:val="00283592"/>
    <w:rsid w:val="00283EFE"/>
    <w:rsid w:val="002865FF"/>
    <w:rsid w:val="00286B81"/>
    <w:rsid w:val="00286D9A"/>
    <w:rsid w:val="0028778F"/>
    <w:rsid w:val="0029006A"/>
    <w:rsid w:val="00291A5F"/>
    <w:rsid w:val="002924D0"/>
    <w:rsid w:val="002936F8"/>
    <w:rsid w:val="00294737"/>
    <w:rsid w:val="002954E3"/>
    <w:rsid w:val="00296ED1"/>
    <w:rsid w:val="002974F1"/>
    <w:rsid w:val="00297DA9"/>
    <w:rsid w:val="002A0264"/>
    <w:rsid w:val="002A1442"/>
    <w:rsid w:val="002A1E32"/>
    <w:rsid w:val="002A2859"/>
    <w:rsid w:val="002A4052"/>
    <w:rsid w:val="002A5048"/>
    <w:rsid w:val="002A6387"/>
    <w:rsid w:val="002B06FA"/>
    <w:rsid w:val="002B0D94"/>
    <w:rsid w:val="002B11B1"/>
    <w:rsid w:val="002B1247"/>
    <w:rsid w:val="002B17E9"/>
    <w:rsid w:val="002B1B63"/>
    <w:rsid w:val="002B1F97"/>
    <w:rsid w:val="002B3345"/>
    <w:rsid w:val="002B3A4A"/>
    <w:rsid w:val="002B3E22"/>
    <w:rsid w:val="002B3E44"/>
    <w:rsid w:val="002B58EF"/>
    <w:rsid w:val="002B6384"/>
    <w:rsid w:val="002B642E"/>
    <w:rsid w:val="002B67C7"/>
    <w:rsid w:val="002C051E"/>
    <w:rsid w:val="002C0E31"/>
    <w:rsid w:val="002C2154"/>
    <w:rsid w:val="002C25D9"/>
    <w:rsid w:val="002C27E4"/>
    <w:rsid w:val="002C2AE9"/>
    <w:rsid w:val="002C2B26"/>
    <w:rsid w:val="002C3F4A"/>
    <w:rsid w:val="002C41F8"/>
    <w:rsid w:val="002C46B0"/>
    <w:rsid w:val="002C4B65"/>
    <w:rsid w:val="002C4D4C"/>
    <w:rsid w:val="002D0124"/>
    <w:rsid w:val="002D12BA"/>
    <w:rsid w:val="002D1ACD"/>
    <w:rsid w:val="002D1CCB"/>
    <w:rsid w:val="002D200A"/>
    <w:rsid w:val="002D3667"/>
    <w:rsid w:val="002D520F"/>
    <w:rsid w:val="002D6E4E"/>
    <w:rsid w:val="002D7021"/>
    <w:rsid w:val="002D7A56"/>
    <w:rsid w:val="002E0177"/>
    <w:rsid w:val="002E0C11"/>
    <w:rsid w:val="002E13E7"/>
    <w:rsid w:val="002E37D9"/>
    <w:rsid w:val="002E50DD"/>
    <w:rsid w:val="002E599D"/>
    <w:rsid w:val="002E6946"/>
    <w:rsid w:val="002E7D57"/>
    <w:rsid w:val="002F16DF"/>
    <w:rsid w:val="002F2619"/>
    <w:rsid w:val="002F3A79"/>
    <w:rsid w:val="002F5734"/>
    <w:rsid w:val="002F6AD8"/>
    <w:rsid w:val="003023F4"/>
    <w:rsid w:val="003035A1"/>
    <w:rsid w:val="00304788"/>
    <w:rsid w:val="003048CD"/>
    <w:rsid w:val="003059FF"/>
    <w:rsid w:val="00305F69"/>
    <w:rsid w:val="003063C4"/>
    <w:rsid w:val="00307827"/>
    <w:rsid w:val="00310B04"/>
    <w:rsid w:val="00310E43"/>
    <w:rsid w:val="003118D7"/>
    <w:rsid w:val="00312264"/>
    <w:rsid w:val="00315332"/>
    <w:rsid w:val="003154A4"/>
    <w:rsid w:val="00316565"/>
    <w:rsid w:val="00317634"/>
    <w:rsid w:val="003205BD"/>
    <w:rsid w:val="00324679"/>
    <w:rsid w:val="003268D6"/>
    <w:rsid w:val="003272D4"/>
    <w:rsid w:val="00327FC0"/>
    <w:rsid w:val="003302AE"/>
    <w:rsid w:val="003308CE"/>
    <w:rsid w:val="00332029"/>
    <w:rsid w:val="003321D9"/>
    <w:rsid w:val="00334648"/>
    <w:rsid w:val="00335D07"/>
    <w:rsid w:val="00335E9A"/>
    <w:rsid w:val="003368EB"/>
    <w:rsid w:val="0034166D"/>
    <w:rsid w:val="003416C8"/>
    <w:rsid w:val="00341B6E"/>
    <w:rsid w:val="003430DD"/>
    <w:rsid w:val="00346FC5"/>
    <w:rsid w:val="003504B8"/>
    <w:rsid w:val="003522DF"/>
    <w:rsid w:val="00352A97"/>
    <w:rsid w:val="0035314E"/>
    <w:rsid w:val="0035317E"/>
    <w:rsid w:val="003542AA"/>
    <w:rsid w:val="003545C0"/>
    <w:rsid w:val="0035495F"/>
    <w:rsid w:val="00354FD3"/>
    <w:rsid w:val="00356EC0"/>
    <w:rsid w:val="003578C9"/>
    <w:rsid w:val="003604BF"/>
    <w:rsid w:val="003604F9"/>
    <w:rsid w:val="00360D06"/>
    <w:rsid w:val="00361131"/>
    <w:rsid w:val="003613A7"/>
    <w:rsid w:val="00361DAB"/>
    <w:rsid w:val="003622A7"/>
    <w:rsid w:val="00363655"/>
    <w:rsid w:val="0036435A"/>
    <w:rsid w:val="003643EF"/>
    <w:rsid w:val="0036497A"/>
    <w:rsid w:val="00364A40"/>
    <w:rsid w:val="003654E4"/>
    <w:rsid w:val="0036579D"/>
    <w:rsid w:val="003658AA"/>
    <w:rsid w:val="003665E0"/>
    <w:rsid w:val="003672B4"/>
    <w:rsid w:val="00367F3B"/>
    <w:rsid w:val="00371988"/>
    <w:rsid w:val="00374939"/>
    <w:rsid w:val="00374A07"/>
    <w:rsid w:val="00374DAD"/>
    <w:rsid w:val="00374DF7"/>
    <w:rsid w:val="00375091"/>
    <w:rsid w:val="00375E91"/>
    <w:rsid w:val="003762BB"/>
    <w:rsid w:val="00377393"/>
    <w:rsid w:val="00380007"/>
    <w:rsid w:val="00381966"/>
    <w:rsid w:val="0038317B"/>
    <w:rsid w:val="003833E2"/>
    <w:rsid w:val="00383A55"/>
    <w:rsid w:val="00384609"/>
    <w:rsid w:val="00385BF4"/>
    <w:rsid w:val="00386059"/>
    <w:rsid w:val="00387443"/>
    <w:rsid w:val="00390546"/>
    <w:rsid w:val="003915D0"/>
    <w:rsid w:val="00392435"/>
    <w:rsid w:val="003932E3"/>
    <w:rsid w:val="00393C09"/>
    <w:rsid w:val="00394741"/>
    <w:rsid w:val="00394EFE"/>
    <w:rsid w:val="00395342"/>
    <w:rsid w:val="0039653E"/>
    <w:rsid w:val="00396AD7"/>
    <w:rsid w:val="003A23C0"/>
    <w:rsid w:val="003A25F7"/>
    <w:rsid w:val="003A2EFB"/>
    <w:rsid w:val="003A4918"/>
    <w:rsid w:val="003A4D5C"/>
    <w:rsid w:val="003A6DF9"/>
    <w:rsid w:val="003A7C19"/>
    <w:rsid w:val="003A7F22"/>
    <w:rsid w:val="003B1540"/>
    <w:rsid w:val="003B1C87"/>
    <w:rsid w:val="003B1EF1"/>
    <w:rsid w:val="003B4574"/>
    <w:rsid w:val="003B4615"/>
    <w:rsid w:val="003B51C2"/>
    <w:rsid w:val="003B5855"/>
    <w:rsid w:val="003B7C87"/>
    <w:rsid w:val="003C0DFE"/>
    <w:rsid w:val="003C15CD"/>
    <w:rsid w:val="003C1C4A"/>
    <w:rsid w:val="003C2195"/>
    <w:rsid w:val="003C24F7"/>
    <w:rsid w:val="003C29B2"/>
    <w:rsid w:val="003C30B9"/>
    <w:rsid w:val="003C3907"/>
    <w:rsid w:val="003C4004"/>
    <w:rsid w:val="003C49E2"/>
    <w:rsid w:val="003D05B1"/>
    <w:rsid w:val="003D0BDB"/>
    <w:rsid w:val="003D2AD3"/>
    <w:rsid w:val="003D2BA7"/>
    <w:rsid w:val="003D2C2C"/>
    <w:rsid w:val="003D45A9"/>
    <w:rsid w:val="003D4BAB"/>
    <w:rsid w:val="003D4E26"/>
    <w:rsid w:val="003D6C4C"/>
    <w:rsid w:val="003D7A62"/>
    <w:rsid w:val="003E1126"/>
    <w:rsid w:val="003E19BB"/>
    <w:rsid w:val="003E1EF1"/>
    <w:rsid w:val="003E232A"/>
    <w:rsid w:val="003E2E8B"/>
    <w:rsid w:val="003E3222"/>
    <w:rsid w:val="003E3C62"/>
    <w:rsid w:val="003E5040"/>
    <w:rsid w:val="003E647F"/>
    <w:rsid w:val="003E6563"/>
    <w:rsid w:val="003F38FC"/>
    <w:rsid w:val="003F3DEB"/>
    <w:rsid w:val="003F500C"/>
    <w:rsid w:val="003F53DE"/>
    <w:rsid w:val="003F782B"/>
    <w:rsid w:val="004017AF"/>
    <w:rsid w:val="0040194D"/>
    <w:rsid w:val="004028E4"/>
    <w:rsid w:val="004042FC"/>
    <w:rsid w:val="004069CE"/>
    <w:rsid w:val="004104D7"/>
    <w:rsid w:val="00411FD1"/>
    <w:rsid w:val="00414B1E"/>
    <w:rsid w:val="00414C3E"/>
    <w:rsid w:val="00416629"/>
    <w:rsid w:val="00417AC2"/>
    <w:rsid w:val="00420717"/>
    <w:rsid w:val="00420784"/>
    <w:rsid w:val="004209F6"/>
    <w:rsid w:val="00422818"/>
    <w:rsid w:val="00423E15"/>
    <w:rsid w:val="00425EFE"/>
    <w:rsid w:val="0042646A"/>
    <w:rsid w:val="00426C54"/>
    <w:rsid w:val="00427510"/>
    <w:rsid w:val="00427D23"/>
    <w:rsid w:val="00430B4E"/>
    <w:rsid w:val="00431FCB"/>
    <w:rsid w:val="004326F2"/>
    <w:rsid w:val="00433E7D"/>
    <w:rsid w:val="00434AF3"/>
    <w:rsid w:val="00435071"/>
    <w:rsid w:val="00436565"/>
    <w:rsid w:val="00436BA2"/>
    <w:rsid w:val="00437265"/>
    <w:rsid w:val="00437376"/>
    <w:rsid w:val="00437618"/>
    <w:rsid w:val="00442046"/>
    <w:rsid w:val="00443952"/>
    <w:rsid w:val="00445DDD"/>
    <w:rsid w:val="00446058"/>
    <w:rsid w:val="00447D75"/>
    <w:rsid w:val="004503F8"/>
    <w:rsid w:val="00451016"/>
    <w:rsid w:val="00451048"/>
    <w:rsid w:val="004516D4"/>
    <w:rsid w:val="00451D5D"/>
    <w:rsid w:val="00452DFB"/>
    <w:rsid w:val="00453C15"/>
    <w:rsid w:val="00453DF8"/>
    <w:rsid w:val="004558EE"/>
    <w:rsid w:val="00455C4C"/>
    <w:rsid w:val="0045614C"/>
    <w:rsid w:val="004608E1"/>
    <w:rsid w:val="00461038"/>
    <w:rsid w:val="00463716"/>
    <w:rsid w:val="00463C0B"/>
    <w:rsid w:val="0046599C"/>
    <w:rsid w:val="004666D9"/>
    <w:rsid w:val="004668C5"/>
    <w:rsid w:val="00466AC9"/>
    <w:rsid w:val="00466C15"/>
    <w:rsid w:val="00466CCD"/>
    <w:rsid w:val="0047099D"/>
    <w:rsid w:val="00470AE7"/>
    <w:rsid w:val="00470E52"/>
    <w:rsid w:val="00472C58"/>
    <w:rsid w:val="00473072"/>
    <w:rsid w:val="00473103"/>
    <w:rsid w:val="00473609"/>
    <w:rsid w:val="00474BFE"/>
    <w:rsid w:val="00475C72"/>
    <w:rsid w:val="00477819"/>
    <w:rsid w:val="00480045"/>
    <w:rsid w:val="00481A63"/>
    <w:rsid w:val="0048296F"/>
    <w:rsid w:val="00484583"/>
    <w:rsid w:val="00485A47"/>
    <w:rsid w:val="00486183"/>
    <w:rsid w:val="004863CD"/>
    <w:rsid w:val="004864D9"/>
    <w:rsid w:val="00486DBC"/>
    <w:rsid w:val="004900F2"/>
    <w:rsid w:val="00490474"/>
    <w:rsid w:val="00492FF4"/>
    <w:rsid w:val="004932E5"/>
    <w:rsid w:val="004938DB"/>
    <w:rsid w:val="00494C82"/>
    <w:rsid w:val="00495923"/>
    <w:rsid w:val="00495F26"/>
    <w:rsid w:val="004964B9"/>
    <w:rsid w:val="004A1021"/>
    <w:rsid w:val="004A1562"/>
    <w:rsid w:val="004A1572"/>
    <w:rsid w:val="004A2B99"/>
    <w:rsid w:val="004A369B"/>
    <w:rsid w:val="004A4093"/>
    <w:rsid w:val="004A46D5"/>
    <w:rsid w:val="004A4737"/>
    <w:rsid w:val="004A5F10"/>
    <w:rsid w:val="004A7526"/>
    <w:rsid w:val="004B079A"/>
    <w:rsid w:val="004B1F85"/>
    <w:rsid w:val="004B24D1"/>
    <w:rsid w:val="004B2D8B"/>
    <w:rsid w:val="004B33C6"/>
    <w:rsid w:val="004B49E4"/>
    <w:rsid w:val="004B4F91"/>
    <w:rsid w:val="004B5582"/>
    <w:rsid w:val="004B70B3"/>
    <w:rsid w:val="004B713E"/>
    <w:rsid w:val="004C0863"/>
    <w:rsid w:val="004C1159"/>
    <w:rsid w:val="004C1754"/>
    <w:rsid w:val="004C3BF1"/>
    <w:rsid w:val="004C42FB"/>
    <w:rsid w:val="004C4321"/>
    <w:rsid w:val="004C4756"/>
    <w:rsid w:val="004C4FC6"/>
    <w:rsid w:val="004C541B"/>
    <w:rsid w:val="004C5B1F"/>
    <w:rsid w:val="004C60AC"/>
    <w:rsid w:val="004C62FB"/>
    <w:rsid w:val="004D127A"/>
    <w:rsid w:val="004D201F"/>
    <w:rsid w:val="004D51B9"/>
    <w:rsid w:val="004D6654"/>
    <w:rsid w:val="004D6A70"/>
    <w:rsid w:val="004D70C7"/>
    <w:rsid w:val="004E0EDE"/>
    <w:rsid w:val="004E1274"/>
    <w:rsid w:val="004E2CD5"/>
    <w:rsid w:val="004E391A"/>
    <w:rsid w:val="004E393E"/>
    <w:rsid w:val="004E397E"/>
    <w:rsid w:val="004E6733"/>
    <w:rsid w:val="004E696F"/>
    <w:rsid w:val="004E69AB"/>
    <w:rsid w:val="004E6C3A"/>
    <w:rsid w:val="004F024C"/>
    <w:rsid w:val="004F0CB5"/>
    <w:rsid w:val="004F1078"/>
    <w:rsid w:val="004F109D"/>
    <w:rsid w:val="004F1A67"/>
    <w:rsid w:val="004F1E46"/>
    <w:rsid w:val="004F23B3"/>
    <w:rsid w:val="004F2511"/>
    <w:rsid w:val="004F2875"/>
    <w:rsid w:val="004F461F"/>
    <w:rsid w:val="004F5E12"/>
    <w:rsid w:val="004F662E"/>
    <w:rsid w:val="004F6C31"/>
    <w:rsid w:val="004F7409"/>
    <w:rsid w:val="004F761B"/>
    <w:rsid w:val="005009AA"/>
    <w:rsid w:val="00500D98"/>
    <w:rsid w:val="005035F8"/>
    <w:rsid w:val="00504692"/>
    <w:rsid w:val="00504AB4"/>
    <w:rsid w:val="00504D60"/>
    <w:rsid w:val="005052DD"/>
    <w:rsid w:val="00510275"/>
    <w:rsid w:val="00510616"/>
    <w:rsid w:val="00510802"/>
    <w:rsid w:val="005109D5"/>
    <w:rsid w:val="005129BE"/>
    <w:rsid w:val="0051651C"/>
    <w:rsid w:val="00516D87"/>
    <w:rsid w:val="00516F19"/>
    <w:rsid w:val="00520EFF"/>
    <w:rsid w:val="00520FD6"/>
    <w:rsid w:val="00521454"/>
    <w:rsid w:val="00521C92"/>
    <w:rsid w:val="00521C9D"/>
    <w:rsid w:val="005225DC"/>
    <w:rsid w:val="005228DF"/>
    <w:rsid w:val="00526588"/>
    <w:rsid w:val="0052699B"/>
    <w:rsid w:val="005308DF"/>
    <w:rsid w:val="00530EFD"/>
    <w:rsid w:val="00531FAF"/>
    <w:rsid w:val="005326F3"/>
    <w:rsid w:val="0053302C"/>
    <w:rsid w:val="00533916"/>
    <w:rsid w:val="0053429D"/>
    <w:rsid w:val="005344E2"/>
    <w:rsid w:val="0053497C"/>
    <w:rsid w:val="00534B19"/>
    <w:rsid w:val="00535CBA"/>
    <w:rsid w:val="00535CC0"/>
    <w:rsid w:val="0053651C"/>
    <w:rsid w:val="0053752B"/>
    <w:rsid w:val="00540704"/>
    <w:rsid w:val="005407C3"/>
    <w:rsid w:val="00540D02"/>
    <w:rsid w:val="00542487"/>
    <w:rsid w:val="00542DEE"/>
    <w:rsid w:val="00542FD0"/>
    <w:rsid w:val="00544A76"/>
    <w:rsid w:val="0054684A"/>
    <w:rsid w:val="00546CF9"/>
    <w:rsid w:val="0054709C"/>
    <w:rsid w:val="00547936"/>
    <w:rsid w:val="00547E07"/>
    <w:rsid w:val="00551A11"/>
    <w:rsid w:val="005536B4"/>
    <w:rsid w:val="0055409B"/>
    <w:rsid w:val="00555BAD"/>
    <w:rsid w:val="0055761D"/>
    <w:rsid w:val="00560A66"/>
    <w:rsid w:val="00561B1F"/>
    <w:rsid w:val="00562531"/>
    <w:rsid w:val="005626A9"/>
    <w:rsid w:val="0056298A"/>
    <w:rsid w:val="005666CA"/>
    <w:rsid w:val="00567543"/>
    <w:rsid w:val="00570151"/>
    <w:rsid w:val="00570C66"/>
    <w:rsid w:val="005717CA"/>
    <w:rsid w:val="005721B7"/>
    <w:rsid w:val="00572514"/>
    <w:rsid w:val="00573CEB"/>
    <w:rsid w:val="00573E1D"/>
    <w:rsid w:val="00575246"/>
    <w:rsid w:val="005756E1"/>
    <w:rsid w:val="005763E5"/>
    <w:rsid w:val="00581540"/>
    <w:rsid w:val="005847D8"/>
    <w:rsid w:val="00585726"/>
    <w:rsid w:val="00590E60"/>
    <w:rsid w:val="0059132A"/>
    <w:rsid w:val="00591563"/>
    <w:rsid w:val="005925DC"/>
    <w:rsid w:val="005937D9"/>
    <w:rsid w:val="00593DEE"/>
    <w:rsid w:val="00594429"/>
    <w:rsid w:val="005951BF"/>
    <w:rsid w:val="0059543D"/>
    <w:rsid w:val="00595FAD"/>
    <w:rsid w:val="00596183"/>
    <w:rsid w:val="00596651"/>
    <w:rsid w:val="005967D8"/>
    <w:rsid w:val="00597ADC"/>
    <w:rsid w:val="00597B10"/>
    <w:rsid w:val="00597F6F"/>
    <w:rsid w:val="005A11E9"/>
    <w:rsid w:val="005A238E"/>
    <w:rsid w:val="005A26E1"/>
    <w:rsid w:val="005A2C5B"/>
    <w:rsid w:val="005A2E0D"/>
    <w:rsid w:val="005A3CB8"/>
    <w:rsid w:val="005A3E05"/>
    <w:rsid w:val="005A3FBD"/>
    <w:rsid w:val="005A524B"/>
    <w:rsid w:val="005A7427"/>
    <w:rsid w:val="005A7753"/>
    <w:rsid w:val="005A7B7B"/>
    <w:rsid w:val="005B0CB8"/>
    <w:rsid w:val="005B2890"/>
    <w:rsid w:val="005B39D0"/>
    <w:rsid w:val="005B47CE"/>
    <w:rsid w:val="005B58B0"/>
    <w:rsid w:val="005B5A5E"/>
    <w:rsid w:val="005B7E6D"/>
    <w:rsid w:val="005C05DB"/>
    <w:rsid w:val="005C1DAA"/>
    <w:rsid w:val="005C2CB7"/>
    <w:rsid w:val="005C445F"/>
    <w:rsid w:val="005C59DC"/>
    <w:rsid w:val="005C6551"/>
    <w:rsid w:val="005C71A1"/>
    <w:rsid w:val="005C7307"/>
    <w:rsid w:val="005D160F"/>
    <w:rsid w:val="005D23FE"/>
    <w:rsid w:val="005D2E3A"/>
    <w:rsid w:val="005D47A6"/>
    <w:rsid w:val="005D7B68"/>
    <w:rsid w:val="005E0830"/>
    <w:rsid w:val="005E3613"/>
    <w:rsid w:val="005E42CD"/>
    <w:rsid w:val="005E7188"/>
    <w:rsid w:val="005E76D9"/>
    <w:rsid w:val="005F06F8"/>
    <w:rsid w:val="005F0EFA"/>
    <w:rsid w:val="005F156D"/>
    <w:rsid w:val="005F340A"/>
    <w:rsid w:val="005F363F"/>
    <w:rsid w:val="005F3CEB"/>
    <w:rsid w:val="005F435C"/>
    <w:rsid w:val="005F50B0"/>
    <w:rsid w:val="005F5B35"/>
    <w:rsid w:val="005F6F3C"/>
    <w:rsid w:val="006001DE"/>
    <w:rsid w:val="006002A9"/>
    <w:rsid w:val="006006AF"/>
    <w:rsid w:val="00601BFC"/>
    <w:rsid w:val="00602C58"/>
    <w:rsid w:val="00605364"/>
    <w:rsid w:val="006057B3"/>
    <w:rsid w:val="00606D66"/>
    <w:rsid w:val="00610A28"/>
    <w:rsid w:val="00610C68"/>
    <w:rsid w:val="00611198"/>
    <w:rsid w:val="00613357"/>
    <w:rsid w:val="0061404E"/>
    <w:rsid w:val="00615A8E"/>
    <w:rsid w:val="006176DE"/>
    <w:rsid w:val="006200A3"/>
    <w:rsid w:val="00620D1A"/>
    <w:rsid w:val="006227B9"/>
    <w:rsid w:val="00622DB3"/>
    <w:rsid w:val="00622E94"/>
    <w:rsid w:val="00624863"/>
    <w:rsid w:val="00624D50"/>
    <w:rsid w:val="0062583A"/>
    <w:rsid w:val="00625A56"/>
    <w:rsid w:val="00626CBE"/>
    <w:rsid w:val="006271CB"/>
    <w:rsid w:val="0063013F"/>
    <w:rsid w:val="00630A37"/>
    <w:rsid w:val="00632E4E"/>
    <w:rsid w:val="0063711B"/>
    <w:rsid w:val="00637CC4"/>
    <w:rsid w:val="00640F37"/>
    <w:rsid w:val="00641AC2"/>
    <w:rsid w:val="006430FA"/>
    <w:rsid w:val="006433DA"/>
    <w:rsid w:val="00643DAC"/>
    <w:rsid w:val="00644095"/>
    <w:rsid w:val="006441C3"/>
    <w:rsid w:val="006448C3"/>
    <w:rsid w:val="00644C96"/>
    <w:rsid w:val="006458F2"/>
    <w:rsid w:val="00645B1D"/>
    <w:rsid w:val="00645D67"/>
    <w:rsid w:val="006466D4"/>
    <w:rsid w:val="00646854"/>
    <w:rsid w:val="0065056D"/>
    <w:rsid w:val="00650F62"/>
    <w:rsid w:val="006515BF"/>
    <w:rsid w:val="006541DF"/>
    <w:rsid w:val="00654A40"/>
    <w:rsid w:val="00654DC0"/>
    <w:rsid w:val="00655C69"/>
    <w:rsid w:val="00656746"/>
    <w:rsid w:val="00656953"/>
    <w:rsid w:val="006569AF"/>
    <w:rsid w:val="00660CB2"/>
    <w:rsid w:val="00660FFB"/>
    <w:rsid w:val="00662641"/>
    <w:rsid w:val="006638D5"/>
    <w:rsid w:val="00663978"/>
    <w:rsid w:val="0066479C"/>
    <w:rsid w:val="00666BF7"/>
    <w:rsid w:val="00667774"/>
    <w:rsid w:val="0066796D"/>
    <w:rsid w:val="00673285"/>
    <w:rsid w:val="00673A68"/>
    <w:rsid w:val="006760B2"/>
    <w:rsid w:val="00676736"/>
    <w:rsid w:val="00676909"/>
    <w:rsid w:val="00676A1E"/>
    <w:rsid w:val="00677396"/>
    <w:rsid w:val="00680390"/>
    <w:rsid w:val="00681BD3"/>
    <w:rsid w:val="0068303A"/>
    <w:rsid w:val="00683AF0"/>
    <w:rsid w:val="00683E88"/>
    <w:rsid w:val="00684ACA"/>
    <w:rsid w:val="00685ACF"/>
    <w:rsid w:val="00685E1F"/>
    <w:rsid w:val="00685EF9"/>
    <w:rsid w:val="00686116"/>
    <w:rsid w:val="00686296"/>
    <w:rsid w:val="0068754F"/>
    <w:rsid w:val="006901CD"/>
    <w:rsid w:val="00692039"/>
    <w:rsid w:val="00693497"/>
    <w:rsid w:val="00693CA6"/>
    <w:rsid w:val="00695318"/>
    <w:rsid w:val="00695C6B"/>
    <w:rsid w:val="00695CC8"/>
    <w:rsid w:val="00696E8F"/>
    <w:rsid w:val="006A0E1F"/>
    <w:rsid w:val="006A1B63"/>
    <w:rsid w:val="006A2BFB"/>
    <w:rsid w:val="006A429F"/>
    <w:rsid w:val="006A55C5"/>
    <w:rsid w:val="006B0764"/>
    <w:rsid w:val="006B2252"/>
    <w:rsid w:val="006B4CB8"/>
    <w:rsid w:val="006B6D73"/>
    <w:rsid w:val="006B702D"/>
    <w:rsid w:val="006B7097"/>
    <w:rsid w:val="006B72A4"/>
    <w:rsid w:val="006C0B18"/>
    <w:rsid w:val="006C1959"/>
    <w:rsid w:val="006C2128"/>
    <w:rsid w:val="006C362E"/>
    <w:rsid w:val="006C53F1"/>
    <w:rsid w:val="006C6652"/>
    <w:rsid w:val="006D2842"/>
    <w:rsid w:val="006D5130"/>
    <w:rsid w:val="006D57B2"/>
    <w:rsid w:val="006D6EBD"/>
    <w:rsid w:val="006E58EB"/>
    <w:rsid w:val="006F00B5"/>
    <w:rsid w:val="006F13A5"/>
    <w:rsid w:val="006F1C0F"/>
    <w:rsid w:val="006F2B91"/>
    <w:rsid w:val="006F3484"/>
    <w:rsid w:val="006F3CDD"/>
    <w:rsid w:val="006F3FF8"/>
    <w:rsid w:val="006F494D"/>
    <w:rsid w:val="006F4C35"/>
    <w:rsid w:val="006F6BE8"/>
    <w:rsid w:val="006F6F63"/>
    <w:rsid w:val="00700E6E"/>
    <w:rsid w:val="00701ECB"/>
    <w:rsid w:val="007023DE"/>
    <w:rsid w:val="0070313F"/>
    <w:rsid w:val="00703679"/>
    <w:rsid w:val="007047B0"/>
    <w:rsid w:val="007067D2"/>
    <w:rsid w:val="00706B81"/>
    <w:rsid w:val="00707A5E"/>
    <w:rsid w:val="0071026B"/>
    <w:rsid w:val="00711B7B"/>
    <w:rsid w:val="00712264"/>
    <w:rsid w:val="00712EEA"/>
    <w:rsid w:val="0071538E"/>
    <w:rsid w:val="007201E6"/>
    <w:rsid w:val="007207B4"/>
    <w:rsid w:val="00721420"/>
    <w:rsid w:val="007225BB"/>
    <w:rsid w:val="00724E4F"/>
    <w:rsid w:val="007258E9"/>
    <w:rsid w:val="00726765"/>
    <w:rsid w:val="0072755C"/>
    <w:rsid w:val="00730C35"/>
    <w:rsid w:val="00730C93"/>
    <w:rsid w:val="00731F50"/>
    <w:rsid w:val="00732464"/>
    <w:rsid w:val="00732521"/>
    <w:rsid w:val="00732A0C"/>
    <w:rsid w:val="00732FF8"/>
    <w:rsid w:val="00733951"/>
    <w:rsid w:val="00733E4B"/>
    <w:rsid w:val="00734B3F"/>
    <w:rsid w:val="00735D47"/>
    <w:rsid w:val="00736E27"/>
    <w:rsid w:val="00736FE4"/>
    <w:rsid w:val="007404B5"/>
    <w:rsid w:val="007406A9"/>
    <w:rsid w:val="0074154D"/>
    <w:rsid w:val="007415CE"/>
    <w:rsid w:val="007426E9"/>
    <w:rsid w:val="007449A5"/>
    <w:rsid w:val="00745163"/>
    <w:rsid w:val="00746313"/>
    <w:rsid w:val="00747BCE"/>
    <w:rsid w:val="007538E4"/>
    <w:rsid w:val="007563D9"/>
    <w:rsid w:val="0075654A"/>
    <w:rsid w:val="00756D9D"/>
    <w:rsid w:val="0076011A"/>
    <w:rsid w:val="007610A4"/>
    <w:rsid w:val="00761BCE"/>
    <w:rsid w:val="0076318F"/>
    <w:rsid w:val="007638A0"/>
    <w:rsid w:val="007712EA"/>
    <w:rsid w:val="00771C5E"/>
    <w:rsid w:val="00773368"/>
    <w:rsid w:val="00774250"/>
    <w:rsid w:val="00774835"/>
    <w:rsid w:val="00774D80"/>
    <w:rsid w:val="00775438"/>
    <w:rsid w:val="00775F1B"/>
    <w:rsid w:val="007775AC"/>
    <w:rsid w:val="00780859"/>
    <w:rsid w:val="00781D8B"/>
    <w:rsid w:val="00783A30"/>
    <w:rsid w:val="007847FA"/>
    <w:rsid w:val="0078554A"/>
    <w:rsid w:val="00787813"/>
    <w:rsid w:val="00787ABB"/>
    <w:rsid w:val="00790223"/>
    <w:rsid w:val="00791414"/>
    <w:rsid w:val="0079156C"/>
    <w:rsid w:val="00791EF2"/>
    <w:rsid w:val="00792BB5"/>
    <w:rsid w:val="00793A67"/>
    <w:rsid w:val="00796C95"/>
    <w:rsid w:val="00796FAE"/>
    <w:rsid w:val="007A0963"/>
    <w:rsid w:val="007A0C7B"/>
    <w:rsid w:val="007A12E0"/>
    <w:rsid w:val="007A2529"/>
    <w:rsid w:val="007A3F7A"/>
    <w:rsid w:val="007A56E7"/>
    <w:rsid w:val="007A5EEB"/>
    <w:rsid w:val="007A5F10"/>
    <w:rsid w:val="007B01FD"/>
    <w:rsid w:val="007B2FEA"/>
    <w:rsid w:val="007B34B6"/>
    <w:rsid w:val="007B3ECF"/>
    <w:rsid w:val="007B43E9"/>
    <w:rsid w:val="007B4F8B"/>
    <w:rsid w:val="007B56B5"/>
    <w:rsid w:val="007B5CE6"/>
    <w:rsid w:val="007B6D34"/>
    <w:rsid w:val="007C0BFD"/>
    <w:rsid w:val="007C169D"/>
    <w:rsid w:val="007C176D"/>
    <w:rsid w:val="007C27C7"/>
    <w:rsid w:val="007C39AA"/>
    <w:rsid w:val="007C4026"/>
    <w:rsid w:val="007C4E2A"/>
    <w:rsid w:val="007C5A30"/>
    <w:rsid w:val="007C6801"/>
    <w:rsid w:val="007C744A"/>
    <w:rsid w:val="007C7D63"/>
    <w:rsid w:val="007D00BF"/>
    <w:rsid w:val="007D1FC6"/>
    <w:rsid w:val="007D2AF3"/>
    <w:rsid w:val="007D498D"/>
    <w:rsid w:val="007D65BD"/>
    <w:rsid w:val="007E29C6"/>
    <w:rsid w:val="007E34B3"/>
    <w:rsid w:val="007E51A9"/>
    <w:rsid w:val="007E5D4A"/>
    <w:rsid w:val="007F09D7"/>
    <w:rsid w:val="007F19F0"/>
    <w:rsid w:val="007F24A3"/>
    <w:rsid w:val="007F382C"/>
    <w:rsid w:val="007F46DD"/>
    <w:rsid w:val="007F5BA5"/>
    <w:rsid w:val="007F6595"/>
    <w:rsid w:val="007F6901"/>
    <w:rsid w:val="008017D3"/>
    <w:rsid w:val="00801D64"/>
    <w:rsid w:val="0080331F"/>
    <w:rsid w:val="008065C9"/>
    <w:rsid w:val="008103CF"/>
    <w:rsid w:val="008109B0"/>
    <w:rsid w:val="00810B29"/>
    <w:rsid w:val="00810F3F"/>
    <w:rsid w:val="0081103C"/>
    <w:rsid w:val="008121DF"/>
    <w:rsid w:val="008131C6"/>
    <w:rsid w:val="008137E9"/>
    <w:rsid w:val="008158CC"/>
    <w:rsid w:val="00816678"/>
    <w:rsid w:val="008255BA"/>
    <w:rsid w:val="00826051"/>
    <w:rsid w:val="00826258"/>
    <w:rsid w:val="0082644F"/>
    <w:rsid w:val="008277B0"/>
    <w:rsid w:val="00830839"/>
    <w:rsid w:val="00830B9D"/>
    <w:rsid w:val="00830BB1"/>
    <w:rsid w:val="00830BDF"/>
    <w:rsid w:val="008321C5"/>
    <w:rsid w:val="00832719"/>
    <w:rsid w:val="00832FC9"/>
    <w:rsid w:val="0083361F"/>
    <w:rsid w:val="00833F54"/>
    <w:rsid w:val="008358E4"/>
    <w:rsid w:val="008406F0"/>
    <w:rsid w:val="00840952"/>
    <w:rsid w:val="008409AD"/>
    <w:rsid w:val="008439A6"/>
    <w:rsid w:val="008440D5"/>
    <w:rsid w:val="00844771"/>
    <w:rsid w:val="00844C7E"/>
    <w:rsid w:val="0085141A"/>
    <w:rsid w:val="008514B5"/>
    <w:rsid w:val="00851EC5"/>
    <w:rsid w:val="0085377C"/>
    <w:rsid w:val="0085441B"/>
    <w:rsid w:val="0085596E"/>
    <w:rsid w:val="00855B74"/>
    <w:rsid w:val="00860CD7"/>
    <w:rsid w:val="00862FC9"/>
    <w:rsid w:val="00863567"/>
    <w:rsid w:val="00863914"/>
    <w:rsid w:val="00864EBF"/>
    <w:rsid w:val="00865078"/>
    <w:rsid w:val="00865807"/>
    <w:rsid w:val="008666DA"/>
    <w:rsid w:val="00866E2F"/>
    <w:rsid w:val="008674FA"/>
    <w:rsid w:val="008675C4"/>
    <w:rsid w:val="008701F0"/>
    <w:rsid w:val="008704D7"/>
    <w:rsid w:val="00870831"/>
    <w:rsid w:val="00871DCC"/>
    <w:rsid w:val="0087352F"/>
    <w:rsid w:val="0087437F"/>
    <w:rsid w:val="0087467B"/>
    <w:rsid w:val="00875ACD"/>
    <w:rsid w:val="0087646C"/>
    <w:rsid w:val="00876896"/>
    <w:rsid w:val="00877BF8"/>
    <w:rsid w:val="00882543"/>
    <w:rsid w:val="00883D6E"/>
    <w:rsid w:val="008850D9"/>
    <w:rsid w:val="00891136"/>
    <w:rsid w:val="00892500"/>
    <w:rsid w:val="00893415"/>
    <w:rsid w:val="008942BB"/>
    <w:rsid w:val="008949A7"/>
    <w:rsid w:val="00895BF3"/>
    <w:rsid w:val="008966DE"/>
    <w:rsid w:val="008A031B"/>
    <w:rsid w:val="008A0BBA"/>
    <w:rsid w:val="008A0D4A"/>
    <w:rsid w:val="008A1AD4"/>
    <w:rsid w:val="008A1D54"/>
    <w:rsid w:val="008A5E3C"/>
    <w:rsid w:val="008A5F6D"/>
    <w:rsid w:val="008A6CB4"/>
    <w:rsid w:val="008A764B"/>
    <w:rsid w:val="008B08CC"/>
    <w:rsid w:val="008B27FC"/>
    <w:rsid w:val="008B407B"/>
    <w:rsid w:val="008B4FE6"/>
    <w:rsid w:val="008B53C5"/>
    <w:rsid w:val="008B5C85"/>
    <w:rsid w:val="008B664F"/>
    <w:rsid w:val="008B693E"/>
    <w:rsid w:val="008B764F"/>
    <w:rsid w:val="008C074B"/>
    <w:rsid w:val="008C2784"/>
    <w:rsid w:val="008C2EB8"/>
    <w:rsid w:val="008C3D6D"/>
    <w:rsid w:val="008C4296"/>
    <w:rsid w:val="008C4BE1"/>
    <w:rsid w:val="008C765C"/>
    <w:rsid w:val="008D0996"/>
    <w:rsid w:val="008D108A"/>
    <w:rsid w:val="008D4661"/>
    <w:rsid w:val="008D50C8"/>
    <w:rsid w:val="008D6A4A"/>
    <w:rsid w:val="008D6D0B"/>
    <w:rsid w:val="008D7643"/>
    <w:rsid w:val="008E0008"/>
    <w:rsid w:val="008E1877"/>
    <w:rsid w:val="008E3194"/>
    <w:rsid w:val="008E381B"/>
    <w:rsid w:val="008E4375"/>
    <w:rsid w:val="008E5CA0"/>
    <w:rsid w:val="008E62FC"/>
    <w:rsid w:val="008E71FB"/>
    <w:rsid w:val="008F2187"/>
    <w:rsid w:val="008F2646"/>
    <w:rsid w:val="008F3395"/>
    <w:rsid w:val="008F37FF"/>
    <w:rsid w:val="008F3EE7"/>
    <w:rsid w:val="008F51DF"/>
    <w:rsid w:val="008F53AB"/>
    <w:rsid w:val="008F57B6"/>
    <w:rsid w:val="008F6766"/>
    <w:rsid w:val="008F6C76"/>
    <w:rsid w:val="008F6DA0"/>
    <w:rsid w:val="008F6EF7"/>
    <w:rsid w:val="008F70F4"/>
    <w:rsid w:val="008F7F90"/>
    <w:rsid w:val="0090136F"/>
    <w:rsid w:val="009015F4"/>
    <w:rsid w:val="009029F9"/>
    <w:rsid w:val="00902B0A"/>
    <w:rsid w:val="00902C74"/>
    <w:rsid w:val="0090379A"/>
    <w:rsid w:val="009068D3"/>
    <w:rsid w:val="00906B14"/>
    <w:rsid w:val="00907F4B"/>
    <w:rsid w:val="00911680"/>
    <w:rsid w:val="00911EBA"/>
    <w:rsid w:val="00911F3D"/>
    <w:rsid w:val="00912036"/>
    <w:rsid w:val="00912372"/>
    <w:rsid w:val="009127E7"/>
    <w:rsid w:val="00913F23"/>
    <w:rsid w:val="00915390"/>
    <w:rsid w:val="009154FE"/>
    <w:rsid w:val="009157B8"/>
    <w:rsid w:val="00915C9F"/>
    <w:rsid w:val="009162C5"/>
    <w:rsid w:val="009163A6"/>
    <w:rsid w:val="009171BE"/>
    <w:rsid w:val="00920343"/>
    <w:rsid w:val="00922333"/>
    <w:rsid w:val="00922D79"/>
    <w:rsid w:val="00924687"/>
    <w:rsid w:val="00924DF9"/>
    <w:rsid w:val="00927BA7"/>
    <w:rsid w:val="00930517"/>
    <w:rsid w:val="00930A95"/>
    <w:rsid w:val="00931542"/>
    <w:rsid w:val="00932B42"/>
    <w:rsid w:val="00933165"/>
    <w:rsid w:val="00933D36"/>
    <w:rsid w:val="009345B7"/>
    <w:rsid w:val="009345BD"/>
    <w:rsid w:val="00935A92"/>
    <w:rsid w:val="00935CD9"/>
    <w:rsid w:val="00936258"/>
    <w:rsid w:val="0093669D"/>
    <w:rsid w:val="00936750"/>
    <w:rsid w:val="009372B7"/>
    <w:rsid w:val="00937543"/>
    <w:rsid w:val="009405C4"/>
    <w:rsid w:val="0094134A"/>
    <w:rsid w:val="0094216F"/>
    <w:rsid w:val="00942556"/>
    <w:rsid w:val="0094386F"/>
    <w:rsid w:val="00944761"/>
    <w:rsid w:val="00944C22"/>
    <w:rsid w:val="00944CDD"/>
    <w:rsid w:val="009451D6"/>
    <w:rsid w:val="0094569E"/>
    <w:rsid w:val="00947C9D"/>
    <w:rsid w:val="00951077"/>
    <w:rsid w:val="00953C65"/>
    <w:rsid w:val="0095489B"/>
    <w:rsid w:val="00954ABE"/>
    <w:rsid w:val="00954D84"/>
    <w:rsid w:val="009561BD"/>
    <w:rsid w:val="009569D2"/>
    <w:rsid w:val="00957220"/>
    <w:rsid w:val="00960690"/>
    <w:rsid w:val="00963020"/>
    <w:rsid w:val="0096510C"/>
    <w:rsid w:val="00965D74"/>
    <w:rsid w:val="0096623E"/>
    <w:rsid w:val="00970DC2"/>
    <w:rsid w:val="00971149"/>
    <w:rsid w:val="00973EFC"/>
    <w:rsid w:val="00975247"/>
    <w:rsid w:val="00975405"/>
    <w:rsid w:val="00975CE8"/>
    <w:rsid w:val="009761C1"/>
    <w:rsid w:val="00976AE0"/>
    <w:rsid w:val="00980985"/>
    <w:rsid w:val="00980BE8"/>
    <w:rsid w:val="00981199"/>
    <w:rsid w:val="00982238"/>
    <w:rsid w:val="009840EC"/>
    <w:rsid w:val="00984446"/>
    <w:rsid w:val="0098491A"/>
    <w:rsid w:val="009851FC"/>
    <w:rsid w:val="0098740B"/>
    <w:rsid w:val="00987C94"/>
    <w:rsid w:val="0099299E"/>
    <w:rsid w:val="00992D10"/>
    <w:rsid w:val="009938E4"/>
    <w:rsid w:val="00994EA7"/>
    <w:rsid w:val="0099585F"/>
    <w:rsid w:val="00995B2B"/>
    <w:rsid w:val="00995DD5"/>
    <w:rsid w:val="00995F5A"/>
    <w:rsid w:val="0099746A"/>
    <w:rsid w:val="009A0156"/>
    <w:rsid w:val="009A0342"/>
    <w:rsid w:val="009A3E04"/>
    <w:rsid w:val="009A42C4"/>
    <w:rsid w:val="009A56D6"/>
    <w:rsid w:val="009A5ADB"/>
    <w:rsid w:val="009B04BB"/>
    <w:rsid w:val="009B1450"/>
    <w:rsid w:val="009B1C1B"/>
    <w:rsid w:val="009B2C9C"/>
    <w:rsid w:val="009B58AE"/>
    <w:rsid w:val="009B6042"/>
    <w:rsid w:val="009B7115"/>
    <w:rsid w:val="009B74C0"/>
    <w:rsid w:val="009C0113"/>
    <w:rsid w:val="009C012E"/>
    <w:rsid w:val="009C01E0"/>
    <w:rsid w:val="009C088F"/>
    <w:rsid w:val="009C1BAC"/>
    <w:rsid w:val="009C55A3"/>
    <w:rsid w:val="009C5A2C"/>
    <w:rsid w:val="009C6867"/>
    <w:rsid w:val="009C6E2F"/>
    <w:rsid w:val="009C7062"/>
    <w:rsid w:val="009D1137"/>
    <w:rsid w:val="009D2B99"/>
    <w:rsid w:val="009D3CF7"/>
    <w:rsid w:val="009D4F5C"/>
    <w:rsid w:val="009D50BE"/>
    <w:rsid w:val="009D5DE6"/>
    <w:rsid w:val="009D6B55"/>
    <w:rsid w:val="009D6F5F"/>
    <w:rsid w:val="009E08BB"/>
    <w:rsid w:val="009E1737"/>
    <w:rsid w:val="009E17B2"/>
    <w:rsid w:val="009E263A"/>
    <w:rsid w:val="009E2C48"/>
    <w:rsid w:val="009E4981"/>
    <w:rsid w:val="009E4CBC"/>
    <w:rsid w:val="009E6803"/>
    <w:rsid w:val="009F2862"/>
    <w:rsid w:val="009F46FD"/>
    <w:rsid w:val="009F4F0C"/>
    <w:rsid w:val="009F6B14"/>
    <w:rsid w:val="009F716F"/>
    <w:rsid w:val="009F7F7C"/>
    <w:rsid w:val="00A01CCF"/>
    <w:rsid w:val="00A0349F"/>
    <w:rsid w:val="00A045AA"/>
    <w:rsid w:val="00A0531C"/>
    <w:rsid w:val="00A06631"/>
    <w:rsid w:val="00A06C1F"/>
    <w:rsid w:val="00A1132A"/>
    <w:rsid w:val="00A11FD6"/>
    <w:rsid w:val="00A12C87"/>
    <w:rsid w:val="00A12CF5"/>
    <w:rsid w:val="00A12DDD"/>
    <w:rsid w:val="00A12F8B"/>
    <w:rsid w:val="00A13652"/>
    <w:rsid w:val="00A14F19"/>
    <w:rsid w:val="00A152C2"/>
    <w:rsid w:val="00A1579F"/>
    <w:rsid w:val="00A16006"/>
    <w:rsid w:val="00A22746"/>
    <w:rsid w:val="00A229A0"/>
    <w:rsid w:val="00A24474"/>
    <w:rsid w:val="00A24582"/>
    <w:rsid w:val="00A2478F"/>
    <w:rsid w:val="00A24D4B"/>
    <w:rsid w:val="00A24E08"/>
    <w:rsid w:val="00A25D9A"/>
    <w:rsid w:val="00A264BA"/>
    <w:rsid w:val="00A26536"/>
    <w:rsid w:val="00A26593"/>
    <w:rsid w:val="00A31BD7"/>
    <w:rsid w:val="00A329D6"/>
    <w:rsid w:val="00A33772"/>
    <w:rsid w:val="00A33DAE"/>
    <w:rsid w:val="00A34249"/>
    <w:rsid w:val="00A34BA4"/>
    <w:rsid w:val="00A34EA2"/>
    <w:rsid w:val="00A36561"/>
    <w:rsid w:val="00A376DC"/>
    <w:rsid w:val="00A438C9"/>
    <w:rsid w:val="00A4396A"/>
    <w:rsid w:val="00A4405D"/>
    <w:rsid w:val="00A44190"/>
    <w:rsid w:val="00A452B4"/>
    <w:rsid w:val="00A4579B"/>
    <w:rsid w:val="00A45CCF"/>
    <w:rsid w:val="00A45E20"/>
    <w:rsid w:val="00A4653F"/>
    <w:rsid w:val="00A4702A"/>
    <w:rsid w:val="00A4743C"/>
    <w:rsid w:val="00A479DC"/>
    <w:rsid w:val="00A47A1F"/>
    <w:rsid w:val="00A47B32"/>
    <w:rsid w:val="00A51F57"/>
    <w:rsid w:val="00A52839"/>
    <w:rsid w:val="00A52C68"/>
    <w:rsid w:val="00A536E7"/>
    <w:rsid w:val="00A5382D"/>
    <w:rsid w:val="00A540AB"/>
    <w:rsid w:val="00A54DF4"/>
    <w:rsid w:val="00A56F41"/>
    <w:rsid w:val="00A575E3"/>
    <w:rsid w:val="00A57B43"/>
    <w:rsid w:val="00A63422"/>
    <w:rsid w:val="00A6386C"/>
    <w:rsid w:val="00A64DA8"/>
    <w:rsid w:val="00A650F2"/>
    <w:rsid w:val="00A65203"/>
    <w:rsid w:val="00A65362"/>
    <w:rsid w:val="00A66DCA"/>
    <w:rsid w:val="00A67D83"/>
    <w:rsid w:val="00A706BD"/>
    <w:rsid w:val="00A70D56"/>
    <w:rsid w:val="00A71A23"/>
    <w:rsid w:val="00A72B9E"/>
    <w:rsid w:val="00A72F6F"/>
    <w:rsid w:val="00A738EC"/>
    <w:rsid w:val="00A756BF"/>
    <w:rsid w:val="00A77506"/>
    <w:rsid w:val="00A77718"/>
    <w:rsid w:val="00A77A8C"/>
    <w:rsid w:val="00A77F0D"/>
    <w:rsid w:val="00A8069F"/>
    <w:rsid w:val="00A812E0"/>
    <w:rsid w:val="00A81499"/>
    <w:rsid w:val="00A828BD"/>
    <w:rsid w:val="00A836B4"/>
    <w:rsid w:val="00A84E71"/>
    <w:rsid w:val="00A8648C"/>
    <w:rsid w:val="00A869B5"/>
    <w:rsid w:val="00A871C7"/>
    <w:rsid w:val="00A87568"/>
    <w:rsid w:val="00A91723"/>
    <w:rsid w:val="00A92A88"/>
    <w:rsid w:val="00A930E8"/>
    <w:rsid w:val="00A93A49"/>
    <w:rsid w:val="00A946C4"/>
    <w:rsid w:val="00A94C32"/>
    <w:rsid w:val="00A9579E"/>
    <w:rsid w:val="00A95F28"/>
    <w:rsid w:val="00A96C08"/>
    <w:rsid w:val="00AA2B2C"/>
    <w:rsid w:val="00AA30E7"/>
    <w:rsid w:val="00AA32D2"/>
    <w:rsid w:val="00AA4B86"/>
    <w:rsid w:val="00AA67C9"/>
    <w:rsid w:val="00AA7FD4"/>
    <w:rsid w:val="00AB00B0"/>
    <w:rsid w:val="00AB0367"/>
    <w:rsid w:val="00AB0DBC"/>
    <w:rsid w:val="00AB259E"/>
    <w:rsid w:val="00AB2D72"/>
    <w:rsid w:val="00AB3DFD"/>
    <w:rsid w:val="00AB4395"/>
    <w:rsid w:val="00AB64B8"/>
    <w:rsid w:val="00AB7A9B"/>
    <w:rsid w:val="00AC087A"/>
    <w:rsid w:val="00AC0F69"/>
    <w:rsid w:val="00AC1881"/>
    <w:rsid w:val="00AC40E4"/>
    <w:rsid w:val="00AC4C53"/>
    <w:rsid w:val="00AC5651"/>
    <w:rsid w:val="00AC5790"/>
    <w:rsid w:val="00AC5D21"/>
    <w:rsid w:val="00AC6A1E"/>
    <w:rsid w:val="00AC7569"/>
    <w:rsid w:val="00AC76A4"/>
    <w:rsid w:val="00AC7CBB"/>
    <w:rsid w:val="00AD03F5"/>
    <w:rsid w:val="00AD13B9"/>
    <w:rsid w:val="00AD164E"/>
    <w:rsid w:val="00AD3350"/>
    <w:rsid w:val="00AD3810"/>
    <w:rsid w:val="00AD4C7B"/>
    <w:rsid w:val="00AD7DC5"/>
    <w:rsid w:val="00AE18FF"/>
    <w:rsid w:val="00AE31EB"/>
    <w:rsid w:val="00AE42BE"/>
    <w:rsid w:val="00AE558E"/>
    <w:rsid w:val="00AE6079"/>
    <w:rsid w:val="00AE6A11"/>
    <w:rsid w:val="00AE7D0B"/>
    <w:rsid w:val="00AF033F"/>
    <w:rsid w:val="00AF0A44"/>
    <w:rsid w:val="00AF1ECD"/>
    <w:rsid w:val="00AF2411"/>
    <w:rsid w:val="00AF2F27"/>
    <w:rsid w:val="00AF314F"/>
    <w:rsid w:val="00AF3BBD"/>
    <w:rsid w:val="00AF4055"/>
    <w:rsid w:val="00AF4C75"/>
    <w:rsid w:val="00AF4E59"/>
    <w:rsid w:val="00AF5AA7"/>
    <w:rsid w:val="00AF5DF8"/>
    <w:rsid w:val="00AF6E0D"/>
    <w:rsid w:val="00AF7913"/>
    <w:rsid w:val="00B00258"/>
    <w:rsid w:val="00B0052A"/>
    <w:rsid w:val="00B01AFE"/>
    <w:rsid w:val="00B02DA4"/>
    <w:rsid w:val="00B036FC"/>
    <w:rsid w:val="00B03F32"/>
    <w:rsid w:val="00B040BB"/>
    <w:rsid w:val="00B04428"/>
    <w:rsid w:val="00B064BA"/>
    <w:rsid w:val="00B079A9"/>
    <w:rsid w:val="00B104FC"/>
    <w:rsid w:val="00B11F12"/>
    <w:rsid w:val="00B12785"/>
    <w:rsid w:val="00B12A0F"/>
    <w:rsid w:val="00B13259"/>
    <w:rsid w:val="00B15AC3"/>
    <w:rsid w:val="00B17474"/>
    <w:rsid w:val="00B17C2C"/>
    <w:rsid w:val="00B20742"/>
    <w:rsid w:val="00B20901"/>
    <w:rsid w:val="00B2138C"/>
    <w:rsid w:val="00B23A7D"/>
    <w:rsid w:val="00B24394"/>
    <w:rsid w:val="00B249D3"/>
    <w:rsid w:val="00B24F45"/>
    <w:rsid w:val="00B2550A"/>
    <w:rsid w:val="00B256E7"/>
    <w:rsid w:val="00B275D3"/>
    <w:rsid w:val="00B311D4"/>
    <w:rsid w:val="00B32FB4"/>
    <w:rsid w:val="00B347F1"/>
    <w:rsid w:val="00B35354"/>
    <w:rsid w:val="00B35BDA"/>
    <w:rsid w:val="00B35BDB"/>
    <w:rsid w:val="00B35E23"/>
    <w:rsid w:val="00B368DB"/>
    <w:rsid w:val="00B36A7B"/>
    <w:rsid w:val="00B406C2"/>
    <w:rsid w:val="00B40F16"/>
    <w:rsid w:val="00B416C9"/>
    <w:rsid w:val="00B43716"/>
    <w:rsid w:val="00B43A08"/>
    <w:rsid w:val="00B43D37"/>
    <w:rsid w:val="00B44057"/>
    <w:rsid w:val="00B44098"/>
    <w:rsid w:val="00B44104"/>
    <w:rsid w:val="00B44933"/>
    <w:rsid w:val="00B45250"/>
    <w:rsid w:val="00B4532E"/>
    <w:rsid w:val="00B45978"/>
    <w:rsid w:val="00B46C78"/>
    <w:rsid w:val="00B46CA6"/>
    <w:rsid w:val="00B4746F"/>
    <w:rsid w:val="00B47516"/>
    <w:rsid w:val="00B47563"/>
    <w:rsid w:val="00B51E9F"/>
    <w:rsid w:val="00B543F3"/>
    <w:rsid w:val="00B559FC"/>
    <w:rsid w:val="00B57653"/>
    <w:rsid w:val="00B60E41"/>
    <w:rsid w:val="00B62FA0"/>
    <w:rsid w:val="00B644ED"/>
    <w:rsid w:val="00B65378"/>
    <w:rsid w:val="00B65838"/>
    <w:rsid w:val="00B65CB6"/>
    <w:rsid w:val="00B66957"/>
    <w:rsid w:val="00B7253D"/>
    <w:rsid w:val="00B73034"/>
    <w:rsid w:val="00B73051"/>
    <w:rsid w:val="00B73B27"/>
    <w:rsid w:val="00B73FB0"/>
    <w:rsid w:val="00B7417C"/>
    <w:rsid w:val="00B766AC"/>
    <w:rsid w:val="00B76F73"/>
    <w:rsid w:val="00B80813"/>
    <w:rsid w:val="00B80FEA"/>
    <w:rsid w:val="00B82F26"/>
    <w:rsid w:val="00B8370C"/>
    <w:rsid w:val="00B8408F"/>
    <w:rsid w:val="00B84C53"/>
    <w:rsid w:val="00B85EB7"/>
    <w:rsid w:val="00B865A6"/>
    <w:rsid w:val="00B87979"/>
    <w:rsid w:val="00B90F5E"/>
    <w:rsid w:val="00B94467"/>
    <w:rsid w:val="00B94804"/>
    <w:rsid w:val="00B9597D"/>
    <w:rsid w:val="00B97965"/>
    <w:rsid w:val="00BA15C9"/>
    <w:rsid w:val="00BA20F7"/>
    <w:rsid w:val="00BA3FA5"/>
    <w:rsid w:val="00BA4077"/>
    <w:rsid w:val="00BA428B"/>
    <w:rsid w:val="00BA4454"/>
    <w:rsid w:val="00BA56E6"/>
    <w:rsid w:val="00BA5CC7"/>
    <w:rsid w:val="00BA6599"/>
    <w:rsid w:val="00BA75AE"/>
    <w:rsid w:val="00BA7899"/>
    <w:rsid w:val="00BA7F5F"/>
    <w:rsid w:val="00BB0B67"/>
    <w:rsid w:val="00BB2221"/>
    <w:rsid w:val="00BB2523"/>
    <w:rsid w:val="00BB2BA0"/>
    <w:rsid w:val="00BB4706"/>
    <w:rsid w:val="00BB5F25"/>
    <w:rsid w:val="00BC040E"/>
    <w:rsid w:val="00BC08AF"/>
    <w:rsid w:val="00BC19C0"/>
    <w:rsid w:val="00BC57AE"/>
    <w:rsid w:val="00BC68B5"/>
    <w:rsid w:val="00BC7A8C"/>
    <w:rsid w:val="00BC7E71"/>
    <w:rsid w:val="00BD0443"/>
    <w:rsid w:val="00BD1378"/>
    <w:rsid w:val="00BD1BC4"/>
    <w:rsid w:val="00BD3B00"/>
    <w:rsid w:val="00BD3D12"/>
    <w:rsid w:val="00BD407D"/>
    <w:rsid w:val="00BD452C"/>
    <w:rsid w:val="00BD47E2"/>
    <w:rsid w:val="00BE0A04"/>
    <w:rsid w:val="00BE0D64"/>
    <w:rsid w:val="00BE11F7"/>
    <w:rsid w:val="00BE1D58"/>
    <w:rsid w:val="00BE221F"/>
    <w:rsid w:val="00BE2F3F"/>
    <w:rsid w:val="00BE3E0D"/>
    <w:rsid w:val="00BE563B"/>
    <w:rsid w:val="00BE6201"/>
    <w:rsid w:val="00BE7685"/>
    <w:rsid w:val="00BF1455"/>
    <w:rsid w:val="00BF1992"/>
    <w:rsid w:val="00BF4118"/>
    <w:rsid w:val="00BF5043"/>
    <w:rsid w:val="00BF777A"/>
    <w:rsid w:val="00BF78FE"/>
    <w:rsid w:val="00C03B1F"/>
    <w:rsid w:val="00C04905"/>
    <w:rsid w:val="00C04D2C"/>
    <w:rsid w:val="00C056F6"/>
    <w:rsid w:val="00C0586D"/>
    <w:rsid w:val="00C05D6B"/>
    <w:rsid w:val="00C06DF9"/>
    <w:rsid w:val="00C07187"/>
    <w:rsid w:val="00C11496"/>
    <w:rsid w:val="00C11618"/>
    <w:rsid w:val="00C120C1"/>
    <w:rsid w:val="00C133F6"/>
    <w:rsid w:val="00C13467"/>
    <w:rsid w:val="00C13533"/>
    <w:rsid w:val="00C136BF"/>
    <w:rsid w:val="00C13A35"/>
    <w:rsid w:val="00C14D99"/>
    <w:rsid w:val="00C159FC"/>
    <w:rsid w:val="00C17523"/>
    <w:rsid w:val="00C1764E"/>
    <w:rsid w:val="00C1789B"/>
    <w:rsid w:val="00C20045"/>
    <w:rsid w:val="00C20573"/>
    <w:rsid w:val="00C22574"/>
    <w:rsid w:val="00C23110"/>
    <w:rsid w:val="00C24C9E"/>
    <w:rsid w:val="00C25F95"/>
    <w:rsid w:val="00C26BEE"/>
    <w:rsid w:val="00C272A8"/>
    <w:rsid w:val="00C30591"/>
    <w:rsid w:val="00C30858"/>
    <w:rsid w:val="00C30E6A"/>
    <w:rsid w:val="00C314D6"/>
    <w:rsid w:val="00C31EF8"/>
    <w:rsid w:val="00C31F99"/>
    <w:rsid w:val="00C31FF7"/>
    <w:rsid w:val="00C33980"/>
    <w:rsid w:val="00C34477"/>
    <w:rsid w:val="00C37847"/>
    <w:rsid w:val="00C40F09"/>
    <w:rsid w:val="00C41E24"/>
    <w:rsid w:val="00C421E1"/>
    <w:rsid w:val="00C43DF6"/>
    <w:rsid w:val="00C44881"/>
    <w:rsid w:val="00C458E1"/>
    <w:rsid w:val="00C4689A"/>
    <w:rsid w:val="00C47235"/>
    <w:rsid w:val="00C47F75"/>
    <w:rsid w:val="00C502F8"/>
    <w:rsid w:val="00C5173F"/>
    <w:rsid w:val="00C51A2D"/>
    <w:rsid w:val="00C51B6E"/>
    <w:rsid w:val="00C51E98"/>
    <w:rsid w:val="00C52080"/>
    <w:rsid w:val="00C52521"/>
    <w:rsid w:val="00C525EC"/>
    <w:rsid w:val="00C53297"/>
    <w:rsid w:val="00C54044"/>
    <w:rsid w:val="00C54634"/>
    <w:rsid w:val="00C55467"/>
    <w:rsid w:val="00C566BE"/>
    <w:rsid w:val="00C56A25"/>
    <w:rsid w:val="00C56D7B"/>
    <w:rsid w:val="00C57266"/>
    <w:rsid w:val="00C57504"/>
    <w:rsid w:val="00C6046E"/>
    <w:rsid w:val="00C6131A"/>
    <w:rsid w:val="00C61560"/>
    <w:rsid w:val="00C6469E"/>
    <w:rsid w:val="00C65481"/>
    <w:rsid w:val="00C66213"/>
    <w:rsid w:val="00C70053"/>
    <w:rsid w:val="00C703FC"/>
    <w:rsid w:val="00C71BC0"/>
    <w:rsid w:val="00C7338A"/>
    <w:rsid w:val="00C73928"/>
    <w:rsid w:val="00C75ED7"/>
    <w:rsid w:val="00C815E5"/>
    <w:rsid w:val="00C82D5B"/>
    <w:rsid w:val="00C82D5E"/>
    <w:rsid w:val="00C83184"/>
    <w:rsid w:val="00C83B2B"/>
    <w:rsid w:val="00C83CCA"/>
    <w:rsid w:val="00C83CEB"/>
    <w:rsid w:val="00C87C78"/>
    <w:rsid w:val="00C9058B"/>
    <w:rsid w:val="00C90F70"/>
    <w:rsid w:val="00C91DB6"/>
    <w:rsid w:val="00C922D8"/>
    <w:rsid w:val="00C930E2"/>
    <w:rsid w:val="00C9331F"/>
    <w:rsid w:val="00C95B03"/>
    <w:rsid w:val="00CA05E7"/>
    <w:rsid w:val="00CA222F"/>
    <w:rsid w:val="00CA3141"/>
    <w:rsid w:val="00CA496C"/>
    <w:rsid w:val="00CA555A"/>
    <w:rsid w:val="00CA7ADA"/>
    <w:rsid w:val="00CB4B90"/>
    <w:rsid w:val="00CB4D46"/>
    <w:rsid w:val="00CB5799"/>
    <w:rsid w:val="00CB5967"/>
    <w:rsid w:val="00CB72E8"/>
    <w:rsid w:val="00CB76F5"/>
    <w:rsid w:val="00CB7E65"/>
    <w:rsid w:val="00CC05B7"/>
    <w:rsid w:val="00CC0666"/>
    <w:rsid w:val="00CC0915"/>
    <w:rsid w:val="00CC132B"/>
    <w:rsid w:val="00CC1CE4"/>
    <w:rsid w:val="00CC20CA"/>
    <w:rsid w:val="00CC2515"/>
    <w:rsid w:val="00CC2C00"/>
    <w:rsid w:val="00CC2D36"/>
    <w:rsid w:val="00CC2D6B"/>
    <w:rsid w:val="00CC40A9"/>
    <w:rsid w:val="00CC4282"/>
    <w:rsid w:val="00CC4E02"/>
    <w:rsid w:val="00CC666D"/>
    <w:rsid w:val="00CC6C55"/>
    <w:rsid w:val="00CC6E0D"/>
    <w:rsid w:val="00CC738F"/>
    <w:rsid w:val="00CC7B16"/>
    <w:rsid w:val="00CC7E0F"/>
    <w:rsid w:val="00CD3926"/>
    <w:rsid w:val="00CD3CE8"/>
    <w:rsid w:val="00CD4BC7"/>
    <w:rsid w:val="00CD4FAD"/>
    <w:rsid w:val="00CD51E0"/>
    <w:rsid w:val="00CD5E20"/>
    <w:rsid w:val="00CD72F2"/>
    <w:rsid w:val="00CE3469"/>
    <w:rsid w:val="00CE3C32"/>
    <w:rsid w:val="00CE4190"/>
    <w:rsid w:val="00CE4640"/>
    <w:rsid w:val="00CE55CE"/>
    <w:rsid w:val="00CE6EAF"/>
    <w:rsid w:val="00CE7446"/>
    <w:rsid w:val="00CF10EC"/>
    <w:rsid w:val="00CF1923"/>
    <w:rsid w:val="00CF1E01"/>
    <w:rsid w:val="00CF288C"/>
    <w:rsid w:val="00CF2C0F"/>
    <w:rsid w:val="00CF2F95"/>
    <w:rsid w:val="00CF33FC"/>
    <w:rsid w:val="00CF4AA4"/>
    <w:rsid w:val="00CF4F10"/>
    <w:rsid w:val="00CF5263"/>
    <w:rsid w:val="00CF5A65"/>
    <w:rsid w:val="00CF6C08"/>
    <w:rsid w:val="00D0072A"/>
    <w:rsid w:val="00D038F2"/>
    <w:rsid w:val="00D04C39"/>
    <w:rsid w:val="00D07E44"/>
    <w:rsid w:val="00D10A55"/>
    <w:rsid w:val="00D10D31"/>
    <w:rsid w:val="00D114CD"/>
    <w:rsid w:val="00D11FFB"/>
    <w:rsid w:val="00D12CC9"/>
    <w:rsid w:val="00D13F8A"/>
    <w:rsid w:val="00D1466C"/>
    <w:rsid w:val="00D14994"/>
    <w:rsid w:val="00D14D5A"/>
    <w:rsid w:val="00D161E0"/>
    <w:rsid w:val="00D17656"/>
    <w:rsid w:val="00D20BE6"/>
    <w:rsid w:val="00D20C63"/>
    <w:rsid w:val="00D21F06"/>
    <w:rsid w:val="00D234AE"/>
    <w:rsid w:val="00D23605"/>
    <w:rsid w:val="00D2375E"/>
    <w:rsid w:val="00D2400F"/>
    <w:rsid w:val="00D24EBF"/>
    <w:rsid w:val="00D254B2"/>
    <w:rsid w:val="00D26589"/>
    <w:rsid w:val="00D301EC"/>
    <w:rsid w:val="00D31221"/>
    <w:rsid w:val="00D33067"/>
    <w:rsid w:val="00D330B6"/>
    <w:rsid w:val="00D365AD"/>
    <w:rsid w:val="00D36C55"/>
    <w:rsid w:val="00D36C68"/>
    <w:rsid w:val="00D409DE"/>
    <w:rsid w:val="00D417EE"/>
    <w:rsid w:val="00D4186B"/>
    <w:rsid w:val="00D42FA8"/>
    <w:rsid w:val="00D4355E"/>
    <w:rsid w:val="00D436C8"/>
    <w:rsid w:val="00D4380C"/>
    <w:rsid w:val="00D44FAA"/>
    <w:rsid w:val="00D45F58"/>
    <w:rsid w:val="00D474A8"/>
    <w:rsid w:val="00D51196"/>
    <w:rsid w:val="00D5186C"/>
    <w:rsid w:val="00D51A5B"/>
    <w:rsid w:val="00D51A5E"/>
    <w:rsid w:val="00D536E0"/>
    <w:rsid w:val="00D542C1"/>
    <w:rsid w:val="00D54DB4"/>
    <w:rsid w:val="00D5525C"/>
    <w:rsid w:val="00D56BD8"/>
    <w:rsid w:val="00D57A8B"/>
    <w:rsid w:val="00D600DC"/>
    <w:rsid w:val="00D63399"/>
    <w:rsid w:val="00D65217"/>
    <w:rsid w:val="00D67309"/>
    <w:rsid w:val="00D70D17"/>
    <w:rsid w:val="00D717FD"/>
    <w:rsid w:val="00D719E4"/>
    <w:rsid w:val="00D73593"/>
    <w:rsid w:val="00D736EE"/>
    <w:rsid w:val="00D7403F"/>
    <w:rsid w:val="00D754C5"/>
    <w:rsid w:val="00D75AA5"/>
    <w:rsid w:val="00D76024"/>
    <w:rsid w:val="00D82071"/>
    <w:rsid w:val="00D82313"/>
    <w:rsid w:val="00D826A7"/>
    <w:rsid w:val="00D82F9F"/>
    <w:rsid w:val="00D834EE"/>
    <w:rsid w:val="00D83D08"/>
    <w:rsid w:val="00D859C1"/>
    <w:rsid w:val="00D86B85"/>
    <w:rsid w:val="00D9531E"/>
    <w:rsid w:val="00D96A59"/>
    <w:rsid w:val="00D96E16"/>
    <w:rsid w:val="00D97925"/>
    <w:rsid w:val="00DA1A7E"/>
    <w:rsid w:val="00DA2104"/>
    <w:rsid w:val="00DA2FA4"/>
    <w:rsid w:val="00DA3D75"/>
    <w:rsid w:val="00DA48AD"/>
    <w:rsid w:val="00DA4FA4"/>
    <w:rsid w:val="00DA5A29"/>
    <w:rsid w:val="00DA74AE"/>
    <w:rsid w:val="00DB1121"/>
    <w:rsid w:val="00DB169E"/>
    <w:rsid w:val="00DB2623"/>
    <w:rsid w:val="00DB26BF"/>
    <w:rsid w:val="00DC1DCE"/>
    <w:rsid w:val="00DC2DD9"/>
    <w:rsid w:val="00DC3334"/>
    <w:rsid w:val="00DC3689"/>
    <w:rsid w:val="00DC3921"/>
    <w:rsid w:val="00DC45A4"/>
    <w:rsid w:val="00DC5568"/>
    <w:rsid w:val="00DC73BB"/>
    <w:rsid w:val="00DC75AC"/>
    <w:rsid w:val="00DD0777"/>
    <w:rsid w:val="00DD1C8F"/>
    <w:rsid w:val="00DD1D3B"/>
    <w:rsid w:val="00DD26CF"/>
    <w:rsid w:val="00DD2F3F"/>
    <w:rsid w:val="00DD321C"/>
    <w:rsid w:val="00DD351E"/>
    <w:rsid w:val="00DD3E20"/>
    <w:rsid w:val="00DD46BA"/>
    <w:rsid w:val="00DD6341"/>
    <w:rsid w:val="00DD7938"/>
    <w:rsid w:val="00DE00CF"/>
    <w:rsid w:val="00DE1EA4"/>
    <w:rsid w:val="00DE25CF"/>
    <w:rsid w:val="00DE36B4"/>
    <w:rsid w:val="00DE4A1F"/>
    <w:rsid w:val="00DE4B0C"/>
    <w:rsid w:val="00DE4E1F"/>
    <w:rsid w:val="00DE4E9C"/>
    <w:rsid w:val="00DF0435"/>
    <w:rsid w:val="00DF1B29"/>
    <w:rsid w:val="00DF238C"/>
    <w:rsid w:val="00DF4864"/>
    <w:rsid w:val="00DF7922"/>
    <w:rsid w:val="00E000EC"/>
    <w:rsid w:val="00E01575"/>
    <w:rsid w:val="00E01D12"/>
    <w:rsid w:val="00E025BB"/>
    <w:rsid w:val="00E05C90"/>
    <w:rsid w:val="00E06E14"/>
    <w:rsid w:val="00E077EC"/>
    <w:rsid w:val="00E10ABC"/>
    <w:rsid w:val="00E11387"/>
    <w:rsid w:val="00E113B6"/>
    <w:rsid w:val="00E14198"/>
    <w:rsid w:val="00E15320"/>
    <w:rsid w:val="00E15933"/>
    <w:rsid w:val="00E16CD8"/>
    <w:rsid w:val="00E20333"/>
    <w:rsid w:val="00E20B82"/>
    <w:rsid w:val="00E21746"/>
    <w:rsid w:val="00E22829"/>
    <w:rsid w:val="00E253EE"/>
    <w:rsid w:val="00E258E4"/>
    <w:rsid w:val="00E267AC"/>
    <w:rsid w:val="00E27236"/>
    <w:rsid w:val="00E302C6"/>
    <w:rsid w:val="00E31258"/>
    <w:rsid w:val="00E31B45"/>
    <w:rsid w:val="00E31CEA"/>
    <w:rsid w:val="00E31DBC"/>
    <w:rsid w:val="00E3244D"/>
    <w:rsid w:val="00E32B2A"/>
    <w:rsid w:val="00E33C0B"/>
    <w:rsid w:val="00E348A5"/>
    <w:rsid w:val="00E34CC1"/>
    <w:rsid w:val="00E357F2"/>
    <w:rsid w:val="00E3641A"/>
    <w:rsid w:val="00E36924"/>
    <w:rsid w:val="00E374F4"/>
    <w:rsid w:val="00E377A3"/>
    <w:rsid w:val="00E40033"/>
    <w:rsid w:val="00E40065"/>
    <w:rsid w:val="00E40A40"/>
    <w:rsid w:val="00E40EB3"/>
    <w:rsid w:val="00E415B3"/>
    <w:rsid w:val="00E4214F"/>
    <w:rsid w:val="00E4276C"/>
    <w:rsid w:val="00E447FA"/>
    <w:rsid w:val="00E44A27"/>
    <w:rsid w:val="00E45AC6"/>
    <w:rsid w:val="00E45B44"/>
    <w:rsid w:val="00E46723"/>
    <w:rsid w:val="00E47FA4"/>
    <w:rsid w:val="00E5028A"/>
    <w:rsid w:val="00E510F0"/>
    <w:rsid w:val="00E5158F"/>
    <w:rsid w:val="00E51B4A"/>
    <w:rsid w:val="00E521A8"/>
    <w:rsid w:val="00E53BB2"/>
    <w:rsid w:val="00E53ED1"/>
    <w:rsid w:val="00E54681"/>
    <w:rsid w:val="00E547A4"/>
    <w:rsid w:val="00E56398"/>
    <w:rsid w:val="00E56A3F"/>
    <w:rsid w:val="00E60D18"/>
    <w:rsid w:val="00E6207A"/>
    <w:rsid w:val="00E62651"/>
    <w:rsid w:val="00E62BD2"/>
    <w:rsid w:val="00E66083"/>
    <w:rsid w:val="00E67751"/>
    <w:rsid w:val="00E67B56"/>
    <w:rsid w:val="00E70EC9"/>
    <w:rsid w:val="00E72D29"/>
    <w:rsid w:val="00E73568"/>
    <w:rsid w:val="00E75613"/>
    <w:rsid w:val="00E75EFA"/>
    <w:rsid w:val="00E869AE"/>
    <w:rsid w:val="00E87DC7"/>
    <w:rsid w:val="00E90239"/>
    <w:rsid w:val="00E90DA7"/>
    <w:rsid w:val="00E941A3"/>
    <w:rsid w:val="00E94387"/>
    <w:rsid w:val="00E944DA"/>
    <w:rsid w:val="00E9620B"/>
    <w:rsid w:val="00E964C2"/>
    <w:rsid w:val="00E971E5"/>
    <w:rsid w:val="00E97BD1"/>
    <w:rsid w:val="00EA1412"/>
    <w:rsid w:val="00EA1E0D"/>
    <w:rsid w:val="00EA2239"/>
    <w:rsid w:val="00EA29D2"/>
    <w:rsid w:val="00EA557F"/>
    <w:rsid w:val="00EA560E"/>
    <w:rsid w:val="00EA5DC9"/>
    <w:rsid w:val="00EA6819"/>
    <w:rsid w:val="00EA70E7"/>
    <w:rsid w:val="00EB04DF"/>
    <w:rsid w:val="00EB0CD5"/>
    <w:rsid w:val="00EB2D21"/>
    <w:rsid w:val="00EB3FF9"/>
    <w:rsid w:val="00EB4036"/>
    <w:rsid w:val="00EB59D5"/>
    <w:rsid w:val="00EB7F9B"/>
    <w:rsid w:val="00EC0922"/>
    <w:rsid w:val="00EC102A"/>
    <w:rsid w:val="00EC1E1A"/>
    <w:rsid w:val="00EC20B7"/>
    <w:rsid w:val="00EC3BF2"/>
    <w:rsid w:val="00EC4269"/>
    <w:rsid w:val="00EC43A5"/>
    <w:rsid w:val="00EC56EC"/>
    <w:rsid w:val="00EC7FA3"/>
    <w:rsid w:val="00ED013A"/>
    <w:rsid w:val="00ED10DC"/>
    <w:rsid w:val="00ED215D"/>
    <w:rsid w:val="00ED24C0"/>
    <w:rsid w:val="00ED28E2"/>
    <w:rsid w:val="00ED2929"/>
    <w:rsid w:val="00ED485D"/>
    <w:rsid w:val="00ED4A7D"/>
    <w:rsid w:val="00ED5CE7"/>
    <w:rsid w:val="00ED5FA0"/>
    <w:rsid w:val="00EE0936"/>
    <w:rsid w:val="00EE0FEF"/>
    <w:rsid w:val="00EE15A7"/>
    <w:rsid w:val="00EE3FF1"/>
    <w:rsid w:val="00EE414D"/>
    <w:rsid w:val="00EE44C6"/>
    <w:rsid w:val="00EE485D"/>
    <w:rsid w:val="00EE5515"/>
    <w:rsid w:val="00EE57CC"/>
    <w:rsid w:val="00EE6B23"/>
    <w:rsid w:val="00EF14AE"/>
    <w:rsid w:val="00EF2996"/>
    <w:rsid w:val="00EF2B25"/>
    <w:rsid w:val="00EF4723"/>
    <w:rsid w:val="00EF4F1A"/>
    <w:rsid w:val="00EF4FAC"/>
    <w:rsid w:val="00EF550D"/>
    <w:rsid w:val="00F00409"/>
    <w:rsid w:val="00F0066F"/>
    <w:rsid w:val="00F01BF6"/>
    <w:rsid w:val="00F027F7"/>
    <w:rsid w:val="00F03BA3"/>
    <w:rsid w:val="00F04D42"/>
    <w:rsid w:val="00F0595F"/>
    <w:rsid w:val="00F06D18"/>
    <w:rsid w:val="00F07043"/>
    <w:rsid w:val="00F10948"/>
    <w:rsid w:val="00F11690"/>
    <w:rsid w:val="00F126CE"/>
    <w:rsid w:val="00F152C0"/>
    <w:rsid w:val="00F15D32"/>
    <w:rsid w:val="00F16326"/>
    <w:rsid w:val="00F20536"/>
    <w:rsid w:val="00F228C1"/>
    <w:rsid w:val="00F22C2F"/>
    <w:rsid w:val="00F22F3B"/>
    <w:rsid w:val="00F22F60"/>
    <w:rsid w:val="00F2465E"/>
    <w:rsid w:val="00F25CDD"/>
    <w:rsid w:val="00F31B38"/>
    <w:rsid w:val="00F33427"/>
    <w:rsid w:val="00F339D3"/>
    <w:rsid w:val="00F35721"/>
    <w:rsid w:val="00F3578A"/>
    <w:rsid w:val="00F371EF"/>
    <w:rsid w:val="00F42C56"/>
    <w:rsid w:val="00F43337"/>
    <w:rsid w:val="00F43B32"/>
    <w:rsid w:val="00F47197"/>
    <w:rsid w:val="00F47C50"/>
    <w:rsid w:val="00F512B4"/>
    <w:rsid w:val="00F51A56"/>
    <w:rsid w:val="00F52523"/>
    <w:rsid w:val="00F5268F"/>
    <w:rsid w:val="00F52D3A"/>
    <w:rsid w:val="00F539DC"/>
    <w:rsid w:val="00F54435"/>
    <w:rsid w:val="00F5581F"/>
    <w:rsid w:val="00F5781C"/>
    <w:rsid w:val="00F57EE5"/>
    <w:rsid w:val="00F61E1C"/>
    <w:rsid w:val="00F62AFD"/>
    <w:rsid w:val="00F63F36"/>
    <w:rsid w:val="00F649E4"/>
    <w:rsid w:val="00F64EC1"/>
    <w:rsid w:val="00F65E68"/>
    <w:rsid w:val="00F670BB"/>
    <w:rsid w:val="00F674F9"/>
    <w:rsid w:val="00F67B97"/>
    <w:rsid w:val="00F7030A"/>
    <w:rsid w:val="00F70F19"/>
    <w:rsid w:val="00F733A0"/>
    <w:rsid w:val="00F73AC7"/>
    <w:rsid w:val="00F751E7"/>
    <w:rsid w:val="00F759E0"/>
    <w:rsid w:val="00F75EEE"/>
    <w:rsid w:val="00F76E77"/>
    <w:rsid w:val="00F77216"/>
    <w:rsid w:val="00F829AA"/>
    <w:rsid w:val="00F85021"/>
    <w:rsid w:val="00F86CE0"/>
    <w:rsid w:val="00F871B8"/>
    <w:rsid w:val="00F8739D"/>
    <w:rsid w:val="00F87533"/>
    <w:rsid w:val="00F90313"/>
    <w:rsid w:val="00F907E4"/>
    <w:rsid w:val="00F92499"/>
    <w:rsid w:val="00F92BF7"/>
    <w:rsid w:val="00F93DEF"/>
    <w:rsid w:val="00F949D2"/>
    <w:rsid w:val="00F94B57"/>
    <w:rsid w:val="00F95309"/>
    <w:rsid w:val="00F9689D"/>
    <w:rsid w:val="00F9693A"/>
    <w:rsid w:val="00F9741F"/>
    <w:rsid w:val="00F97B41"/>
    <w:rsid w:val="00FA15D4"/>
    <w:rsid w:val="00FA1763"/>
    <w:rsid w:val="00FA3112"/>
    <w:rsid w:val="00FA3C26"/>
    <w:rsid w:val="00FA44B2"/>
    <w:rsid w:val="00FA4E9F"/>
    <w:rsid w:val="00FA4F34"/>
    <w:rsid w:val="00FA50EB"/>
    <w:rsid w:val="00FB329D"/>
    <w:rsid w:val="00FB468C"/>
    <w:rsid w:val="00FB4EB8"/>
    <w:rsid w:val="00FB6C7C"/>
    <w:rsid w:val="00FB7A1A"/>
    <w:rsid w:val="00FB7BF8"/>
    <w:rsid w:val="00FC0FBA"/>
    <w:rsid w:val="00FC1633"/>
    <w:rsid w:val="00FC418E"/>
    <w:rsid w:val="00FC468B"/>
    <w:rsid w:val="00FC731C"/>
    <w:rsid w:val="00FD0C31"/>
    <w:rsid w:val="00FD1356"/>
    <w:rsid w:val="00FD3A38"/>
    <w:rsid w:val="00FD3D9A"/>
    <w:rsid w:val="00FD526F"/>
    <w:rsid w:val="00FD5530"/>
    <w:rsid w:val="00FD57F0"/>
    <w:rsid w:val="00FD615B"/>
    <w:rsid w:val="00FD6263"/>
    <w:rsid w:val="00FD626A"/>
    <w:rsid w:val="00FD6393"/>
    <w:rsid w:val="00FD77A4"/>
    <w:rsid w:val="00FD7E2F"/>
    <w:rsid w:val="00FE0399"/>
    <w:rsid w:val="00FE0B24"/>
    <w:rsid w:val="00FE2900"/>
    <w:rsid w:val="00FE4233"/>
    <w:rsid w:val="00FE4413"/>
    <w:rsid w:val="00FE5CB8"/>
    <w:rsid w:val="00FE5CD6"/>
    <w:rsid w:val="00FE70D3"/>
    <w:rsid w:val="00FE7FC5"/>
    <w:rsid w:val="00FF062D"/>
    <w:rsid w:val="00FF079C"/>
    <w:rsid w:val="00FF0B5D"/>
    <w:rsid w:val="00FF0D48"/>
    <w:rsid w:val="00FF1C63"/>
    <w:rsid w:val="00FF1E42"/>
    <w:rsid w:val="00FF2D8F"/>
    <w:rsid w:val="00FF3000"/>
    <w:rsid w:val="00FF604E"/>
    <w:rsid w:val="00FF70C0"/>
    <w:rsid w:val="00FF7DD9"/>
    <w:rsid w:val="00FF7E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7CB26"/>
  <w15:chartTrackingRefBased/>
  <w15:docId w15:val="{9438F6F7-BE88-402C-9A96-D77E8D723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6EE"/>
    <w:rPr>
      <w:kern w:val="0"/>
      <w14:ligatures w14:val="none"/>
    </w:rPr>
  </w:style>
  <w:style w:type="paragraph" w:styleId="Heading1">
    <w:name w:val="heading 1"/>
    <w:basedOn w:val="Normal"/>
    <w:next w:val="Normal"/>
    <w:link w:val="Heading1Char"/>
    <w:uiPriority w:val="9"/>
    <w:qFormat/>
    <w:rsid w:val="004207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07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6EE"/>
    <w:pPr>
      <w:ind w:left="720"/>
      <w:contextualSpacing/>
    </w:pPr>
  </w:style>
  <w:style w:type="character" w:styleId="Hyperlink">
    <w:name w:val="Hyperlink"/>
    <w:basedOn w:val="DefaultParagraphFont"/>
    <w:uiPriority w:val="99"/>
    <w:unhideWhenUsed/>
    <w:rsid w:val="002816EE"/>
    <w:rPr>
      <w:color w:val="0000FF"/>
      <w:u w:val="single"/>
    </w:rPr>
  </w:style>
  <w:style w:type="character" w:styleId="FollowedHyperlink">
    <w:name w:val="FollowedHyperlink"/>
    <w:basedOn w:val="DefaultParagraphFont"/>
    <w:uiPriority w:val="99"/>
    <w:semiHidden/>
    <w:unhideWhenUsed/>
    <w:rsid w:val="00032D17"/>
    <w:rPr>
      <w:color w:val="954F72" w:themeColor="followedHyperlink"/>
      <w:u w:val="single"/>
    </w:rPr>
  </w:style>
  <w:style w:type="paragraph" w:customStyle="1" w:styleId="EndNoteBibliographyTitle">
    <w:name w:val="EndNote Bibliography Title"/>
    <w:basedOn w:val="Normal"/>
    <w:link w:val="EndNoteBibliographyTitleChar"/>
    <w:rsid w:val="00F93D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3DEF"/>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F93D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3DEF"/>
    <w:rPr>
      <w:rFonts w:ascii="Calibri" w:hAnsi="Calibri" w:cs="Calibri"/>
      <w:noProof/>
      <w:kern w:val="0"/>
      <w:lang w:val="en-US"/>
      <w14:ligatures w14:val="none"/>
    </w:rPr>
  </w:style>
  <w:style w:type="character" w:styleId="UnresolvedMention">
    <w:name w:val="Unresolved Mention"/>
    <w:basedOn w:val="DefaultParagraphFont"/>
    <w:uiPriority w:val="99"/>
    <w:semiHidden/>
    <w:unhideWhenUsed/>
    <w:rsid w:val="002F5734"/>
    <w:rPr>
      <w:color w:val="605E5C"/>
      <w:shd w:val="clear" w:color="auto" w:fill="E1DFDD"/>
    </w:rPr>
  </w:style>
  <w:style w:type="paragraph" w:styleId="NormalWeb">
    <w:name w:val="Normal (Web)"/>
    <w:basedOn w:val="Normal"/>
    <w:uiPriority w:val="99"/>
    <w:semiHidden/>
    <w:unhideWhenUsed/>
    <w:rsid w:val="001153C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1153C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42071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420717"/>
    <w:rPr>
      <w:rFonts w:asciiTheme="majorHAnsi" w:eastAsiaTheme="majorEastAsia" w:hAnsiTheme="majorHAnsi" w:cstheme="majorBidi"/>
      <w:color w:val="2F5496" w:themeColor="accent1" w:themeShade="BF"/>
      <w:kern w:val="0"/>
      <w:sz w:val="26"/>
      <w:szCs w:val="26"/>
      <w14:ligatures w14:val="none"/>
    </w:rPr>
  </w:style>
  <w:style w:type="character" w:styleId="PlaceholderText">
    <w:name w:val="Placeholder Text"/>
    <w:basedOn w:val="DefaultParagraphFont"/>
    <w:uiPriority w:val="99"/>
    <w:semiHidden/>
    <w:rsid w:val="00231BA3"/>
    <w:rPr>
      <w:color w:val="808080"/>
    </w:rPr>
  </w:style>
  <w:style w:type="character" w:styleId="Emphasis">
    <w:name w:val="Emphasis"/>
    <w:basedOn w:val="DefaultParagraphFont"/>
    <w:uiPriority w:val="20"/>
    <w:qFormat/>
    <w:rsid w:val="00860CD7"/>
    <w:rPr>
      <w:i/>
      <w:iCs/>
    </w:rPr>
  </w:style>
  <w:style w:type="paragraph" w:styleId="Header">
    <w:name w:val="header"/>
    <w:basedOn w:val="Normal"/>
    <w:link w:val="HeaderChar"/>
    <w:uiPriority w:val="99"/>
    <w:unhideWhenUsed/>
    <w:rsid w:val="002C41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1F8"/>
    <w:rPr>
      <w:kern w:val="0"/>
      <w14:ligatures w14:val="none"/>
    </w:rPr>
  </w:style>
  <w:style w:type="paragraph" w:styleId="Footer">
    <w:name w:val="footer"/>
    <w:basedOn w:val="Normal"/>
    <w:link w:val="FooterChar"/>
    <w:uiPriority w:val="99"/>
    <w:unhideWhenUsed/>
    <w:rsid w:val="002C41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1F8"/>
    <w:rPr>
      <w:kern w:val="0"/>
      <w14:ligatures w14:val="none"/>
    </w:rPr>
  </w:style>
  <w:style w:type="character" w:styleId="CommentReference">
    <w:name w:val="annotation reference"/>
    <w:basedOn w:val="DefaultParagraphFont"/>
    <w:uiPriority w:val="99"/>
    <w:semiHidden/>
    <w:unhideWhenUsed/>
    <w:rsid w:val="00F907E4"/>
    <w:rPr>
      <w:sz w:val="16"/>
      <w:szCs w:val="16"/>
    </w:rPr>
  </w:style>
  <w:style w:type="paragraph" w:styleId="CommentText">
    <w:name w:val="annotation text"/>
    <w:basedOn w:val="Normal"/>
    <w:link w:val="CommentTextChar"/>
    <w:uiPriority w:val="99"/>
    <w:unhideWhenUsed/>
    <w:rsid w:val="00F907E4"/>
    <w:pPr>
      <w:spacing w:line="240" w:lineRule="auto"/>
    </w:pPr>
    <w:rPr>
      <w:sz w:val="20"/>
      <w:szCs w:val="20"/>
    </w:rPr>
  </w:style>
  <w:style w:type="character" w:customStyle="1" w:styleId="CommentTextChar">
    <w:name w:val="Comment Text Char"/>
    <w:basedOn w:val="DefaultParagraphFont"/>
    <w:link w:val="CommentText"/>
    <w:uiPriority w:val="99"/>
    <w:rsid w:val="00F907E4"/>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907E4"/>
    <w:rPr>
      <w:b/>
      <w:bCs/>
    </w:rPr>
  </w:style>
  <w:style w:type="character" w:customStyle="1" w:styleId="CommentSubjectChar">
    <w:name w:val="Comment Subject Char"/>
    <w:basedOn w:val="CommentTextChar"/>
    <w:link w:val="CommentSubject"/>
    <w:uiPriority w:val="99"/>
    <w:semiHidden/>
    <w:rsid w:val="00F907E4"/>
    <w:rPr>
      <w:b/>
      <w:bCs/>
      <w:kern w:val="0"/>
      <w:sz w:val="20"/>
      <w:szCs w:val="20"/>
      <w14:ligatures w14:val="none"/>
    </w:rPr>
  </w:style>
  <w:style w:type="paragraph" w:styleId="Revision">
    <w:name w:val="Revision"/>
    <w:hidden/>
    <w:uiPriority w:val="99"/>
    <w:semiHidden/>
    <w:rsid w:val="00F907E4"/>
    <w:pPr>
      <w:spacing w:after="0" w:line="240" w:lineRule="auto"/>
    </w:pPr>
    <w:rPr>
      <w:kern w:val="0"/>
      <w14:ligatures w14:val="none"/>
    </w:rPr>
  </w:style>
  <w:style w:type="character" w:customStyle="1" w:styleId="id-label">
    <w:name w:val="id-label"/>
    <w:basedOn w:val="DefaultParagraphFont"/>
    <w:rsid w:val="001825AC"/>
  </w:style>
  <w:style w:type="character" w:styleId="Strong">
    <w:name w:val="Strong"/>
    <w:basedOn w:val="DefaultParagraphFont"/>
    <w:uiPriority w:val="22"/>
    <w:qFormat/>
    <w:rsid w:val="001825AC"/>
    <w:rPr>
      <w:b/>
      <w:bCs/>
    </w:rPr>
  </w:style>
  <w:style w:type="character" w:styleId="LineNumber">
    <w:name w:val="line number"/>
    <w:basedOn w:val="DefaultParagraphFont"/>
    <w:uiPriority w:val="99"/>
    <w:semiHidden/>
    <w:unhideWhenUsed/>
    <w:rsid w:val="005A11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256821">
      <w:bodyDiv w:val="1"/>
      <w:marLeft w:val="0"/>
      <w:marRight w:val="0"/>
      <w:marTop w:val="0"/>
      <w:marBottom w:val="0"/>
      <w:divBdr>
        <w:top w:val="none" w:sz="0" w:space="0" w:color="auto"/>
        <w:left w:val="none" w:sz="0" w:space="0" w:color="auto"/>
        <w:bottom w:val="none" w:sz="0" w:space="0" w:color="auto"/>
        <w:right w:val="none" w:sz="0" w:space="0" w:color="auto"/>
      </w:divBdr>
    </w:div>
    <w:div w:id="59324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fisk@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E0A74-D836-4EE1-9500-87C21E62F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1164</Words>
  <Characters>177637</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University of Winchester</Company>
  <LinksUpToDate>false</LinksUpToDate>
  <CharactersWithSpaces>20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Fisk</dc:creator>
  <cp:keywords/>
  <dc:description/>
  <cp:lastModifiedBy>Helena Fisk</cp:lastModifiedBy>
  <cp:revision>2</cp:revision>
  <dcterms:created xsi:type="dcterms:W3CDTF">2024-12-09T09:35:00Z</dcterms:created>
  <dcterms:modified xsi:type="dcterms:W3CDTF">2024-12-09T09:35:00Z</dcterms:modified>
</cp:coreProperties>
</file>